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3F170A" w14:textId="6FA727D4" w:rsidR="00786019" w:rsidRDefault="00786019" w:rsidP="009E6F79">
      <w:pPr>
        <w:spacing w:before="10" w:after="10" w:line="480" w:lineRule="auto"/>
        <w:jc w:val="center"/>
        <w:rPr>
          <w:rFonts w:ascii="Times New Roman" w:eastAsia="Times New Roman" w:hAnsi="Times New Roman" w:cs="Times New Roman"/>
          <w:b/>
          <w:sz w:val="28"/>
          <w:szCs w:val="28"/>
        </w:rPr>
      </w:pPr>
      <w:commentRangeStart w:id="0"/>
      <w:r w:rsidRPr="00786019">
        <w:rPr>
          <w:rFonts w:ascii="Times New Roman" w:eastAsia="Times New Roman" w:hAnsi="Times New Roman" w:cs="Times New Roman"/>
          <w:b/>
          <w:sz w:val="28"/>
          <w:szCs w:val="28"/>
        </w:rPr>
        <w:t xml:space="preserve">Investigating Synthetic Aperture Radar </w:t>
      </w:r>
      <w:r w:rsidR="00074A5A">
        <w:rPr>
          <w:rFonts w:ascii="Times New Roman" w:eastAsia="Times New Roman" w:hAnsi="Times New Roman" w:cs="Times New Roman"/>
          <w:b/>
          <w:sz w:val="28"/>
          <w:szCs w:val="28"/>
        </w:rPr>
        <w:t xml:space="preserve">Technology </w:t>
      </w:r>
      <w:r w:rsidRPr="00786019">
        <w:rPr>
          <w:rFonts w:ascii="Times New Roman" w:eastAsia="Times New Roman" w:hAnsi="Times New Roman" w:cs="Times New Roman"/>
          <w:b/>
          <w:sz w:val="28"/>
          <w:szCs w:val="28"/>
        </w:rPr>
        <w:t>for Improved Agricultural Monitoring and Decision Support</w:t>
      </w:r>
      <w:commentRangeEnd w:id="0"/>
      <w:r w:rsidR="0075454F">
        <w:rPr>
          <w:rStyle w:val="CommentReference"/>
        </w:rPr>
        <w:commentReference w:id="0"/>
      </w:r>
    </w:p>
    <w:p w14:paraId="548070C4" w14:textId="05DE39B7" w:rsidR="00D71A39" w:rsidRDefault="00D71A39" w:rsidP="009E6F79">
      <w:pPr>
        <w:spacing w:before="10" w:after="10" w:line="480" w:lineRule="auto"/>
        <w:jc w:val="both"/>
        <w:rPr>
          <w:rFonts w:ascii="Times New Roman" w:eastAsia="Times New Roman" w:hAnsi="Times New Roman" w:cs="Times New Roman"/>
          <w:sz w:val="24"/>
          <w:szCs w:val="24"/>
        </w:rPr>
      </w:pPr>
    </w:p>
    <w:p w14:paraId="3958CCB7" w14:textId="77777777" w:rsidR="0011092D" w:rsidRPr="00231A8C" w:rsidRDefault="0011092D" w:rsidP="009E6F79">
      <w:pPr>
        <w:spacing w:before="10" w:after="10" w:line="480" w:lineRule="auto"/>
        <w:jc w:val="both"/>
        <w:rPr>
          <w:rFonts w:ascii="Times New Roman" w:eastAsia="Times New Roman" w:hAnsi="Times New Roman" w:cs="Times New Roman"/>
          <w:sz w:val="24"/>
          <w:szCs w:val="24"/>
        </w:rPr>
      </w:pPr>
    </w:p>
    <w:p w14:paraId="5E72E67E" w14:textId="77777777" w:rsidR="00D71A39" w:rsidRPr="00231A8C" w:rsidRDefault="00D71A39" w:rsidP="009E6F79">
      <w:pPr>
        <w:spacing w:after="0" w:line="480" w:lineRule="auto"/>
        <w:jc w:val="center"/>
        <w:rPr>
          <w:rFonts w:ascii="Times New Roman" w:eastAsia="Times New Roman" w:hAnsi="Times New Roman" w:cs="Times New Roman"/>
          <w:b/>
          <w:color w:val="000000"/>
          <w:sz w:val="24"/>
          <w:szCs w:val="24"/>
        </w:rPr>
      </w:pPr>
      <w:r w:rsidRPr="00231A8C">
        <w:rPr>
          <w:rFonts w:ascii="Times New Roman" w:eastAsia="Times New Roman" w:hAnsi="Times New Roman" w:cs="Times New Roman"/>
          <w:b/>
          <w:color w:val="000000"/>
          <w:sz w:val="24"/>
          <w:szCs w:val="24"/>
        </w:rPr>
        <w:t>Abstract</w:t>
      </w:r>
    </w:p>
    <w:p w14:paraId="44F5953A" w14:textId="799DD1F2" w:rsidR="00D71A39" w:rsidRPr="00231A8C" w:rsidRDefault="00D71A39" w:rsidP="009E6F79">
      <w:pPr>
        <w:spacing w:line="480" w:lineRule="auto"/>
        <w:jc w:val="both"/>
        <w:rPr>
          <w:rFonts w:ascii="Times New Roman" w:hAnsi="Times New Roman" w:cs="Times New Roman"/>
          <w:sz w:val="24"/>
          <w:szCs w:val="24"/>
        </w:rPr>
      </w:pPr>
      <w:r w:rsidRPr="00231A8C">
        <w:rPr>
          <w:rFonts w:ascii="Times New Roman" w:hAnsi="Times New Roman" w:cs="Times New Roman"/>
          <w:sz w:val="24"/>
          <w:szCs w:val="24"/>
        </w:rPr>
        <w:t xml:space="preserve">Monitoring crop growth is crucial for </w:t>
      </w:r>
      <w:r w:rsidR="005C068D" w:rsidRPr="00231A8C">
        <w:rPr>
          <w:rFonts w:ascii="Times New Roman" w:hAnsi="Times New Roman" w:cs="Times New Roman"/>
          <w:sz w:val="24"/>
          <w:szCs w:val="24"/>
        </w:rPr>
        <w:t xml:space="preserve">sustainable </w:t>
      </w:r>
      <w:r w:rsidRPr="00231A8C">
        <w:rPr>
          <w:rFonts w:ascii="Times New Roman" w:hAnsi="Times New Roman" w:cs="Times New Roman"/>
          <w:sz w:val="24"/>
          <w:szCs w:val="24"/>
        </w:rPr>
        <w:t xml:space="preserve">food production, land use efficiency, and agricultural policy. Remote sensing </w:t>
      </w:r>
      <w:r w:rsidR="008E2790">
        <w:rPr>
          <w:rFonts w:ascii="Times New Roman" w:hAnsi="Times New Roman" w:cs="Times New Roman"/>
          <w:sz w:val="24"/>
          <w:szCs w:val="24"/>
        </w:rPr>
        <w:t>approaches</w:t>
      </w:r>
      <w:r w:rsidRPr="00231A8C">
        <w:rPr>
          <w:rFonts w:ascii="Times New Roman" w:hAnsi="Times New Roman" w:cs="Times New Roman"/>
          <w:sz w:val="24"/>
          <w:szCs w:val="24"/>
        </w:rPr>
        <w:t xml:space="preserve"> using radar </w:t>
      </w:r>
      <w:r w:rsidR="00997CEC">
        <w:rPr>
          <w:rFonts w:ascii="Times New Roman" w:hAnsi="Times New Roman" w:cs="Times New Roman"/>
          <w:sz w:val="24"/>
          <w:szCs w:val="24"/>
        </w:rPr>
        <w:t xml:space="preserve">and optical </w:t>
      </w:r>
      <w:r w:rsidR="008E2790">
        <w:rPr>
          <w:rFonts w:ascii="Times New Roman" w:hAnsi="Times New Roman" w:cs="Times New Roman"/>
          <w:sz w:val="24"/>
          <w:szCs w:val="24"/>
        </w:rPr>
        <w:t>sensors</w:t>
      </w:r>
      <w:r w:rsidR="00997CEC">
        <w:rPr>
          <w:rFonts w:ascii="Times New Roman" w:hAnsi="Times New Roman" w:cs="Times New Roman"/>
          <w:sz w:val="24"/>
          <w:szCs w:val="24"/>
        </w:rPr>
        <w:t xml:space="preserve"> </w:t>
      </w:r>
      <w:r w:rsidRPr="00231A8C">
        <w:rPr>
          <w:rFonts w:ascii="Times New Roman" w:hAnsi="Times New Roman" w:cs="Times New Roman"/>
          <w:sz w:val="24"/>
          <w:szCs w:val="24"/>
        </w:rPr>
        <w:t xml:space="preserve">have emerged as </w:t>
      </w:r>
      <w:r w:rsidR="00320682">
        <w:rPr>
          <w:rFonts w:ascii="Times New Roman" w:hAnsi="Times New Roman" w:cs="Times New Roman"/>
          <w:sz w:val="24"/>
          <w:szCs w:val="24"/>
        </w:rPr>
        <w:t>significant</w:t>
      </w:r>
      <w:r w:rsidRPr="00231A8C">
        <w:rPr>
          <w:rFonts w:ascii="Times New Roman" w:hAnsi="Times New Roman" w:cs="Times New Roman"/>
          <w:sz w:val="24"/>
          <w:szCs w:val="24"/>
        </w:rPr>
        <w:t xml:space="preserve"> for obtaining crop-related information. Synthetic aperture radar (SAR) is increasingly important in agricultural surveillance due to its weather-independent, cloud cover-independent, and daylight-independent capabilities. SAR is used for crop assessment, acreage mapping, natural disaster damage assessment, land classification, crop harvesting, soil quality estimation, and aquaculture structure mapping.</w:t>
      </w:r>
      <w:r w:rsidRPr="00231A8C">
        <w:rPr>
          <w:rFonts w:ascii="Times New Roman" w:eastAsia="Times New Roman" w:hAnsi="Times New Roman" w:cs="Times New Roman"/>
          <w:sz w:val="24"/>
          <w:szCs w:val="24"/>
        </w:rPr>
        <w:t xml:space="preserve"> The </w:t>
      </w:r>
      <w:r w:rsidR="00320682">
        <w:rPr>
          <w:rFonts w:ascii="Times New Roman" w:eastAsia="Times New Roman" w:hAnsi="Times New Roman" w:cs="Times New Roman"/>
          <w:sz w:val="24"/>
          <w:szCs w:val="24"/>
        </w:rPr>
        <w:t>research on SAR satellite systems</w:t>
      </w:r>
      <w:r w:rsidR="005C068D" w:rsidRPr="00231A8C">
        <w:rPr>
          <w:rFonts w:ascii="Times New Roman" w:eastAsia="Times New Roman" w:hAnsi="Times New Roman" w:cs="Times New Roman"/>
          <w:sz w:val="24"/>
          <w:szCs w:val="24"/>
        </w:rPr>
        <w:t xml:space="preserve"> </w:t>
      </w:r>
      <w:r w:rsidRPr="00231A8C">
        <w:rPr>
          <w:rFonts w:ascii="Times New Roman" w:eastAsia="Times New Roman" w:hAnsi="Times New Roman" w:cs="Times New Roman"/>
          <w:sz w:val="24"/>
          <w:szCs w:val="24"/>
        </w:rPr>
        <w:t xml:space="preserve">has demonstrated the potential for agricultural applications. This is achieved by utilizing the distinct polarimetric signature of different scatterers, as SAR is highly sensitive to </w:t>
      </w:r>
      <w:r w:rsidR="00320682">
        <w:rPr>
          <w:rFonts w:ascii="Times New Roman" w:eastAsia="Times New Roman" w:hAnsi="Times New Roman" w:cs="Times New Roman"/>
          <w:sz w:val="24"/>
          <w:szCs w:val="24"/>
        </w:rPr>
        <w:t>agricultural targets' geometric designs and dielectric characteristic</w:t>
      </w:r>
      <w:r w:rsidRPr="00231A8C">
        <w:rPr>
          <w:rFonts w:ascii="Times New Roman" w:eastAsia="Times New Roman" w:hAnsi="Times New Roman" w:cs="Times New Roman"/>
          <w:sz w:val="24"/>
          <w:szCs w:val="24"/>
        </w:rPr>
        <w:t>s.</w:t>
      </w:r>
      <w:r w:rsidR="00320682">
        <w:rPr>
          <w:rFonts w:ascii="Times New Roman" w:eastAsia="Times New Roman" w:hAnsi="Times New Roman" w:cs="Times New Roman"/>
          <w:sz w:val="24"/>
          <w:szCs w:val="24"/>
        </w:rPr>
        <w:t xml:space="preserve"> </w:t>
      </w:r>
      <w:r w:rsidRPr="00231A8C">
        <w:rPr>
          <w:rFonts w:ascii="Times New Roman" w:eastAsia="Times New Roman" w:hAnsi="Times New Roman" w:cs="Times New Roman"/>
          <w:sz w:val="24"/>
          <w:szCs w:val="24"/>
        </w:rPr>
        <w:t>Additionally, SAR possesses the unique ability to penetrate specific agricultural targets</w:t>
      </w:r>
      <w:r w:rsidR="00320682">
        <w:rPr>
          <w:rFonts w:ascii="Times New Roman" w:eastAsia="Times New Roman" w:hAnsi="Times New Roman" w:cs="Times New Roman"/>
          <w:sz w:val="24"/>
          <w:szCs w:val="24"/>
        </w:rPr>
        <w:t>,</w:t>
      </w:r>
      <w:r w:rsidRPr="00231A8C">
        <w:rPr>
          <w:rFonts w:ascii="Times New Roman" w:eastAsia="Times New Roman" w:hAnsi="Times New Roman" w:cs="Times New Roman"/>
          <w:sz w:val="24"/>
          <w:szCs w:val="24"/>
        </w:rPr>
        <w:t xml:space="preserve"> but some areas that require improvement include the</w:t>
      </w:r>
      <w:r w:rsidR="00B65CCF">
        <w:rPr>
          <w:rFonts w:ascii="Times New Roman" w:eastAsia="Times New Roman" w:hAnsi="Times New Roman" w:cs="Times New Roman"/>
          <w:sz w:val="24"/>
          <w:szCs w:val="24"/>
        </w:rPr>
        <w:t xml:space="preserve"> temporal and</w:t>
      </w:r>
      <w:r w:rsidR="007C1FED">
        <w:rPr>
          <w:rFonts w:ascii="Times New Roman" w:eastAsia="Times New Roman" w:hAnsi="Times New Roman" w:cs="Times New Roman"/>
          <w:sz w:val="24"/>
          <w:szCs w:val="24"/>
        </w:rPr>
        <w:t xml:space="preserve"> </w:t>
      </w:r>
      <w:r w:rsidRPr="00231A8C">
        <w:rPr>
          <w:rFonts w:ascii="Times New Roman" w:eastAsia="Times New Roman" w:hAnsi="Times New Roman" w:cs="Times New Roman"/>
          <w:sz w:val="24"/>
          <w:szCs w:val="24"/>
        </w:rPr>
        <w:t>spatial resolution of SAR sensors.</w:t>
      </w:r>
      <w:r w:rsidRPr="00231A8C">
        <w:rPr>
          <w:rFonts w:ascii="Times New Roman" w:hAnsi="Times New Roman" w:cs="Times New Roman"/>
          <w:sz w:val="24"/>
          <w:szCs w:val="24"/>
        </w:rPr>
        <w:t xml:space="preserve"> Recently, there have been notable improvements in SAR remote sensing devices, leading to a considerable increase in the available SAR data sources</w:t>
      </w:r>
      <w:r w:rsidR="007973E5" w:rsidRPr="00231A8C">
        <w:rPr>
          <w:rFonts w:ascii="Times New Roman" w:hAnsi="Times New Roman" w:cs="Times New Roman"/>
          <w:sz w:val="24"/>
          <w:szCs w:val="24"/>
        </w:rPr>
        <w:t xml:space="preserve"> (Sentinel series, RADARSAT series)</w:t>
      </w:r>
      <w:r w:rsidRPr="00231A8C">
        <w:rPr>
          <w:rFonts w:ascii="Times New Roman" w:hAnsi="Times New Roman" w:cs="Times New Roman"/>
          <w:sz w:val="24"/>
          <w:szCs w:val="24"/>
        </w:rPr>
        <w:t xml:space="preserve">. The accuracy of crop classification and the extraction of parameters using SAR data has shown steady advancements. </w:t>
      </w:r>
      <w:r w:rsidR="007A02AB">
        <w:rPr>
          <w:rFonts w:ascii="Times New Roman" w:hAnsi="Times New Roman" w:cs="Times New Roman"/>
          <w:sz w:val="24"/>
          <w:szCs w:val="24"/>
        </w:rPr>
        <w:t>Integrating</w:t>
      </w:r>
      <w:r w:rsidR="00814618" w:rsidRPr="00231A8C">
        <w:rPr>
          <w:rFonts w:ascii="Times New Roman" w:hAnsi="Times New Roman" w:cs="Times New Roman"/>
          <w:sz w:val="24"/>
          <w:szCs w:val="24"/>
        </w:rPr>
        <w:t xml:space="preserve"> </w:t>
      </w:r>
      <w:r w:rsidR="007A02AB">
        <w:rPr>
          <w:rFonts w:ascii="Times New Roman" w:hAnsi="Times New Roman" w:cs="Times New Roman"/>
          <w:sz w:val="24"/>
          <w:szCs w:val="24"/>
        </w:rPr>
        <w:t xml:space="preserve">deep learning with </w:t>
      </w:r>
      <w:r w:rsidR="00814618" w:rsidRPr="00231A8C">
        <w:rPr>
          <w:rFonts w:ascii="Times New Roman" w:hAnsi="Times New Roman" w:cs="Times New Roman"/>
          <w:sz w:val="24"/>
          <w:szCs w:val="24"/>
        </w:rPr>
        <w:t>SAR data has improved the accuracy of soil moisture a</w:t>
      </w:r>
      <w:r w:rsidR="00320682">
        <w:rPr>
          <w:rFonts w:ascii="Times New Roman" w:hAnsi="Times New Roman" w:cs="Times New Roman"/>
          <w:sz w:val="24"/>
          <w:szCs w:val="24"/>
        </w:rPr>
        <w:t>nd</w:t>
      </w:r>
      <w:r w:rsidR="00814618" w:rsidRPr="00231A8C">
        <w:rPr>
          <w:rFonts w:ascii="Times New Roman" w:hAnsi="Times New Roman" w:cs="Times New Roman"/>
          <w:sz w:val="24"/>
          <w:szCs w:val="24"/>
        </w:rPr>
        <w:t xml:space="preserve"> yield estimation. Also, </w:t>
      </w:r>
      <w:r w:rsidR="007973E5" w:rsidRPr="00231A8C">
        <w:rPr>
          <w:rFonts w:ascii="Times New Roman" w:hAnsi="Times New Roman" w:cs="Times New Roman"/>
          <w:sz w:val="24"/>
          <w:szCs w:val="24"/>
        </w:rPr>
        <w:t xml:space="preserve">an </w:t>
      </w:r>
      <w:r w:rsidR="00814618" w:rsidRPr="00231A8C">
        <w:rPr>
          <w:rFonts w:ascii="Times New Roman" w:hAnsi="Times New Roman" w:cs="Times New Roman"/>
          <w:sz w:val="24"/>
          <w:szCs w:val="24"/>
        </w:rPr>
        <w:t xml:space="preserve">ensemble of SAR and ORYZA2000 has proven to increase the accuracy of yield prediction. </w:t>
      </w:r>
      <w:r w:rsidRPr="00231A8C">
        <w:rPr>
          <w:rFonts w:ascii="Times New Roman" w:hAnsi="Times New Roman" w:cs="Times New Roman"/>
          <w:sz w:val="24"/>
          <w:szCs w:val="24"/>
        </w:rPr>
        <w:t xml:space="preserve">Nevertheless, the progress of modern agriculture has required </w:t>
      </w:r>
      <w:r w:rsidR="00067E1A">
        <w:rPr>
          <w:rFonts w:ascii="Times New Roman" w:hAnsi="Times New Roman" w:cs="Times New Roman"/>
          <w:sz w:val="24"/>
          <w:szCs w:val="24"/>
        </w:rPr>
        <w:t>more significant</w:t>
      </w:r>
      <w:r w:rsidRPr="00231A8C">
        <w:rPr>
          <w:rFonts w:ascii="Times New Roman" w:hAnsi="Times New Roman" w:cs="Times New Roman"/>
          <w:sz w:val="24"/>
          <w:szCs w:val="24"/>
        </w:rPr>
        <w:t xml:space="preserve"> standards for SAR remote sensing.</w:t>
      </w:r>
      <w:r w:rsidRPr="00231A8C">
        <w:rPr>
          <w:rFonts w:ascii="Times New Roman" w:hAnsi="Times New Roman" w:cs="Times New Roman"/>
        </w:rPr>
        <w:t xml:space="preserve"> </w:t>
      </w:r>
      <w:r w:rsidRPr="00231A8C">
        <w:rPr>
          <w:rFonts w:ascii="Times New Roman" w:hAnsi="Times New Roman" w:cs="Times New Roman"/>
          <w:sz w:val="24"/>
          <w:szCs w:val="24"/>
        </w:rPr>
        <w:t xml:space="preserve">This </w:t>
      </w:r>
      <w:r w:rsidRPr="00231A8C">
        <w:rPr>
          <w:rFonts w:ascii="Times New Roman" w:hAnsi="Times New Roman" w:cs="Times New Roman"/>
          <w:sz w:val="24"/>
          <w:szCs w:val="24"/>
        </w:rPr>
        <w:lastRenderedPageBreak/>
        <w:t xml:space="preserve">research aims to provide a comprehensive overview of recent advancements, challenges, and potential future directions </w:t>
      </w:r>
      <w:r w:rsidR="008E2790">
        <w:rPr>
          <w:rFonts w:ascii="Times New Roman" w:hAnsi="Times New Roman" w:cs="Times New Roman"/>
          <w:sz w:val="24"/>
          <w:szCs w:val="24"/>
        </w:rPr>
        <w:t xml:space="preserve">of SAR technology for </w:t>
      </w:r>
      <w:r w:rsidR="00F45431">
        <w:rPr>
          <w:rFonts w:ascii="Times New Roman" w:hAnsi="Times New Roman" w:cs="Times New Roman"/>
          <w:sz w:val="24"/>
          <w:szCs w:val="24"/>
        </w:rPr>
        <w:t>agriculture</w:t>
      </w:r>
      <w:r w:rsidRPr="00231A8C">
        <w:rPr>
          <w:rFonts w:ascii="Times New Roman" w:hAnsi="Times New Roman" w:cs="Times New Roman"/>
          <w:sz w:val="24"/>
          <w:szCs w:val="24"/>
        </w:rPr>
        <w:t xml:space="preserve">. </w:t>
      </w:r>
      <w:r w:rsidR="00067E1A">
        <w:rPr>
          <w:rFonts w:ascii="Times New Roman" w:hAnsi="Times New Roman" w:cs="Times New Roman"/>
          <w:sz w:val="24"/>
          <w:szCs w:val="24"/>
        </w:rPr>
        <w:t>There will be scope for extensive research on agriculture remote sensing in the future</w:t>
      </w:r>
      <w:r w:rsidRPr="00231A8C">
        <w:rPr>
          <w:rFonts w:ascii="Times New Roman" w:hAnsi="Times New Roman" w:cs="Times New Roman"/>
          <w:sz w:val="24"/>
          <w:szCs w:val="24"/>
        </w:rPr>
        <w:t xml:space="preserve">, specifically focusing on </w:t>
      </w:r>
      <w:r w:rsidR="00067E1A">
        <w:rPr>
          <w:rFonts w:ascii="Times New Roman" w:hAnsi="Times New Roman" w:cs="Times New Roman"/>
          <w:sz w:val="24"/>
          <w:szCs w:val="24"/>
        </w:rPr>
        <w:t>integrating</w:t>
      </w:r>
      <w:r w:rsidRPr="00231A8C">
        <w:rPr>
          <w:rFonts w:ascii="Times New Roman" w:hAnsi="Times New Roman" w:cs="Times New Roman"/>
          <w:sz w:val="24"/>
          <w:szCs w:val="24"/>
        </w:rPr>
        <w:t xml:space="preserve"> SAR</w:t>
      </w:r>
      <w:r w:rsidR="0059157A">
        <w:rPr>
          <w:rFonts w:ascii="Times New Roman" w:hAnsi="Times New Roman" w:cs="Times New Roman"/>
          <w:sz w:val="24"/>
          <w:szCs w:val="24"/>
        </w:rPr>
        <w:t xml:space="preserve"> and</w:t>
      </w:r>
      <w:r w:rsidR="008E2790">
        <w:rPr>
          <w:rFonts w:ascii="Times New Roman" w:hAnsi="Times New Roman" w:cs="Times New Roman"/>
          <w:sz w:val="24"/>
          <w:szCs w:val="24"/>
        </w:rPr>
        <w:t xml:space="preserve"> </w:t>
      </w:r>
      <w:r w:rsidR="0059157A">
        <w:rPr>
          <w:rFonts w:ascii="Times New Roman" w:hAnsi="Times New Roman" w:cs="Times New Roman"/>
          <w:sz w:val="24"/>
          <w:szCs w:val="24"/>
        </w:rPr>
        <w:t xml:space="preserve">optical </w:t>
      </w:r>
      <w:r w:rsidRPr="00231A8C">
        <w:rPr>
          <w:rFonts w:ascii="Times New Roman" w:hAnsi="Times New Roman" w:cs="Times New Roman"/>
          <w:sz w:val="24"/>
          <w:szCs w:val="24"/>
        </w:rPr>
        <w:t xml:space="preserve">remote sensing data. </w:t>
      </w:r>
    </w:p>
    <w:p w14:paraId="1C6ABA00" w14:textId="77777777" w:rsidR="00D71A39" w:rsidRPr="00231A8C" w:rsidRDefault="00D71A39" w:rsidP="009E6F79">
      <w:pPr>
        <w:spacing w:before="120" w:after="12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b/>
          <w:color w:val="000000"/>
          <w:sz w:val="24"/>
          <w:szCs w:val="24"/>
        </w:rPr>
        <w:t>KEYWORDS </w:t>
      </w:r>
    </w:p>
    <w:p w14:paraId="6C53B864" w14:textId="285E94DA" w:rsidR="00653E25" w:rsidRDefault="0065219E"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Synthetic Aperture Radar, Optical Remote Sensing, </w:t>
      </w:r>
      <w:r w:rsidR="00D71A39" w:rsidRPr="00231A8C">
        <w:rPr>
          <w:rFonts w:ascii="Times New Roman" w:eastAsia="Times New Roman" w:hAnsi="Times New Roman" w:cs="Times New Roman"/>
          <w:sz w:val="24"/>
          <w:szCs w:val="24"/>
        </w:rPr>
        <w:t xml:space="preserve">Agricultural Applications, Crop </w:t>
      </w:r>
      <w:r w:rsidR="007973E5" w:rsidRPr="00231A8C">
        <w:rPr>
          <w:rFonts w:ascii="Times New Roman" w:eastAsia="Times New Roman" w:hAnsi="Times New Roman" w:cs="Times New Roman"/>
          <w:sz w:val="24"/>
          <w:szCs w:val="24"/>
        </w:rPr>
        <w:t>Classification, Soil Moisture Estimation, Crop Parameter Estimation</w:t>
      </w:r>
      <w:r w:rsidR="00A9668C" w:rsidRPr="00231A8C">
        <w:rPr>
          <w:rFonts w:ascii="Times New Roman" w:eastAsia="Times New Roman" w:hAnsi="Times New Roman" w:cs="Times New Roman"/>
          <w:sz w:val="24"/>
          <w:szCs w:val="24"/>
        </w:rPr>
        <w:t>.</w:t>
      </w:r>
    </w:p>
    <w:p w14:paraId="4F8131E2" w14:textId="77777777" w:rsidR="00653E25" w:rsidRDefault="00653E25" w:rsidP="009E6F79">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4B7BD0C" w14:textId="5CDDA20C" w:rsidR="00664318" w:rsidRPr="00231A8C" w:rsidRDefault="00664318" w:rsidP="009E6F79">
      <w:pPr>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231A8C">
        <w:rPr>
          <w:rFonts w:ascii="Times New Roman" w:eastAsia="Times New Roman" w:hAnsi="Times New Roman" w:cs="Times New Roman"/>
          <w:b/>
          <w:color w:val="000000"/>
          <w:sz w:val="24"/>
          <w:szCs w:val="24"/>
        </w:rPr>
        <w:lastRenderedPageBreak/>
        <w:t>Introduction</w:t>
      </w:r>
    </w:p>
    <w:p w14:paraId="3D9E8B10" w14:textId="6FD9DF40" w:rsidR="00BD3127" w:rsidRPr="00231A8C" w:rsidRDefault="00BD3127" w:rsidP="009E6F79">
      <w:pPr>
        <w:pStyle w:val="ListParagraph"/>
        <w:numPr>
          <w:ilvl w:val="1"/>
          <w:numId w:val="12"/>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231A8C">
        <w:rPr>
          <w:rFonts w:ascii="Times New Roman" w:eastAsia="Times New Roman" w:hAnsi="Times New Roman" w:cs="Times New Roman"/>
          <w:b/>
          <w:color w:val="000000"/>
          <w:sz w:val="24"/>
          <w:szCs w:val="24"/>
        </w:rPr>
        <w:t>Background</w:t>
      </w:r>
    </w:p>
    <w:p w14:paraId="67DC284F" w14:textId="4A79CE35" w:rsidR="00664318" w:rsidRPr="00231A8C" w:rsidRDefault="00664318"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In </w:t>
      </w:r>
      <w:r w:rsidR="00861CD3">
        <w:rPr>
          <w:rFonts w:ascii="Times New Roman" w:eastAsia="Times New Roman" w:hAnsi="Times New Roman" w:cs="Times New Roman"/>
          <w:sz w:val="24"/>
          <w:szCs w:val="24"/>
        </w:rPr>
        <w:t>agriculture's vast and dynamic world</w:t>
      </w:r>
      <w:r w:rsidRPr="00231A8C">
        <w:rPr>
          <w:rFonts w:ascii="Times New Roman" w:eastAsia="Times New Roman" w:hAnsi="Times New Roman" w:cs="Times New Roman"/>
          <w:sz w:val="24"/>
          <w:szCs w:val="24"/>
        </w:rPr>
        <w:t xml:space="preserve">, technological advancements have consistently played a pivotal role in enhancing productivity and sustainability. Among these innovations, synthetic aperture radar (SAR) emerges as a revolutionary tool, offering unprecedented capabilities in monitoring and managing agricultural resources. SAR technology transcends the limitations of traditional optical remote sensing by providing high-resolution images regardless of weather conditions or daylight availability </w:t>
      </w:r>
      <w:r w:rsidRPr="00231A8C">
        <w:rPr>
          <w:rFonts w:ascii="Times New Roman" w:eastAsia="Times New Roman" w:hAnsi="Times New Roman" w:cs="Times New Roman"/>
          <w:bCs/>
          <w:color w:val="000000"/>
          <w:sz w:val="24"/>
          <w:szCs w:val="24"/>
        </w:rPr>
        <w:fldChar w:fldCharType="begin"/>
      </w:r>
      <w:r w:rsidR="00265665" w:rsidRPr="00231A8C">
        <w:rPr>
          <w:rFonts w:ascii="Times New Roman" w:eastAsia="Times New Roman" w:hAnsi="Times New Roman" w:cs="Times New Roman"/>
          <w:bCs/>
          <w:color w:val="000000"/>
          <w:sz w:val="24"/>
          <w:szCs w:val="24"/>
        </w:rPr>
        <w:instrText xml:space="preserve"> ADDIN ZOTERO_ITEM CSL_CITATION {"citationID":"aAede486","properties":{"formattedCitation":"(Arii et al., 2019)","plainCitation":"(Arii et al., 2019)","dontUpdate":true,"noteIndex":0},"citationItems":[{"id":"Vsoc850e/IF81ZCSC","uris":["http://zotero.org/users/9715799/items/UF6333RD"],"itemData":{"id":3864,"type":"article-journal","abstract":"In a field of polarimetric synthetic aperture radar (SAR) remote sensing, various kinds of polarimetric decomposition techniques have been proposed. However, poor validations prevent them from operational applications. A true composition ratio of scattering mechanisms within a radar backscatter plays a key role. To overcome the issue, a novel comprehensive SAR approach to accurately identify a contribution of each scattering mechanism has been introduced. This is based on multiparametric SAR observation combined with a numerical model simulation. In this article, a comprehensive SAR approach is concisely reviewed to accelerate the research in this field. First, popular model-based polarimetric decompositions are introduced and their limitations are shown. Then, a behavior of scattering mechanisms is analyzed by the discrete scatterer model with some results using real multiparametric SAR data. A comprehensive SAR approach must be essential to realize an operational use of polarimetric SAR data.","container-title":"Electronics","DOI":"10.3390/electronics8101098","ISSN":"2079-9292","issue":"10","language":"en","license":"http://creativecommons.org/licenses/by/3.0/","note":"number: 10\npublisher: Multidisciplinary Digital Publishing Institute","page":"1098","source":"www.mdpi.com","title":"Review of the Comprehensive SAR Approach to Identify Scattering Mechanisms of Radar Backscatter from Vegetated Terrain","volume":"8","author":[{"family":"Arii","given":"Motofumi"},{"family":"Yamada","given":"Hiroyoshi"},{"family":"Kojima","given":"Shoichiro"},{"family":"Ohki","given":"Masato"}],"issued":{"date-parts":[["2019",10]]}}}],"schema":"https://github.com/citation-style-language/schema/raw/master/csl-citation.json"} </w:instrText>
      </w:r>
      <w:r w:rsidRPr="00231A8C">
        <w:rPr>
          <w:rFonts w:ascii="Times New Roman" w:eastAsia="Times New Roman" w:hAnsi="Times New Roman" w:cs="Times New Roman"/>
          <w:bCs/>
          <w:color w:val="000000"/>
          <w:sz w:val="24"/>
          <w:szCs w:val="24"/>
        </w:rPr>
        <w:fldChar w:fldCharType="separate"/>
      </w:r>
      <w:r w:rsidRPr="00231A8C">
        <w:rPr>
          <w:rFonts w:ascii="Times New Roman" w:eastAsia="Times New Roman" w:hAnsi="Times New Roman" w:cs="Times New Roman"/>
          <w:bCs/>
          <w:color w:val="000000"/>
          <w:sz w:val="24"/>
          <w:szCs w:val="24"/>
        </w:rPr>
        <w:fldChar w:fldCharType="begin"/>
      </w:r>
      <w:r w:rsidR="00265665" w:rsidRPr="00231A8C">
        <w:rPr>
          <w:rFonts w:ascii="Times New Roman" w:eastAsia="Times New Roman" w:hAnsi="Times New Roman" w:cs="Times New Roman"/>
          <w:bCs/>
          <w:color w:val="000000"/>
          <w:sz w:val="24"/>
          <w:szCs w:val="24"/>
        </w:rPr>
        <w:instrText xml:space="preserve"> ADDIN ZOTERO_ITEM CSL_CITATION {"citationID":"a35tExkn","properties":{"formattedCitation":"(Sekozawa, 2010)","plainCitation":"(Sekozawa, 2010)","dontUpdate":true,"noteIndex":0},"citationItems":[{"id":"Vsoc850e/mYbamSVm","uris":["http://zotero.org/users/9715799/items/Q2VCA6AV"],"itemData":{"id":3609,"type":"book","abstract":"An automatic water management system for large-scale paddy fields has been developed. The purposes of that are to supply the paddy fields with water or drain water from that automatically, to decrease water consumption, and to have a good harvest. To accomplish the above purpose, developed system has five functions, (1) prediction of paddy growth stages, (2) water level control corresponding to growth stages, (3) estimation of mean water level, (4) prediction of water consumption, and (5) optimal water allocation for minimizing of damage. In this paper, we especially give a detail description of functions (3). For (3), we construct estimation model based on Kalman-filter theory, and give an estimation result.","note":"journalAbbreviation: International Conference on Systems - Proceedings\npage: 330\ncontainer-title: International Conference on Systems - Proceedings","number-of-pages":"325","source":"ResearchGate","title":"A fully automated water management system for large rice paddies","volume":"1","author":[{"family":"Sekozawa","given":"Teruji"}],"issued":{"date-parts":[["2010",7,22]]}}}],"schema":"https://github.com/citation-style-language/schema/raw/master/csl-citation.json"} </w:instrText>
      </w:r>
      <w:r w:rsidRPr="00231A8C">
        <w:rPr>
          <w:rFonts w:ascii="Times New Roman" w:eastAsia="Times New Roman" w:hAnsi="Times New Roman" w:cs="Times New Roman"/>
          <w:bCs/>
          <w:color w:val="000000"/>
          <w:sz w:val="24"/>
          <w:szCs w:val="24"/>
        </w:rPr>
        <w:fldChar w:fldCharType="separate"/>
      </w:r>
      <w:r w:rsidRPr="00231A8C">
        <w:rPr>
          <w:rFonts w:ascii="Times New Roman" w:hAnsi="Times New Roman" w:cs="Times New Roman"/>
          <w:sz w:val="24"/>
        </w:rPr>
        <w:t>(</w:t>
      </w:r>
      <w:r w:rsidRPr="00231A8C">
        <w:rPr>
          <w:rFonts w:ascii="Times New Roman" w:eastAsia="Times New Roman" w:hAnsi="Times New Roman" w:cs="Times New Roman"/>
          <w:bCs/>
          <w:color w:val="000000"/>
          <w:sz w:val="24"/>
          <w:szCs w:val="24"/>
        </w:rPr>
        <w:fldChar w:fldCharType="end"/>
      </w:r>
      <w:r w:rsidRPr="00231A8C">
        <w:rPr>
          <w:rFonts w:ascii="Times New Roman" w:hAnsi="Times New Roman" w:cs="Times New Roman"/>
          <w:sz w:val="24"/>
        </w:rPr>
        <w:t>Arii et al., 2019;</w:t>
      </w:r>
      <w:r w:rsidRPr="00231A8C">
        <w:rPr>
          <w:rFonts w:ascii="Times New Roman" w:eastAsia="Times New Roman" w:hAnsi="Times New Roman" w:cs="Times New Roman"/>
          <w:bCs/>
          <w:color w:val="000000"/>
          <w:sz w:val="24"/>
          <w:szCs w:val="24"/>
        </w:rPr>
        <w:fldChar w:fldCharType="end"/>
      </w:r>
      <w:r w:rsidRPr="00231A8C">
        <w:rPr>
          <w:rFonts w:ascii="Times New Roman" w:eastAsia="Times New Roman" w:hAnsi="Times New Roman" w:cs="Times New Roman"/>
          <w:bCs/>
          <w:color w:val="000000"/>
          <w:sz w:val="24"/>
          <w:szCs w:val="24"/>
        </w:rPr>
        <w:t xml:space="preserve"> </w:t>
      </w:r>
      <w:r w:rsidRPr="00231A8C">
        <w:rPr>
          <w:rFonts w:ascii="Times New Roman" w:eastAsia="Times New Roman" w:hAnsi="Times New Roman" w:cs="Times New Roman"/>
          <w:bCs/>
          <w:color w:val="000000"/>
          <w:sz w:val="24"/>
          <w:szCs w:val="24"/>
        </w:rPr>
        <w:fldChar w:fldCharType="begin"/>
      </w:r>
      <w:r w:rsidR="00265665" w:rsidRPr="00231A8C">
        <w:rPr>
          <w:rFonts w:ascii="Times New Roman" w:eastAsia="Times New Roman" w:hAnsi="Times New Roman" w:cs="Times New Roman"/>
          <w:bCs/>
          <w:color w:val="000000"/>
          <w:sz w:val="24"/>
          <w:szCs w:val="24"/>
        </w:rPr>
        <w:instrText xml:space="preserve"> ADDIN ZOTERO_ITEM CSL_CITATION {"citationID":"Zlf6cSPF","properties":{"formattedCitation":"(Liu et al., 2019)","plainCitation":"(Liu et al., 2019)","dontUpdate":true,"noteIndex":0},"citationItems":[{"id":"Vsoc850e/OMlTJzcU","uris":["http://zotero.org/users/9715799/items/IPTJD3WG"],"itemData":{"id":3868,"type":"article-journal","abstract":"Synthetic aperture radar (SAR) is an effective and important technique in monitoring crop and other agricultural targets because its quality does not depend on weather conditions. SAR is sensitive to the geometrical structures and dielectric properties of the targets and has a certain penetration ability to some agricultural targets. The capabilities of SAR for agriculture applications can be organized into three main categories: crop identification and crop planting area statistics, crop and cropland parameter extraction, and crop yield estimation. According to the above concepts, this paper systematically analyses the recent progresses, existing problems and future directions in SAR agricultural remote sensing. In recent years, with the remarkable progresses in SAR remote sensing systems, the available SAR data sources have been greatly enriched. The accuracies of the crop classification and parameter extraction by SAR data have been improved progressively. But the development of modern agriculture has put forwarded higher requirements for SAR remote sensing. For instance, the spatial resolution and revisiting cycle of the SAR sensors, the accuracy of crop classification, the whole phenological period monitoring of crop growth status, the soil moisture inversion under the condition of high vegetation coverage, the integrations of SAR remote sensing retrieval information with hydrological models and/or crop growth models, and so on, still need to be improved. In the future, the joint use of optical and SAR remote sensing data, the application of multi-band multi-dimensional SAR, the precise and high efficient modeling of electromagnetic scattering and parameter extraction of crop and farmland composite scene, the development of light and small SAR systems like those onboard unmanned aerial vehicles and their applications will be active research areas in agriculture remote sensing. This paper concludes that SAR remote sensing has great potential and will play a more significant role in the various fields of agricultural remote sensing.","container-title":"Journal of Integrative Agriculture","DOI":"10.1016/S2095-3119(18)62016-7","ISSN":"2095-3119","issue":"3","journalAbbreviation":"Journal of Integrative Agriculture","page":"506-525","source":"ScienceDirect","title":"Research advances of SAR remote sensing for agriculture applications: A review","title-short":"Research advances of SAR remote sensing for agriculture applications","volume":"18","author":[{"family":"Liu","given":"Chang-an"},{"family":"Chen","given":"Zhong-xin"},{"family":"Shao","given":"Yun"},{"family":"Chen","given":"Jin-song"},{"family":"Hasi","given":"Tuya"},{"family":"Pan","given":"Hai-zhu"}],"issued":{"date-parts":[["2019",3,1]]}}}],"schema":"https://github.com/citation-style-language/schema/raw/master/csl-citation.json"} </w:instrText>
      </w:r>
      <w:r w:rsidRPr="00231A8C">
        <w:rPr>
          <w:rFonts w:ascii="Times New Roman" w:eastAsia="Times New Roman" w:hAnsi="Times New Roman" w:cs="Times New Roman"/>
          <w:bCs/>
          <w:color w:val="000000"/>
          <w:sz w:val="24"/>
          <w:szCs w:val="24"/>
        </w:rPr>
        <w:fldChar w:fldCharType="separate"/>
      </w:r>
      <w:r w:rsidRPr="00231A8C">
        <w:rPr>
          <w:rFonts w:ascii="Times New Roman" w:hAnsi="Times New Roman" w:cs="Times New Roman"/>
          <w:sz w:val="24"/>
        </w:rPr>
        <w:t>Liu et al., 2019;</w:t>
      </w:r>
      <w:r w:rsidRPr="00231A8C">
        <w:rPr>
          <w:rFonts w:ascii="Times New Roman" w:eastAsia="Times New Roman" w:hAnsi="Times New Roman" w:cs="Times New Roman"/>
          <w:bCs/>
          <w:color w:val="000000"/>
          <w:sz w:val="24"/>
          <w:szCs w:val="24"/>
        </w:rPr>
        <w:fldChar w:fldCharType="end"/>
      </w:r>
      <w:r w:rsidRPr="00231A8C">
        <w:rPr>
          <w:rFonts w:ascii="Times New Roman" w:eastAsia="Times New Roman" w:hAnsi="Times New Roman" w:cs="Times New Roman"/>
          <w:bCs/>
          <w:color w:val="000000"/>
          <w:sz w:val="24"/>
          <w:szCs w:val="24"/>
        </w:rPr>
        <w:t xml:space="preserve"> </w:t>
      </w:r>
      <w:r w:rsidRPr="00231A8C">
        <w:rPr>
          <w:rFonts w:ascii="Times New Roman" w:eastAsia="Times New Roman" w:hAnsi="Times New Roman" w:cs="Times New Roman"/>
          <w:bCs/>
          <w:color w:val="000000"/>
          <w:sz w:val="24"/>
          <w:szCs w:val="24"/>
        </w:rPr>
        <w:fldChar w:fldCharType="begin"/>
      </w:r>
      <w:r w:rsidR="00265665" w:rsidRPr="00231A8C">
        <w:rPr>
          <w:rFonts w:ascii="Times New Roman" w:eastAsia="Times New Roman" w:hAnsi="Times New Roman" w:cs="Times New Roman"/>
          <w:bCs/>
          <w:color w:val="000000"/>
          <w:sz w:val="24"/>
          <w:szCs w:val="24"/>
        </w:rPr>
        <w:instrText xml:space="preserve"> ADDIN ZOTERO_ITEM CSL_CITATION {"citationID":"jOFIctbh","properties":{"formattedCitation":"(Singh et al., 2023)","plainCitation":"(Singh et al., 2023)","dontUpdate":true,"noteIndex":0},"citationItems":[{"id":"Vsoc850e/rsi4eXJ7","uris":["http://zotero.org/users/9715799/items/PCU77G2L"],"itemData":{"id":3860,"type":"article-journal","abstract":"NASA's Soil Moisture Active Passive (SMAP) mission employs L-band radiometer observations with a spatial resolution of ~33 km to produce global soil moisture products at various spatial resolutions and regular intervals. Among these products is the SMAP-Sentinel active-passive high-resolution soil moisture, available at spatial resolutions of 1 km and 3 km. The SMAP-Sentinel product combines data from the SMAP L-band radiometer and the Copernicus Sentinel-1A and Sentinel-1B C-band Synthetic Aperture Radar (SAR) observations. The SMAP-Sentinel high-resolution soil moisture product enables various hydrological and agricultural applications that were previously beyond the capability of coarser resolution radiometer-only products. However, the assessment of SMAP-Sentinel product over SMAP core validation sites (CVS) has revealed high errors and biases, particularly in agricultural regions. We suspect that the discrepancy may be related to the vegetation attribute parameters (e.g., vegetation optical depth, τ) used in the SMAP-Sentinel baseline Single-Channel Algorithm (SCA) microwave emission model (i.e., τ-ω model) for soil moisture retrievals, which might be out of sync due to reliance on NDVI climatology in the τ estimation. In this study, we leveraged and evaluated the advantage of using vegetation attribute information inherently available through the SMAP ratiometer and Sentinel- 1A/1B SAR backscatter as an alternative to NDVI climatology-derived τ in the SCA to enhance soil moisture retrievals. The SAR cross-polarization (vh) backscatter potentially contains vegetation attribute information that can be correlated with the coarse resolution τ derived from SMAP observations. Therefore, we hypothesized that including Sentinel- 1A/1B vh observations to derive high-resolution (1 km and 3 km) τ, and subsequently incorporating it into the SCA, can significantly improve the accuracy of the SMAP-Sentinel soil moisture product. We established a statistical relationship between Sentinel- 1A/1B SAR backscatter and the SMAP Dual-Channel Algorithm (DCA)-based τ retrieval at ~33 km, for a specific region and different landcover classes at a global extent, using seven years of observations (2015–2022). Further, we developed an algorithm to downscale the SMAP DCA τ of ~33 km to 1 km and 3 km resolutions based on the developed statistical relationships, enabling us to capture the actual temporal variability in vegetation attributes (i.e., τ) at higher resolutions. The downscaled τ values were then incorporated into the SCA to retrieve SMAP-Sentinel high-resolution (1 km and 3 km) soil moisture. The validation analysis of high-resolution soil moisture retrievals demonstrates that the inclusion of the downscaled τ approach significantly improved the performance of the SMAP-Sentinel product by reducing both bias and error standard deviation compared to the retrievals based on τ derived from the NDVI climatology.","container-title":"Remote Sensing of Environment","DOI":"10.1016/j.rse.2023.113826","ISSN":"0034-4257","journalAbbreviation":"Remote Sensing of Environment","page":"113826","source":"ScienceDirect","title":"Impact of SAR-based vegetation attributes on the SMAP high-resolution soil moisture product","volume":"298","author":[{"family":"Singh","given":"Gurjeet"},{"family":"Das","given":"Narendra N."},{"family":"Colliander","given":"Andreas"},{"family":"Entekhabi","given":"Dara"},{"family":"Yueh","given":"Simon H."}],"issued":{"date-parts":[["2023",12,1]]}}}],"schema":"https://github.com/citation-style-language/schema/raw/master/csl-citation.json"} </w:instrText>
      </w:r>
      <w:r w:rsidRPr="00231A8C">
        <w:rPr>
          <w:rFonts w:ascii="Times New Roman" w:eastAsia="Times New Roman" w:hAnsi="Times New Roman" w:cs="Times New Roman"/>
          <w:bCs/>
          <w:color w:val="000000"/>
          <w:sz w:val="24"/>
          <w:szCs w:val="24"/>
        </w:rPr>
        <w:fldChar w:fldCharType="separate"/>
      </w:r>
      <w:r w:rsidRPr="00231A8C">
        <w:rPr>
          <w:rFonts w:ascii="Times New Roman" w:hAnsi="Times New Roman" w:cs="Times New Roman"/>
          <w:sz w:val="24"/>
        </w:rPr>
        <w:t>Singh et al., 2023)</w:t>
      </w:r>
      <w:r w:rsidRPr="00231A8C">
        <w:rPr>
          <w:rFonts w:ascii="Times New Roman" w:eastAsia="Times New Roman" w:hAnsi="Times New Roman" w:cs="Times New Roman"/>
          <w:bCs/>
          <w:color w:val="000000"/>
          <w:sz w:val="24"/>
          <w:szCs w:val="24"/>
        </w:rPr>
        <w:fldChar w:fldCharType="end"/>
      </w:r>
      <w:r w:rsidRPr="00231A8C">
        <w:rPr>
          <w:rFonts w:ascii="Times New Roman" w:eastAsia="Times New Roman" w:hAnsi="Times New Roman" w:cs="Times New Roman"/>
          <w:sz w:val="24"/>
          <w:szCs w:val="24"/>
        </w:rPr>
        <w:t>. Its importance in agricultural applications cannot be ignored, particularly in crop monitoring, soil moisture inversion, and vegetation coverage analysis, where timely</w:t>
      </w:r>
      <w:r w:rsidR="00F17ECE">
        <w:rPr>
          <w:rFonts w:ascii="Times New Roman" w:eastAsia="Times New Roman" w:hAnsi="Times New Roman" w:cs="Times New Roman"/>
          <w:sz w:val="24"/>
          <w:szCs w:val="24"/>
        </w:rPr>
        <w:t xml:space="preserve"> and</w:t>
      </w:r>
      <w:r w:rsidRPr="00231A8C">
        <w:rPr>
          <w:rFonts w:ascii="Times New Roman" w:eastAsia="Times New Roman" w:hAnsi="Times New Roman" w:cs="Times New Roman"/>
          <w:sz w:val="24"/>
          <w:szCs w:val="24"/>
        </w:rPr>
        <w:t xml:space="preserve"> </w:t>
      </w:r>
      <w:r w:rsidR="00F17ECE" w:rsidRPr="00F17ECE">
        <w:rPr>
          <w:rFonts w:ascii="Times New Roman" w:eastAsia="Times New Roman" w:hAnsi="Times New Roman" w:cs="Times New Roman"/>
          <w:sz w:val="24"/>
          <w:szCs w:val="24"/>
        </w:rPr>
        <w:t xml:space="preserve">accurate </w:t>
      </w:r>
      <w:r w:rsidRPr="00231A8C">
        <w:rPr>
          <w:rFonts w:ascii="Times New Roman" w:eastAsia="Times New Roman" w:hAnsi="Times New Roman" w:cs="Times New Roman"/>
          <w:sz w:val="24"/>
          <w:szCs w:val="24"/>
        </w:rPr>
        <w:t xml:space="preserve">information is crucial for decision-making and yield optimization </w:t>
      </w:r>
      <w:r w:rsidRPr="00231A8C">
        <w:rPr>
          <w:rFonts w:ascii="Times New Roman" w:eastAsia="Times New Roman" w:hAnsi="Times New Roman" w:cs="Times New Roman"/>
          <w:sz w:val="24"/>
          <w:szCs w:val="24"/>
        </w:rPr>
        <w:fldChar w:fldCharType="begin"/>
      </w:r>
      <w:r w:rsidR="00265665" w:rsidRPr="00231A8C">
        <w:rPr>
          <w:rFonts w:ascii="Times New Roman" w:eastAsia="Times New Roman" w:hAnsi="Times New Roman" w:cs="Times New Roman"/>
          <w:sz w:val="24"/>
          <w:szCs w:val="24"/>
        </w:rPr>
        <w:instrText xml:space="preserve"> ADDIN ZOTERO_ITEM CSL_CITATION {"citationID":"f0UuVSj3","properties":{"formattedCitation":"(Liu et al., 2019)","plainCitation":"(Liu et al., 2019)","dontUpdate":true,"noteIndex":0},"citationItems":[{"id":"Vsoc850e/OMlTJzcU","uris":["http://zotero.org/users/9715799/items/IPTJD3WG"],"itemData":{"id":3868,"type":"article-journal","abstract":"Synthetic aperture radar (SAR) is an effective and important technique in monitoring crop and other agricultural targets because its quality does not depend on weather conditions. SAR is sensitive to the geometrical structures and dielectric properties of the targets and has a certain penetration ability to some agricultural targets. The capabilities of SAR for agriculture applications can be organized into three main categories: crop identification and crop planting area statistics, crop and cropland parameter extraction, and crop yield estimation. According to the above concepts, this paper systematically analyses the recent progresses, existing problems and future directions in SAR agricultural remote sensing. In recent years, with the remarkable progresses in SAR remote sensing systems, the available SAR data sources have been greatly enriched. The accuracies of the crop classification and parameter extraction by SAR data have been improved progressively. But the development of modern agriculture has put forwarded higher requirements for SAR remote sensing. For instance, the spatial resolution and revisiting cycle of the SAR sensors, the accuracy of crop classification, the whole phenological period monitoring of crop growth status, the soil moisture inversion under the condition of high vegetation coverage, the integrations of SAR remote sensing retrieval information with hydrological models and/or crop growth models, and so on, still need to be improved. In the future, the joint use of optical and SAR remote sensing data, the application of multi-band multi-dimensional SAR, the precise and high efficient modeling of electromagnetic scattering and parameter extraction of crop and farmland composite scene, the development of light and small SAR systems like those onboard unmanned aerial vehicles and their applications will be active research areas in agriculture remote sensing. This paper concludes that SAR remote sensing has great potential and will play a more significant role in the various fields of agricultural remote sensing.","container-title":"Journal of Integrative Agriculture","DOI":"10.1016/S2095-3119(18)62016-7","ISSN":"2095-3119","issue":"3","journalAbbreviation":"Journal of Integrative Agriculture","page":"506-525","source":"ScienceDirect","title":"Research advances of SAR remote sensing for agriculture applications: A review","title-short":"Research advances of SAR remote sensing for agriculture applications","volume":"18","author":[{"family":"Liu","given":"Chang-an"},{"family":"Chen","given":"Zhong-xin"},{"family":"Shao","given":"Yun"},{"family":"Chen","given":"Jin-song"},{"family":"Hasi","given":"Tuya"},{"family":"Pan","given":"Hai-zhu"}],"issued":{"date-parts":[["2019",3,1]]}}}],"schema":"https://github.com/citation-style-language/schema/raw/master/csl-citation.json"} </w:instrText>
      </w:r>
      <w:r w:rsidRPr="00231A8C">
        <w:rPr>
          <w:rFonts w:ascii="Times New Roman" w:eastAsia="Times New Roman" w:hAnsi="Times New Roman" w:cs="Times New Roman"/>
          <w:sz w:val="24"/>
          <w:szCs w:val="24"/>
        </w:rPr>
        <w:fldChar w:fldCharType="separate"/>
      </w:r>
      <w:r w:rsidRPr="00231A8C">
        <w:rPr>
          <w:rFonts w:ascii="Times New Roman" w:hAnsi="Times New Roman" w:cs="Times New Roman"/>
          <w:sz w:val="24"/>
        </w:rPr>
        <w:t>(Liu et al., 2019; Singh et al., 2023)</w:t>
      </w:r>
      <w:r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w:t>
      </w:r>
    </w:p>
    <w:p w14:paraId="04034C53" w14:textId="3957D098" w:rsidR="00664318" w:rsidRPr="00231A8C" w:rsidRDefault="00664318"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This article </w:t>
      </w:r>
      <w:r w:rsidR="008E2790">
        <w:rPr>
          <w:rFonts w:ascii="Times New Roman" w:eastAsia="Times New Roman" w:hAnsi="Times New Roman" w:cs="Times New Roman"/>
          <w:sz w:val="24"/>
          <w:szCs w:val="24"/>
        </w:rPr>
        <w:t>focuses on</w:t>
      </w:r>
      <w:r w:rsidRPr="00231A8C">
        <w:rPr>
          <w:rFonts w:ascii="Times New Roman" w:eastAsia="Times New Roman" w:hAnsi="Times New Roman" w:cs="Times New Roman"/>
          <w:sz w:val="24"/>
          <w:szCs w:val="24"/>
        </w:rPr>
        <w:t xml:space="preserve"> the multifaceted applications of </w:t>
      </w:r>
      <w:r w:rsidR="00BD3127" w:rsidRPr="00231A8C">
        <w:rPr>
          <w:rFonts w:ascii="Times New Roman" w:eastAsia="Times New Roman" w:hAnsi="Times New Roman" w:cs="Times New Roman"/>
          <w:sz w:val="24"/>
          <w:szCs w:val="24"/>
        </w:rPr>
        <w:t>SAR</w:t>
      </w:r>
      <w:r w:rsidRPr="00231A8C">
        <w:rPr>
          <w:rFonts w:ascii="Times New Roman" w:eastAsia="Times New Roman" w:hAnsi="Times New Roman" w:cs="Times New Roman"/>
          <w:sz w:val="24"/>
          <w:szCs w:val="24"/>
        </w:rPr>
        <w:t xml:space="preserve"> in agriculture, highlighting its advantages over conventional methods. It covers </w:t>
      </w:r>
      <w:r w:rsidR="00BD3127" w:rsidRPr="00231A8C">
        <w:rPr>
          <w:rFonts w:ascii="Times New Roman" w:eastAsia="Times New Roman" w:hAnsi="Times New Roman" w:cs="Times New Roman"/>
          <w:sz w:val="24"/>
          <w:szCs w:val="24"/>
        </w:rPr>
        <w:t xml:space="preserve">a brief overview of SAR, bibliometric analysis, </w:t>
      </w:r>
      <w:r w:rsidRPr="00231A8C">
        <w:rPr>
          <w:rFonts w:ascii="Times New Roman" w:eastAsia="Times New Roman" w:hAnsi="Times New Roman" w:cs="Times New Roman"/>
          <w:sz w:val="24"/>
          <w:szCs w:val="24"/>
        </w:rPr>
        <w:t>crop identification</w:t>
      </w:r>
      <w:r w:rsidR="00BD3127" w:rsidRPr="00231A8C">
        <w:rPr>
          <w:rFonts w:ascii="Times New Roman" w:eastAsia="Times New Roman" w:hAnsi="Times New Roman" w:cs="Times New Roman"/>
          <w:sz w:val="24"/>
          <w:szCs w:val="24"/>
        </w:rPr>
        <w:t>,</w:t>
      </w:r>
      <w:r w:rsidRPr="00231A8C">
        <w:rPr>
          <w:rFonts w:ascii="Times New Roman" w:eastAsia="Times New Roman" w:hAnsi="Times New Roman" w:cs="Times New Roman"/>
          <w:sz w:val="24"/>
          <w:szCs w:val="24"/>
        </w:rPr>
        <w:t xml:space="preserve"> and planting area statistics, facilitated by SAR's unique ability to produce detailed </w:t>
      </w:r>
      <w:r w:rsidR="00BD3127" w:rsidRPr="00231A8C">
        <w:rPr>
          <w:rFonts w:ascii="Times New Roman" w:eastAsia="Times New Roman" w:hAnsi="Times New Roman" w:cs="Times New Roman"/>
          <w:sz w:val="24"/>
          <w:szCs w:val="24"/>
        </w:rPr>
        <w:t>SAR</w:t>
      </w:r>
      <w:r w:rsidRPr="00231A8C">
        <w:rPr>
          <w:rFonts w:ascii="Times New Roman" w:eastAsia="Times New Roman" w:hAnsi="Times New Roman" w:cs="Times New Roman"/>
          <w:sz w:val="24"/>
          <w:szCs w:val="24"/>
        </w:rPr>
        <w:t xml:space="preserve"> images for precise crop type mapping and crop parameter estimation. Further, the discussion extends to crop yield estimation, a critical aspect of agricultural planning and forecasting, where SAR's advanced data collection techniques </w:t>
      </w:r>
      <w:r w:rsidR="00861CD3">
        <w:rPr>
          <w:rFonts w:ascii="Times New Roman" w:eastAsia="Times New Roman" w:hAnsi="Times New Roman" w:cs="Times New Roman"/>
          <w:sz w:val="24"/>
          <w:szCs w:val="24"/>
        </w:rPr>
        <w:t>substantially improve</w:t>
      </w:r>
      <w:r w:rsidRPr="00231A8C">
        <w:rPr>
          <w:rFonts w:ascii="Times New Roman" w:eastAsia="Times New Roman" w:hAnsi="Times New Roman" w:cs="Times New Roman"/>
          <w:sz w:val="24"/>
          <w:szCs w:val="24"/>
        </w:rPr>
        <w:t xml:space="preserve"> accuracy </w:t>
      </w:r>
      <w:r w:rsidRPr="00231A8C">
        <w:rPr>
          <w:rFonts w:ascii="Times New Roman" w:eastAsia="Times New Roman" w:hAnsi="Times New Roman" w:cs="Times New Roman"/>
          <w:sz w:val="24"/>
          <w:szCs w:val="24"/>
        </w:rPr>
        <w:fldChar w:fldCharType="begin"/>
      </w:r>
      <w:r w:rsidR="006C3815" w:rsidRPr="00231A8C">
        <w:rPr>
          <w:rFonts w:ascii="Times New Roman" w:eastAsia="Times New Roman" w:hAnsi="Times New Roman" w:cs="Times New Roman"/>
          <w:sz w:val="24"/>
          <w:szCs w:val="24"/>
        </w:rPr>
        <w:instrText xml:space="preserve"> ADDIN ZOTERO_ITEM CSL_CITATION {"citationID":"JuhcoyBc","properties":{"formattedCitation":"(Arii et al., 2019; B. Chen et al., 2024; Zebker et al., 1991)","plainCitation":"(Arii et al., 2019; B. Chen et al., 2024; Zebker et al., 1991)","noteIndex":0},"citationItems":[{"id":"Vsoc850e/IF81ZCSC","uris":["http://zotero.org/users/9715799/items/UF6333RD"],"itemData":{"id":"Vsoc850e/IF81ZCSC","type":"article-journal","abstract":"In a field of polarimetric synthetic aperture radar (SAR) remote sensing, various kinds of polarimetric decomposition techniques have been proposed. However, poor validations prevent them from operational applications. A true composition ratio of scattering mechanisms within a radar backscatter plays a key role. To overcome the issue, a novel comprehensive SAR approach to accurately identify a contribution of each scattering mechanism has been introduced. This is based on multiparametric SAR observation combined with a numerical model simulation. In this article, a comprehensive SAR approach is concisely reviewed to accelerate the research in this field. First, popular model-based polarimetric decompositions are introduced and their limitations are shown. Then, a behavior of scattering mechanisms is analyzed by the discrete scatterer model with some results using real multiparametric SAR data. A comprehensive SAR approach must be essential to realize an operational use of polarimetric SAR data.","container-title":"Electronics","DOI":"10.3390/electronics8101098","ISSN":"2079-9292","issue":"10","language":"en","license":"http://creativecommons.org/licenses/by/3.0/","note":"number: 10\npublisher: Multidisciplinary Digital Publishing Institute","page":"1098","source":"www.mdpi.com","title":"Review of the Comprehensive SAR Approach to Identify Scattering Mechanisms of Radar Backscatter from Vegetated Terrain","volume":"8","author":[{"family":"Arii","given":"Motofumi"},{"family":"Yamada","given":"Hiroyoshi"},{"family":"Kojima","given":"Shoichiro"},{"family":"Ohki","given":"Masato"}],"issued":{"date-parts":[["2019",10]]}}},{"id":"Vsoc850e/Ax8RmsAe","uris":["http://zotero.org/users/9715799/items/KYD3TZQ4"],"itemData":{"id":"Vsoc850e/Ax8RmsAe","type":"article-journal","abstract":"Ship detection is a crucial application of synthetic aperture radar (SAR). Most recent studies have relied on convolutional neural networks (CNNs). CNNs tend to struggle in gathering adequate contextual information through local receptive fields and are also susceptible to noise. Inshore scenes in SAR images are plagued by substantial background noise, so achieving high-accuracy ship detection of arbitrary orientations within complex scenes remains an ongoing challenge when relying solely on CNNs. To address the above challenges, this article presents an anchor-free method based on transformers and adaptive features, namely, SAD-Det, which can detect rotationally invariant ship targets with high average precision in SAR images. Specifically, a transformer-based backbone network called the ship spatial pooling pyramid vision transformer is proposed to enhance the long-range dependencies and obtain sufficient contextual information for ships in SAR images. In addition, a neck network called the adaptive feature pyramid network is designed to enhance the ability of ship feature adaptation by adding fusion factors to feature layers in SAR images. Finally, a head network called the deformable head is constructed to make the network more adaptable to the characteristics of ships by adaptively detecting the spatial sampling positions of the targets in SAR images. The effectiveness of the proposed method is verified by experiments on two publicly available datasets, i.e., SAR ship detection dataset and rotated ship detection dataset in SAR images. Compared with other arbitrarily oriented object detection methods, the proposed method achieves state-of-the-art detection performance.","container-title":"IEEE Journal of Selected Topics in Applied Earth Observations and Remote Sensing","DOI":"10.1109/JSTARS.2023.3325573","ISSN":"2151-1535","note":"event-title: IEEE Journal of Selected Topics in Applied Earth Observations and Remote Sensing","page":"2012-2028","source":"IEEE Xplore","title":"An Anchor-Free Method Based on Transformers and Adaptive Features for Arbitrarily Oriented Ship Detection in SAR Images","volume":"17","author":[{"family":"Chen","given":"Bingji"},{"family":"Yu","given":"Chunrui"},{"family":"Zhao","given":"Shuang"},{"family":"Song","given":"Hongjun"}],"issued":{"date-parts":[["2024"]]}}},{"id":"Vsoc850e/v81Ul6of","uris":["http://zotero.org/users/9715799/items/HUFNS5QV"],"itemData":{"id":3871,"type":"article-journal","abstract":"The authors developed a calibration procedure for imaging radar polarimeters and applied it to a set of images acquired by the NASA DC-8 multifrequency radar system. The technique requires the use of ground reflectors of known cross-section for absolute calibration, that is, solution for sigma /sup 0/; however, the image data themselves can usually provide all information necessary for phase calibration and for antenna crosstalk correction. The accuracy of the approach, as measured by calculating the cross-section residuals of known targets in each calibrated scene, is on the order of +or-1-2 dB at the P- and C-band, but improves to +or-0.5 dB at the L-band. The authors present the results of applying this technique to radar scenes of lava flows of varying roughness, temperate and tropical rain forests, and ocean water surfaces. They also present several example applications which are feasible with calibrated data but which would be difficult to implement with uncalibrated data.&lt;&gt;","container-title":"IEEE Transactions on Geoscience and Remote Sensing","DOI":"10.1109/36.101373","ISSN":"1558-0644","issue":"6","note":"event-title: IEEE Transactions on Geoscience and Remote Sensing","page":"942-961","source":"IEEE Xplore","title":"Calibrated imaging radar polarimetry: technique, examples, and applications","title-short":"Calibrated imaging radar polarimetry","volume":"29","author":[{"family":"Zebker","given":"H.A."},{"family":"Van Zyl","given":"J.J."},{"family":"Durden","given":"S.L."},{"family":"Norikane","given":"L."}],"issued":{"date-parts":[["1991",11]]}}}],"schema":"https://github.com/citation-style-language/schema/raw/master/csl-citation.json"} </w:instrText>
      </w:r>
      <w:r w:rsidRPr="00231A8C">
        <w:rPr>
          <w:rFonts w:ascii="Times New Roman" w:eastAsia="Times New Roman" w:hAnsi="Times New Roman" w:cs="Times New Roman"/>
          <w:sz w:val="24"/>
          <w:szCs w:val="24"/>
        </w:rPr>
        <w:fldChar w:fldCharType="separate"/>
      </w:r>
      <w:r w:rsidR="006C3815" w:rsidRPr="00231A8C">
        <w:rPr>
          <w:rFonts w:ascii="Times New Roman" w:hAnsi="Times New Roman" w:cs="Times New Roman"/>
          <w:sz w:val="24"/>
        </w:rPr>
        <w:t>(Arii et al., 2019; Chen et al., 2024; Zebker et al., 1991)</w:t>
      </w:r>
      <w:r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 Additionally, challenges and limiting factors in the broader adoption of SAR technology will be examined alongside future innovations that promise to enhance its effectiveness in crop change detection</w:t>
      </w:r>
      <w:r w:rsidR="00461EA1">
        <w:rPr>
          <w:rFonts w:ascii="Times New Roman" w:eastAsia="Times New Roman" w:hAnsi="Times New Roman" w:cs="Times New Roman"/>
          <w:sz w:val="24"/>
          <w:szCs w:val="24"/>
        </w:rPr>
        <w:t xml:space="preserve"> and </w:t>
      </w:r>
      <w:r w:rsidR="001D2A56">
        <w:rPr>
          <w:rFonts w:ascii="Times New Roman" w:eastAsia="Times New Roman" w:hAnsi="Times New Roman" w:cs="Times New Roman"/>
          <w:sz w:val="24"/>
          <w:szCs w:val="24"/>
        </w:rPr>
        <w:t xml:space="preserve">crop </w:t>
      </w:r>
      <w:r w:rsidR="00461EA1" w:rsidRPr="00461EA1">
        <w:rPr>
          <w:rFonts w:ascii="Times New Roman" w:eastAsia="Times New Roman" w:hAnsi="Times New Roman" w:cs="Times New Roman"/>
          <w:sz w:val="24"/>
          <w:szCs w:val="24"/>
        </w:rPr>
        <w:t>growth monitoring</w:t>
      </w:r>
      <w:r w:rsidRPr="00231A8C">
        <w:rPr>
          <w:rFonts w:ascii="Times New Roman" w:eastAsia="Times New Roman" w:hAnsi="Times New Roman" w:cs="Times New Roman"/>
          <w:sz w:val="24"/>
          <w:szCs w:val="24"/>
        </w:rPr>
        <w:t xml:space="preserve">. </w:t>
      </w:r>
      <w:commentRangeStart w:id="1"/>
      <w:r w:rsidRPr="00231A8C">
        <w:rPr>
          <w:rFonts w:ascii="Times New Roman" w:eastAsia="Times New Roman" w:hAnsi="Times New Roman" w:cs="Times New Roman"/>
          <w:sz w:val="24"/>
          <w:szCs w:val="24"/>
        </w:rPr>
        <w:t xml:space="preserve">Through these discussions, the article provides a comprehensive overview of SAR's role in </w:t>
      </w:r>
      <w:commentRangeEnd w:id="1"/>
      <w:r w:rsidR="0075454F">
        <w:rPr>
          <w:rStyle w:val="CommentReference"/>
        </w:rPr>
        <w:commentReference w:id="1"/>
      </w:r>
      <w:r w:rsidRPr="00231A8C">
        <w:rPr>
          <w:rFonts w:ascii="Times New Roman" w:eastAsia="Times New Roman" w:hAnsi="Times New Roman" w:cs="Times New Roman"/>
          <w:sz w:val="24"/>
          <w:szCs w:val="24"/>
        </w:rPr>
        <w:t>revolutionizing agricultural practices, from unmanned aerial vehicles to large-scale crop classification and monitoring.</w:t>
      </w:r>
    </w:p>
    <w:p w14:paraId="4A47D878" w14:textId="1ADEF717" w:rsidR="00BD3127" w:rsidRPr="00231A8C" w:rsidRDefault="00BD3127" w:rsidP="009E6F79">
      <w:pPr>
        <w:pStyle w:val="ListParagraph"/>
        <w:numPr>
          <w:ilvl w:val="1"/>
          <w:numId w:val="12"/>
        </w:num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r w:rsidRPr="00231A8C">
        <w:rPr>
          <w:rFonts w:ascii="Times New Roman" w:eastAsia="Times New Roman" w:hAnsi="Times New Roman" w:cs="Times New Roman"/>
          <w:b/>
          <w:sz w:val="24"/>
          <w:szCs w:val="24"/>
        </w:rPr>
        <w:lastRenderedPageBreak/>
        <w:t xml:space="preserve"> Brief overview of</w:t>
      </w:r>
      <w:r w:rsidRPr="00231A8C">
        <w:rPr>
          <w:rFonts w:ascii="Times New Roman" w:eastAsia="Times New Roman" w:hAnsi="Times New Roman" w:cs="Times New Roman"/>
          <w:b/>
          <w:color w:val="000000" w:themeColor="text1"/>
          <w:sz w:val="24"/>
          <w:szCs w:val="24"/>
        </w:rPr>
        <w:t xml:space="preserve"> synthetic aperture radar (SAR)</w:t>
      </w:r>
    </w:p>
    <w:p w14:paraId="3F69CC2A" w14:textId="2001033D" w:rsidR="00BD3127" w:rsidRPr="00231A8C" w:rsidRDefault="00664318" w:rsidP="009E6F79">
      <w:pPr>
        <w:pBdr>
          <w:top w:val="nil"/>
          <w:left w:val="nil"/>
          <w:bottom w:val="nil"/>
          <w:right w:val="nil"/>
          <w:between w:val="nil"/>
        </w:pBdr>
        <w:spacing w:after="0" w:line="480" w:lineRule="auto"/>
        <w:jc w:val="both"/>
        <w:rPr>
          <w:rFonts w:ascii="Times New Roman" w:eastAsia="Times New Roman" w:hAnsi="Times New Roman" w:cs="Times New Roman"/>
          <w:color w:val="000000" w:themeColor="text1"/>
          <w:sz w:val="24"/>
          <w:szCs w:val="24"/>
        </w:rPr>
      </w:pPr>
      <w:r w:rsidRPr="00231A8C">
        <w:rPr>
          <w:rFonts w:ascii="Times New Roman" w:eastAsia="Times New Roman" w:hAnsi="Times New Roman" w:cs="Times New Roman"/>
          <w:sz w:val="24"/>
          <w:szCs w:val="24"/>
        </w:rPr>
        <w:t>Synthetic Aperture Radar was first developed in the 1950s, with significant contributions from Carl A. Wiley, a mathematician at Goodyear Aircraft Company</w:t>
      </w:r>
      <w:r w:rsidR="00AE0502">
        <w:rPr>
          <w:rFonts w:ascii="Times New Roman" w:eastAsia="Times New Roman" w:hAnsi="Times New Roman" w:cs="Times New Roman"/>
          <w:sz w:val="24"/>
          <w:szCs w:val="24"/>
        </w:rPr>
        <w:t xml:space="preserve"> </w:t>
      </w:r>
      <w:r w:rsidR="00AE0502">
        <w:rPr>
          <w:rFonts w:ascii="Times New Roman" w:eastAsia="Times New Roman" w:hAnsi="Times New Roman" w:cs="Times New Roman"/>
          <w:sz w:val="24"/>
          <w:szCs w:val="24"/>
        </w:rPr>
        <w:fldChar w:fldCharType="begin"/>
      </w:r>
      <w:r w:rsidR="00AE0502">
        <w:rPr>
          <w:rFonts w:ascii="Times New Roman" w:eastAsia="Times New Roman" w:hAnsi="Times New Roman" w:cs="Times New Roman"/>
          <w:sz w:val="24"/>
          <w:szCs w:val="24"/>
        </w:rPr>
        <w:instrText xml:space="preserve"> ADDIN ZOTERO_ITEM CSL_CITATION {"citationID":"hik7P6ry","properties":{"formattedCitation":"(Ferro-Famil &amp; Pottier, 2016)","plainCitation":"(Ferro-Famil &amp; Pottier, 2016)","noteIndex":0},"citationItems":[{"id":2006,"uris":["http://zotero.org/users/12104509/items/HBBCSFNP"],"itemData":{"id":2006,"type":"chapter","abstract":"Synthetic aperture radar (SAR) imaging, is a technique that allows us to remotely map the reflectivity of objects or environments with high spatial resolution, through the emission and reception of electromagnetic (EM) signals. Images obtained this way can be used for numerous applications, ranging from basic radar (an acronym for radio detection and ranging) functionalities, which are the detection of objects and their geographical localization, including the estimation of some geophysical properties of complex environments, such as certain dimensions, moisture content, roughness, density, etc. Owing to the frequency domains that are generally used by SAR devices, this active sensing system is independent of Sunlight conditions and is very weakly impacted by weather conditions. SAR systems mounted on airborne or satellite sensors rapidly image vast environments that are potentially difficult to access from field measurements. These characteristics make radar imaging systems a tool that is particularly well suited for remote sensing and they are used for a large number of applications in numerous sectors, such as geophysics, defense, environment surveillance, etc.","container-title":"Microwave Remote Sensing of Land Surface","ISBN":"978-1-78548-159-8","note":"DOI: 10.1016/B978-1-78548-159-8.50001-3","page":"1-65","publisher":"Elsevier","source":"ScienceDirect","title":"1 - Synthetic Aperture Radar Imaging","URL":"https://www.sciencedirect.com/science/article/pii/B9781785481598500013","author":[{"family":"Ferro-Famil","given":"Laurent"},{"family":"Pottier","given":"Eric"}],"editor":[{"family":"Baghdadi","given":"Nicolas"},{"family":"Zribi","given":"Mehrez"}],"accessed":{"date-parts":[["2024",6,8]]},"issued":{"date-parts":[["2016",1,1]]}}}],"schema":"https://github.com/citation-style-language/schema/raw/master/csl-citation.json"} </w:instrText>
      </w:r>
      <w:r w:rsidR="00AE0502">
        <w:rPr>
          <w:rFonts w:ascii="Times New Roman" w:eastAsia="Times New Roman" w:hAnsi="Times New Roman" w:cs="Times New Roman"/>
          <w:sz w:val="24"/>
          <w:szCs w:val="24"/>
        </w:rPr>
        <w:fldChar w:fldCharType="separate"/>
      </w:r>
      <w:r w:rsidR="00AE0502" w:rsidRPr="00AE0502">
        <w:rPr>
          <w:rFonts w:ascii="Times New Roman" w:hAnsi="Times New Roman" w:cs="Times New Roman"/>
          <w:sz w:val="24"/>
        </w:rPr>
        <w:t>(Ferro-Famil &amp; Pottier, 2016)</w:t>
      </w:r>
      <w:r w:rsidR="00AE0502">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 xml:space="preserve">. Wiley's innovation laid the groundwork for SAR technology by utilizing the movement of the antenna to simulate a larger antenna, thus overcoming the limitations imposed by the physical size of traditional radar antennas </w:t>
      </w:r>
      <w:r w:rsidRPr="00231A8C">
        <w:rPr>
          <w:rFonts w:ascii="Times New Roman" w:eastAsia="Times New Roman" w:hAnsi="Times New Roman" w:cs="Times New Roman"/>
          <w:sz w:val="24"/>
          <w:szCs w:val="24"/>
        </w:rPr>
        <w:fldChar w:fldCharType="begin"/>
      </w:r>
      <w:r w:rsidR="00265665" w:rsidRPr="00231A8C">
        <w:rPr>
          <w:rFonts w:ascii="Times New Roman" w:eastAsia="Times New Roman" w:hAnsi="Times New Roman" w:cs="Times New Roman"/>
          <w:sz w:val="24"/>
          <w:szCs w:val="24"/>
        </w:rPr>
        <w:instrText xml:space="preserve"> ADDIN ZOTERO_ITEM CSL_CITATION {"citationID":"lhQpOv0F","properties":{"formattedCitation":"(Shi et al., 2017)","plainCitation":"(Shi et al., 2017)","noteIndex":0},"citationItems":[{"id":"Vsoc850e/1xhWlvRf","uris":["http://zotero.org/users/9715799/items/LM6ERRUX"],"itemData":{"id":3877,"type":"article-journal","abstract":"Slope instability arisen along with dam construction is a common problem of great concern in reservoir areas. Thus, displacement monitoring of active slopes is of great importance for the safety of dam operation. The unstable Guobu slope is located only about 1.5 km away from Laxiwa hydropower station in upstream Yellow River. In this study, Synthetic Aperture Radar (SAR) datasets acquired by C-band Environmental Satellite (ENVISAT) Advanced Synthetic Aperture Radar (ASAR), L-band Advanced Land Observing Satellite 2 (ALOS-2) Phased Array type L-band Synthetic Aperture Radar 2 (PALSAR-2), and X-band TerraSAR-X covering different evolution stages of Guobu slope were collected to investigate the displacement history so as to facilitate understanding of its deformation and failure mechanisms. The displacements occurred during the past decade were quantitatively identified for the first time by SAR pixel offset tracking analyses. The results show that before the reservoir impoundment, the maximum accumulative displacements on the slope were more than 7 m from 2003 to 2008, while the post-impoundment displacements also exceeded 7 m in just 1 year from September 2009 to September 2010. Furthermore, this slope is still in active deformation up to now. Nevertheless, the displacement rates seem decreased recently according to the interferometric results of TerraSAR-X data pairs from September 2015 to March 2016.","container-title":"Landslides","DOI":"10.1007/s10346-017-0846-3","journalAbbreviation":"Landslides","page":"1-13","source":"ResearchGate","title":"Investigating a reservoir bank slope displacement history with multi-frequency satellite SAR data","volume":"14","author":[{"family":"Shi","given":"Xuguo"},{"family":"Zhang","given":"Lu"},{"family":"Tang","given":"Minggao"},{"family":"Li","given":"Menghua"},{"family":"Liao","given":"Mingsheng"}],"issued":{"date-parts":[["2017",6,10]]}}}],"schema":"https://github.com/citation-style-language/schema/raw/master/csl-citation.json"} </w:instrText>
      </w:r>
      <w:r w:rsidRPr="00231A8C">
        <w:rPr>
          <w:rFonts w:ascii="Times New Roman" w:eastAsia="Times New Roman" w:hAnsi="Times New Roman" w:cs="Times New Roman"/>
          <w:sz w:val="24"/>
          <w:szCs w:val="24"/>
        </w:rPr>
        <w:fldChar w:fldCharType="separate"/>
      </w:r>
      <w:r w:rsidRPr="00231A8C">
        <w:rPr>
          <w:rFonts w:ascii="Times New Roman" w:hAnsi="Times New Roman" w:cs="Times New Roman"/>
          <w:sz w:val="24"/>
        </w:rPr>
        <w:t>(Shi et al., 2017)</w:t>
      </w:r>
      <w:r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 Th</w:t>
      </w:r>
      <w:r w:rsidR="00861CD3">
        <w:rPr>
          <w:rFonts w:ascii="Times New Roman" w:eastAsia="Times New Roman" w:hAnsi="Times New Roman" w:cs="Times New Roman"/>
          <w:sz w:val="24"/>
          <w:szCs w:val="24"/>
        </w:rPr>
        <w:t>e need for improved surveillance capabilities during the Cold War era primarily drove this early development</w:t>
      </w:r>
      <w:r w:rsidRPr="00231A8C">
        <w:rPr>
          <w:rFonts w:ascii="Times New Roman" w:eastAsia="Times New Roman" w:hAnsi="Times New Roman" w:cs="Times New Roman"/>
          <w:sz w:val="24"/>
          <w:szCs w:val="24"/>
        </w:rPr>
        <w:t xml:space="preserve">. </w:t>
      </w:r>
      <w:commentRangeStart w:id="2"/>
      <w:r w:rsidRPr="00231A8C">
        <w:rPr>
          <w:rFonts w:ascii="Times New Roman" w:eastAsia="Times New Roman" w:hAnsi="Times New Roman" w:cs="Times New Roman"/>
          <w:sz w:val="24"/>
          <w:szCs w:val="24"/>
        </w:rPr>
        <w:t xml:space="preserve">The first experimental SAR systems were airborne, and the technology evolved through various stages of advancement facilitated by both military and civilian research efforts. </w:t>
      </w:r>
      <w:commentRangeEnd w:id="2"/>
      <w:r w:rsidR="00231492">
        <w:rPr>
          <w:rStyle w:val="CommentReference"/>
        </w:rPr>
        <w:commentReference w:id="2"/>
      </w:r>
      <w:r w:rsidRPr="00231A8C">
        <w:rPr>
          <w:rFonts w:ascii="Times New Roman" w:eastAsia="Times New Roman" w:hAnsi="Times New Roman" w:cs="Times New Roman"/>
          <w:sz w:val="24"/>
          <w:szCs w:val="24"/>
        </w:rPr>
        <w:t>Over the years, the technology has transitioned from airborne platforms to spaceborne applications, significantly expanding its reach and impact</w:t>
      </w:r>
      <w:r w:rsidRPr="00231A8C">
        <w:rPr>
          <w:rFonts w:ascii="Times New Roman" w:hAnsi="Times New Roman" w:cs="Times New Roman"/>
          <w:sz w:val="24"/>
        </w:rPr>
        <w:t xml:space="preserve"> </w:t>
      </w:r>
      <w:r w:rsidR="00D42B81" w:rsidRPr="00231A8C">
        <w:rPr>
          <w:rFonts w:ascii="Times New Roman" w:hAnsi="Times New Roman" w:cs="Times New Roman"/>
          <w:sz w:val="24"/>
        </w:rPr>
        <w:fldChar w:fldCharType="begin"/>
      </w:r>
      <w:r w:rsidR="00D42B81" w:rsidRPr="00231A8C">
        <w:rPr>
          <w:rFonts w:ascii="Times New Roman" w:hAnsi="Times New Roman" w:cs="Times New Roman"/>
          <w:sz w:val="24"/>
        </w:rPr>
        <w:instrText xml:space="preserve"> ADDIN ZOTERO_ITEM CSL_CITATION {"citationID":"8cdissnM","properties":{"formattedCitation":"(B. Chen et al., 2024; Shi et al., 2017)","plainCitation":"(B. Chen et al., 2024; Shi et al., 2017)","noteIndex":0},"citationItems":[{"id":"Vsoc850e/Ax8RmsAe","uris":["http://zotero.org/users/9715799/items/KYD3TZQ4"],"itemData":{"id":"Vsoc850e/Ax8RmsAe","type":"article-journal","abstract":"Ship detection is a crucial application of synthetic aperture radar (SAR). Most recent studies have relied on convolutional neural networks (CNNs). CNNs tend to struggle in gathering adequate contextual information through local receptive fields and are also susceptible to noise. Inshore scenes in SAR images are plagued by substantial background noise, so achieving high-accuracy ship detection of arbitrary orientations within complex scenes remains an ongoing challenge when relying solely on CNNs. To address the above challenges, this article presents an anchor-free method based on transformers and adaptive features, namely, SAD-Det, which can detect rotationally invariant ship targets with high average precision in SAR images. Specifically, a transformer-based backbone network called the ship spatial pooling pyramid vision transformer is proposed to enhance the long-range dependencies and obtain sufficient contextual information for ships in SAR images. In addition, a neck network called the adaptive feature pyramid network is designed to enhance the ability of ship feature adaptation by adding fusion factors to feature layers in SAR images. Finally, a head network called the deformable head is constructed to make the network more adaptable to the characteristics of ships by adaptively detecting the spatial sampling positions of the targets in SAR images. The effectiveness of the proposed method is verified by experiments on two publicly available datasets, i.e., SAR ship detection dataset and rotated ship detection dataset in SAR images. Compared with other arbitrarily oriented object detection methods, the proposed method achieves state-of-the-art detection performance.","container-title":"IEEE Journal of Selected Topics in Applied Earth Observations and Remote Sensing","DOI":"10.1109/JSTARS.2023.3325573","ISSN":"2151-1535","note":"event-title: IEEE Journal of Selected Topics in Applied Earth Observations and Remote Sensing","page":"2012-2028","source":"IEEE Xplore","title":"An Anchor-Free Method Based on Transformers and Adaptive Features for Arbitrarily Oriented Ship Detection in SAR Images","volume":"17","author":[{"family":"Chen","given":"Bingji"},{"family":"Yu","given":"Chunrui"},{"family":"Zhao","given":"Shuang"},{"family":"Song","given":"Hongjun"}],"issued":{"date-parts":[["2024"]]}}},{"id":"Vsoc850e/1xhWlvRf","uris":["http://zotero.org/users/9715799/items/LM6ERRUX"],"itemData":{"id":"Vsoc850e/1xhWlvRf","type":"article-journal","abstract":"Slope instability arisen along with dam construction is a common problem of great concern in reservoir areas. Thus, displacement monitoring of active slopes is of great importance for the safety of dam operation. The unstable Guobu slope is located only about 1.5 km away from Laxiwa hydropower station in upstream Yellow River. In this study, Synthetic Aperture Radar (SAR) datasets acquired by C-band Environmental Satellite (ENVISAT) Advanced Synthetic Aperture Radar (ASAR), L-band Advanced Land Observing Satellite 2 (ALOS-2) Phased Array type L-band Synthetic Aperture Radar 2 (PALSAR-2), and X-band TerraSAR-X covering different evolution stages of Guobu slope were collected to investigate the displacement history so as to facilitate understanding of its deformation and failure mechanisms. The displacements occurred during the past decade were quantitatively identified for the first time by SAR pixel offset tracking analyses. The results show that before the reservoir impoundment, the maximum accumulative displacements on the slope were more than 7 m from 2003 to 2008, while the post-impoundment displacements also exceeded 7 m in just 1 year from September 2009 to September 2010. Furthermore, this slope is still in active deformation up to now. Nevertheless, the displacement rates seem decreased recently according to the interferometric results of TerraSAR-X data pairs from September 2015 to March 2016.","container-title":"Landslides","DOI":"10.1007/s10346-017-0846-3","journalAbbreviation":"Landslides","page":"1-13","source":"ResearchGate","title":"Investigating a reservoir bank slope displacement history with multi-frequency satellite SAR data","volume":"14","author":[{"family":"Shi","given":"Xuguo"},{"family":"Zhang","given":"Lu"},{"family":"Tang","given":"Minggao"},{"family":"Li","given":"Menghua"},{"family":"Liao","given":"Mingsheng"}],"issued":{"date-parts":[["2017",6,10]]}}}],"schema":"https://github.com/citation-style-language/schema/raw/master/csl-citation.json"} </w:instrText>
      </w:r>
      <w:r w:rsidR="00D42B81" w:rsidRPr="00231A8C">
        <w:rPr>
          <w:rFonts w:ascii="Times New Roman" w:hAnsi="Times New Roman" w:cs="Times New Roman"/>
          <w:sz w:val="24"/>
        </w:rPr>
        <w:fldChar w:fldCharType="separate"/>
      </w:r>
      <w:r w:rsidR="00D42B81" w:rsidRPr="00231A8C">
        <w:rPr>
          <w:rFonts w:ascii="Times New Roman" w:hAnsi="Times New Roman" w:cs="Times New Roman"/>
          <w:sz w:val="24"/>
        </w:rPr>
        <w:t>(Chen et al., 2024; Shi et al., 2017)</w:t>
      </w:r>
      <w:r w:rsidR="00D42B81" w:rsidRPr="00231A8C">
        <w:rPr>
          <w:rFonts w:ascii="Times New Roman" w:hAnsi="Times New Roman" w:cs="Times New Roman"/>
          <w:sz w:val="24"/>
        </w:rPr>
        <w:fldChar w:fldCharType="end"/>
      </w:r>
      <w:r w:rsidR="00D42B81" w:rsidRPr="00231A8C">
        <w:rPr>
          <w:rFonts w:ascii="Times New Roman" w:hAnsi="Times New Roman" w:cs="Times New Roman"/>
          <w:sz w:val="24"/>
        </w:rPr>
        <w:t>.</w:t>
      </w:r>
      <w:r w:rsidR="00BD3127" w:rsidRPr="00231A8C">
        <w:rPr>
          <w:rFonts w:ascii="Times New Roman" w:eastAsia="Times New Roman" w:hAnsi="Times New Roman" w:cs="Times New Roman"/>
          <w:color w:val="000000" w:themeColor="text1"/>
          <w:sz w:val="24"/>
          <w:szCs w:val="24"/>
        </w:rPr>
        <w:t xml:space="preserve"> </w:t>
      </w:r>
    </w:p>
    <w:p w14:paraId="4ED316C7" w14:textId="799CF618" w:rsidR="00664318" w:rsidRPr="00231A8C" w:rsidRDefault="00BD3127" w:rsidP="009E6F79">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color w:val="000000" w:themeColor="text1"/>
          <w:sz w:val="24"/>
          <w:szCs w:val="24"/>
        </w:rPr>
        <w:t xml:space="preserve">Synthetic Aperture Radar (SAR) is a kind of active data collection in which a sensor creates energy and measures the energy reflected from the Earth. SAR and optical imaging interpretations differ. SAR data is sensitive to surface factors like structure and moisture; therefore, it must be interpreted differently than optical images </w:t>
      </w:r>
      <w:r w:rsidRPr="00231A8C">
        <w:rPr>
          <w:rFonts w:ascii="Times New Roman" w:eastAsia="Times New Roman" w:hAnsi="Times New Roman" w:cs="Times New Roman"/>
          <w:color w:val="000000" w:themeColor="text1"/>
          <w:sz w:val="24"/>
          <w:szCs w:val="24"/>
        </w:rPr>
        <w:fldChar w:fldCharType="begin"/>
      </w:r>
      <w:r w:rsidRPr="00231A8C">
        <w:rPr>
          <w:rFonts w:ascii="Times New Roman" w:eastAsia="Times New Roman" w:hAnsi="Times New Roman" w:cs="Times New Roman"/>
          <w:color w:val="000000" w:themeColor="text1"/>
          <w:sz w:val="24"/>
          <w:szCs w:val="24"/>
        </w:rPr>
        <w:instrText xml:space="preserve"> ADDIN ZOTERO_ITEM CSL_CITATION {"citationID":"xYe3S9nx","properties":{"formattedCitation":"(Araujo-Carrillo et al., 2024)","plainCitation":"(Araujo-Carrillo et al., 2024)","dontUpdate":true,"noteIndex":0},"citationItems":[{"id":"Vsoc850e/HgI2HAJG","uris":["http://zotero.org/users/9715799/items/JYV7KUH6"],"itemData":{"id":3855,"type":"article-journal","container-title":"European Journal of Remote Sensing","DOI":"10.1080/22797254.2024.2339272","ISSN":"null","issue":"1","note":"publisher: Taylor &amp; Francis","page":"2339272","source":"tandfonline.com (Atypon)","title":"Using SAR-based products to calculate potato carbon uptake in a tropical Andean region","volume":"57","author":[{"family":"Araujo-Carrillo","given":"Gustavo Alfonso"},{"family":"Duarte-Carvajalino","given":"Julio Martín"},{"family":"Sánchez-Vivas","given":"Diego Fernando"},{"family":"Góez-Vinasco","given":"Gerardo Antonio"},{"family":"Castaño-Marín","given":"Ángela María"}],"issued":{"date-parts":[["2024",12,31]]}}}],"schema":"https://github.com/citation-style-language/schema/raw/master/csl-citation.json"} </w:instrText>
      </w:r>
      <w:r w:rsidRPr="00231A8C">
        <w:rPr>
          <w:rFonts w:ascii="Times New Roman" w:eastAsia="Times New Roman" w:hAnsi="Times New Roman" w:cs="Times New Roman"/>
          <w:color w:val="000000" w:themeColor="text1"/>
          <w:sz w:val="24"/>
          <w:szCs w:val="24"/>
        </w:rPr>
        <w:fldChar w:fldCharType="separate"/>
      </w:r>
      <w:r w:rsidRPr="00231A8C">
        <w:rPr>
          <w:rFonts w:ascii="Times New Roman" w:hAnsi="Times New Roman" w:cs="Times New Roman"/>
          <w:sz w:val="24"/>
        </w:rPr>
        <w:t>(Carrillo et al., 2024)</w:t>
      </w:r>
      <w:r w:rsidRPr="00231A8C">
        <w:rPr>
          <w:rFonts w:ascii="Times New Roman" w:eastAsia="Times New Roman" w:hAnsi="Times New Roman" w:cs="Times New Roman"/>
          <w:color w:val="000000" w:themeColor="text1"/>
          <w:sz w:val="24"/>
          <w:szCs w:val="24"/>
        </w:rPr>
        <w:fldChar w:fldCharType="end"/>
      </w:r>
      <w:r w:rsidRPr="00231A8C">
        <w:rPr>
          <w:rFonts w:ascii="Times New Roman" w:eastAsia="Times New Roman" w:hAnsi="Times New Roman" w:cs="Times New Roman"/>
          <w:color w:val="000000" w:themeColor="text1"/>
          <w:sz w:val="24"/>
          <w:szCs w:val="24"/>
        </w:rPr>
        <w:t xml:space="preserve">. </w:t>
      </w:r>
      <w:commentRangeStart w:id="3"/>
      <w:r w:rsidRPr="00231A8C">
        <w:rPr>
          <w:rFonts w:ascii="Times New Roman" w:eastAsia="Times New Roman" w:hAnsi="Times New Roman" w:cs="Times New Roman"/>
          <w:color w:val="000000" w:themeColor="text1"/>
          <w:sz w:val="24"/>
          <w:szCs w:val="24"/>
        </w:rPr>
        <w:t>Synthetic Aperture Radar (SAR) systems have revolutionized Earth observation by providing high-resolution, all-weather, day-and-night imaging capabilities.</w:t>
      </w:r>
      <w:commentRangeEnd w:id="3"/>
      <w:r w:rsidR="00231492">
        <w:rPr>
          <w:rStyle w:val="CommentReference"/>
        </w:rPr>
        <w:commentReference w:id="3"/>
      </w:r>
      <w:r w:rsidR="00AF4906" w:rsidRPr="00231A8C">
        <w:rPr>
          <w:rFonts w:ascii="Times New Roman" w:eastAsia="Times New Roman" w:hAnsi="Times New Roman" w:cs="Times New Roman"/>
          <w:color w:val="000000" w:themeColor="text1"/>
          <w:sz w:val="24"/>
          <w:szCs w:val="24"/>
        </w:rPr>
        <w:t xml:space="preserve"> </w:t>
      </w:r>
      <w:commentRangeStart w:id="4"/>
      <w:r w:rsidR="00861CD3">
        <w:rPr>
          <w:rFonts w:ascii="Times New Roman" w:eastAsia="Times New Roman" w:hAnsi="Times New Roman" w:cs="Times New Roman"/>
          <w:sz w:val="24"/>
          <w:szCs w:val="24"/>
        </w:rPr>
        <w:t>Digital signal processing and antenna design advancements</w:t>
      </w:r>
      <w:r w:rsidR="00664318" w:rsidRPr="00231A8C">
        <w:rPr>
          <w:rFonts w:ascii="Times New Roman" w:eastAsia="Times New Roman" w:hAnsi="Times New Roman" w:cs="Times New Roman"/>
          <w:sz w:val="24"/>
          <w:szCs w:val="24"/>
        </w:rPr>
        <w:t xml:space="preserve"> have significantly enhanced SAR systems, enabling unprecedented image detail. </w:t>
      </w:r>
      <w:commentRangeEnd w:id="4"/>
      <w:r w:rsidR="00231492">
        <w:rPr>
          <w:rStyle w:val="CommentReference"/>
        </w:rPr>
        <w:commentReference w:id="4"/>
      </w:r>
      <w:commentRangeStart w:id="5"/>
      <w:r w:rsidR="00664318" w:rsidRPr="00231A8C">
        <w:rPr>
          <w:rFonts w:ascii="Times New Roman" w:eastAsia="Times New Roman" w:hAnsi="Times New Roman" w:cs="Times New Roman"/>
          <w:sz w:val="24"/>
          <w:szCs w:val="24"/>
        </w:rPr>
        <w:t xml:space="preserve">A key breakthrough was the development of InSAR, which uses phase information to measure land surface topography changes with high precision </w:t>
      </w:r>
      <w:bookmarkStart w:id="6" w:name="_Hlk168496668"/>
      <w:r w:rsidR="00664318" w:rsidRPr="00231A8C">
        <w:rPr>
          <w:rFonts w:ascii="Times New Roman" w:eastAsia="Times New Roman" w:hAnsi="Times New Roman" w:cs="Times New Roman"/>
          <w:sz w:val="24"/>
          <w:szCs w:val="24"/>
        </w:rPr>
        <w:fldChar w:fldCharType="begin"/>
      </w:r>
      <w:r w:rsidR="00265665" w:rsidRPr="00231A8C">
        <w:rPr>
          <w:rFonts w:ascii="Times New Roman" w:eastAsia="Times New Roman" w:hAnsi="Times New Roman" w:cs="Times New Roman"/>
          <w:sz w:val="24"/>
          <w:szCs w:val="24"/>
        </w:rPr>
        <w:instrText xml:space="preserve"> ADDIN ZOTERO_ITEM CSL_CITATION {"citationID":"YLBVkBch","properties":{"formattedCitation":"(Cloude &amp; Pottier, 1997)","plainCitation":"(Cloude &amp; Pottier, 1997)","noteIndex":0},"citationItems":[{"id":"Vsoc850e/zpeA8qaU","uris":["http://zotero.org/users/9715799/items/DEHE5PXV"],"itemData":{"id":3874,"type":"article-journal","abstract":"The authors outline a new scheme for parameterizing polarimetric scattering problems, which has application in the quantitative analysis of polarimetric SAR data. The method relies on an eigenvalue analysis of the coherency matrix and employs a three-level Bernoulli statistical model to generate estimates of the average target scattering matrix parameters from the data. The scattering entropy is a key parameter is determining the randomness in this model and is seen as a fundamental parameter in assessing the importance of polarimetry in remote sensing problems. The authors show application of the method to some important classical random media scattering problems and apply it to POLSAR data from the NASA/JPL AIRSAR data base.","container-title":"IEEE Transactions on Geoscience and Remote Sensing","DOI":"10.1109/36.551935","ISSN":"1558-0644","issue":"1","note":"event-title: IEEE Transactions on Geoscience and Remote Sensing","page":"68-78","source":"IEEE Xplore","title":"An entropy based classification scheme for land applications of polarimetric SAR","volume":"35","author":[{"family":"Cloude","given":"S.R."},{"family":"Pottier","given":"E."}],"issued":{"date-parts":[["1997",1]]}}}],"schema":"https://github.com/citation-style-language/schema/raw/master/csl-citation.json"} </w:instrText>
      </w:r>
      <w:r w:rsidR="00664318" w:rsidRPr="00231A8C">
        <w:rPr>
          <w:rFonts w:ascii="Times New Roman" w:eastAsia="Times New Roman" w:hAnsi="Times New Roman" w:cs="Times New Roman"/>
          <w:sz w:val="24"/>
          <w:szCs w:val="24"/>
        </w:rPr>
        <w:fldChar w:fldCharType="separate"/>
      </w:r>
      <w:r w:rsidR="00664318" w:rsidRPr="00231A8C">
        <w:rPr>
          <w:rFonts w:ascii="Times New Roman" w:hAnsi="Times New Roman" w:cs="Times New Roman"/>
          <w:sz w:val="24"/>
        </w:rPr>
        <w:t>(Cloude &amp; Pottier, 1997)</w:t>
      </w:r>
      <w:r w:rsidR="00664318" w:rsidRPr="00231A8C">
        <w:rPr>
          <w:rFonts w:ascii="Times New Roman" w:eastAsia="Times New Roman" w:hAnsi="Times New Roman" w:cs="Times New Roman"/>
          <w:sz w:val="24"/>
          <w:szCs w:val="24"/>
        </w:rPr>
        <w:fldChar w:fldCharType="end"/>
      </w:r>
      <w:r w:rsidR="00664318" w:rsidRPr="00231A8C">
        <w:rPr>
          <w:rFonts w:ascii="Times New Roman" w:eastAsia="Times New Roman" w:hAnsi="Times New Roman" w:cs="Times New Roman"/>
          <w:sz w:val="24"/>
          <w:szCs w:val="24"/>
        </w:rPr>
        <w:t>.</w:t>
      </w:r>
      <w:bookmarkEnd w:id="6"/>
      <w:commentRangeEnd w:id="5"/>
      <w:r w:rsidR="00002ED1">
        <w:rPr>
          <w:rStyle w:val="CommentReference"/>
        </w:rPr>
        <w:commentReference w:id="5"/>
      </w:r>
      <w:r w:rsidR="00664318" w:rsidRPr="00231A8C">
        <w:rPr>
          <w:rFonts w:ascii="Times New Roman" w:eastAsia="Times New Roman" w:hAnsi="Times New Roman" w:cs="Times New Roman"/>
          <w:sz w:val="24"/>
          <w:szCs w:val="24"/>
        </w:rPr>
        <w:t xml:space="preserve"> </w:t>
      </w:r>
      <w:commentRangeStart w:id="7"/>
      <w:r w:rsidR="00664318" w:rsidRPr="00231A8C">
        <w:rPr>
          <w:rFonts w:ascii="Times New Roman" w:eastAsia="Times New Roman" w:hAnsi="Times New Roman" w:cs="Times New Roman"/>
          <w:sz w:val="24"/>
          <w:szCs w:val="24"/>
        </w:rPr>
        <w:t>Integrating SAR with optical and thermal imaging has improved the accuracy and comprehensiveness of Earth surface monitoring.</w:t>
      </w:r>
      <w:commentRangeEnd w:id="7"/>
      <w:r w:rsidR="00F23692">
        <w:rPr>
          <w:rStyle w:val="CommentReference"/>
        </w:rPr>
        <w:commentReference w:id="7"/>
      </w:r>
      <w:r w:rsidR="00664318" w:rsidRPr="00231A8C">
        <w:rPr>
          <w:rFonts w:ascii="Times New Roman" w:eastAsia="Times New Roman" w:hAnsi="Times New Roman" w:cs="Times New Roman"/>
          <w:sz w:val="24"/>
          <w:szCs w:val="24"/>
        </w:rPr>
        <w:t xml:space="preserve"> </w:t>
      </w:r>
      <w:commentRangeStart w:id="8"/>
      <w:r w:rsidR="00664318" w:rsidRPr="00231A8C">
        <w:rPr>
          <w:rFonts w:ascii="Times New Roman" w:eastAsia="Times New Roman" w:hAnsi="Times New Roman" w:cs="Times New Roman"/>
          <w:sz w:val="24"/>
          <w:szCs w:val="24"/>
        </w:rPr>
        <w:t xml:space="preserve">Recent miniaturization has allowed SAR deployment on small UAVs, expanding its accessibility for </w:t>
      </w:r>
      <w:r w:rsidR="00861CD3">
        <w:rPr>
          <w:rFonts w:ascii="Times New Roman" w:eastAsia="Times New Roman" w:hAnsi="Times New Roman" w:cs="Times New Roman"/>
          <w:sz w:val="24"/>
          <w:szCs w:val="24"/>
        </w:rPr>
        <w:t>urban planning and disaster response applications</w:t>
      </w:r>
      <w:r w:rsidR="00664318" w:rsidRPr="00231A8C">
        <w:rPr>
          <w:rFonts w:ascii="Times New Roman" w:eastAsia="Times New Roman" w:hAnsi="Times New Roman" w:cs="Times New Roman"/>
          <w:sz w:val="24"/>
          <w:szCs w:val="24"/>
        </w:rPr>
        <w:t xml:space="preserve">. </w:t>
      </w:r>
      <w:commentRangeEnd w:id="8"/>
      <w:r w:rsidR="00F46E4E">
        <w:rPr>
          <w:rStyle w:val="CommentReference"/>
        </w:rPr>
        <w:commentReference w:id="8"/>
      </w:r>
      <w:commentRangeStart w:id="9"/>
      <w:r w:rsidR="00664318" w:rsidRPr="00231A8C">
        <w:rPr>
          <w:rFonts w:ascii="Times New Roman" w:eastAsia="Times New Roman" w:hAnsi="Times New Roman" w:cs="Times New Roman"/>
          <w:sz w:val="24"/>
          <w:szCs w:val="24"/>
        </w:rPr>
        <w:t xml:space="preserve">These ongoing developments underscore SAR </w:t>
      </w:r>
      <w:r w:rsidR="00664318" w:rsidRPr="00231A8C">
        <w:rPr>
          <w:rFonts w:ascii="Times New Roman" w:eastAsia="Times New Roman" w:hAnsi="Times New Roman" w:cs="Times New Roman"/>
          <w:sz w:val="24"/>
          <w:szCs w:val="24"/>
        </w:rPr>
        <w:lastRenderedPageBreak/>
        <w:t xml:space="preserve">technology's growing importance and versatility in remote sensing and Earth observation </w:t>
      </w:r>
      <w:commentRangeEnd w:id="9"/>
      <w:r w:rsidR="00F46E4E">
        <w:rPr>
          <w:rStyle w:val="CommentReference"/>
        </w:rPr>
        <w:commentReference w:id="9"/>
      </w:r>
      <w:r w:rsidR="00664318" w:rsidRPr="00231A8C">
        <w:rPr>
          <w:rFonts w:ascii="Times New Roman" w:eastAsia="Times New Roman" w:hAnsi="Times New Roman" w:cs="Times New Roman"/>
          <w:sz w:val="24"/>
          <w:szCs w:val="24"/>
        </w:rPr>
        <w:fldChar w:fldCharType="begin"/>
      </w:r>
      <w:r w:rsidR="00265665" w:rsidRPr="00231A8C">
        <w:rPr>
          <w:rFonts w:ascii="Times New Roman" w:eastAsia="Times New Roman" w:hAnsi="Times New Roman" w:cs="Times New Roman"/>
          <w:sz w:val="24"/>
          <w:szCs w:val="24"/>
        </w:rPr>
        <w:instrText xml:space="preserve"> ADDIN ZOTERO_ITEM CSL_CITATION {"citationID":"QUDUsdUt","properties":{"formattedCitation":"(Zebker et al., 1991)","plainCitation":"(Zebker et al., 1991)","dontUpdate":true,"noteIndex":0},"citationItems":[{"id":"Vsoc850e/v81Ul6of","uris":["http://zotero.org/users/9715799/items/HUFNS5QV"],"itemData":{"id":3871,"type":"article-journal","abstract":"The authors developed a calibration procedure for imaging radar polarimeters and applied it to a set of images acquired by the NASA DC-8 multifrequency radar system. The technique requires the use of ground reflectors of known cross-section for absolute calibration, that is, solution for sigma /sup 0/; however, the image data themselves can usually provide all information necessary for phase calibration and for antenna crosstalk correction. The accuracy of the approach, as measured by calculating the cross-section residuals of known targets in each calibrated scene, is on the order of +or-1-2 dB at the P- and C-band, but improves to +or-0.5 dB at the L-band. The authors present the results of applying this technique to radar scenes of lava flows of varying roughness, temperate and tropical rain forests, and ocean water surfaces. They also present several example applications which are feasible with calibrated data but which would be difficult to implement with uncalibrated data.&lt;&gt;","container-title":"IEEE Transactions on Geoscience and Remote Sensing","DOI":"10.1109/36.101373","ISSN":"1558-0644","issue":"6","note":"event-title: IEEE Transactions on Geoscience and Remote Sensing","page":"942-961","source":"IEEE Xplore","title":"Calibrated imaging radar polarimetry: technique, examples, and applications","title-short":"Calibrated imaging radar polarimetry","volume":"29","author":[{"family":"Zebker","given":"H.A."},{"family":"Van Zyl","given":"J.J."},{"family":"Durden","given":"S.L."},{"family":"Norikane","given":"L."}],"issued":{"date-parts":[["1991",11]]}}}],"schema":"https://github.com/citation-style-language/schema/raw/master/csl-citation.json"} </w:instrText>
      </w:r>
      <w:r w:rsidR="00664318" w:rsidRPr="00231A8C">
        <w:rPr>
          <w:rFonts w:ascii="Times New Roman" w:eastAsia="Times New Roman" w:hAnsi="Times New Roman" w:cs="Times New Roman"/>
          <w:sz w:val="24"/>
          <w:szCs w:val="24"/>
        </w:rPr>
        <w:fldChar w:fldCharType="separate"/>
      </w:r>
      <w:r w:rsidR="00664318" w:rsidRPr="00231A8C">
        <w:rPr>
          <w:rFonts w:ascii="Times New Roman" w:hAnsi="Times New Roman" w:cs="Times New Roman"/>
          <w:sz w:val="24"/>
        </w:rPr>
        <w:t>(Zebker et al., 1991;</w:t>
      </w:r>
      <w:r w:rsidR="00664318"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 xml:space="preserve"> </w:t>
      </w:r>
      <w:r w:rsidR="00664318" w:rsidRPr="00231A8C">
        <w:rPr>
          <w:rFonts w:ascii="Times New Roman" w:eastAsia="Times New Roman" w:hAnsi="Times New Roman" w:cs="Times New Roman"/>
          <w:sz w:val="24"/>
          <w:szCs w:val="24"/>
        </w:rPr>
        <w:fldChar w:fldCharType="begin"/>
      </w:r>
      <w:r w:rsidR="00265665" w:rsidRPr="00231A8C">
        <w:rPr>
          <w:rFonts w:ascii="Times New Roman" w:eastAsia="Times New Roman" w:hAnsi="Times New Roman" w:cs="Times New Roman"/>
          <w:sz w:val="24"/>
          <w:szCs w:val="24"/>
        </w:rPr>
        <w:instrText xml:space="preserve"> ADDIN ZOTERO_ITEM CSL_CITATION {"citationID":"DCtVFC4X","properties":{"formattedCitation":"(Liu et al., 2019)","plainCitation":"(Liu et al., 2019)","dontUpdate":true,"noteIndex":0},"citationItems":[{"id":"Vsoc850e/OMlTJzcU","uris":["http://zotero.org/users/9715799/items/IPTJD3WG"],"itemData":{"id":3868,"type":"article-journal","abstract":"Synthetic aperture radar (SAR) is an effective and important technique in monitoring crop and other agricultural targets because its quality does not depend on weather conditions. SAR is sensitive to the geometrical structures and dielectric properties of the targets and has a certain penetration ability to some agricultural targets. The capabilities of SAR for agriculture applications can be organized into three main categories: crop identification and crop planting area statistics, crop and cropland parameter extraction, and crop yield estimation. According to the above concepts, this paper systematically analyses the recent progresses, existing problems and future directions in SAR agricultural remote sensing. In recent years, with the remarkable progresses in SAR remote sensing systems, the available SAR data sources have been greatly enriched. The accuracies of the crop classification and parameter extraction by SAR data have been improved progressively. But the development of modern agriculture has put forwarded higher requirements for SAR remote sensing. For instance, the spatial resolution and revisiting cycle of the SAR sensors, the accuracy of crop classification, the whole phenological period monitoring of crop growth status, the soil moisture inversion under the condition of high vegetation coverage, the integrations of SAR remote sensing retrieval information with hydrological models and/or crop growth models, and so on, still need to be improved. In the future, the joint use of optical and SAR remote sensing data, the application of multi-band multi-dimensional SAR, the precise and high efficient modeling of electromagnetic scattering and parameter extraction of crop and farmland composite scene, the development of light and small SAR systems like those onboard unmanned aerial vehicles and their applications will be active research areas in agriculture remote sensing. This paper concludes that SAR remote sensing has great potential and will play a more significant role in the various fields of agricultural remote sensing.","container-title":"Journal of Integrative Agriculture","DOI":"10.1016/S2095-3119(18)62016-7","ISSN":"2095-3119","issue":"3","journalAbbreviation":"Journal of Integrative Agriculture","page":"506-525","source":"ScienceDirect","title":"Research advances of SAR remote sensing for agriculture applications: A review","title-short":"Research advances of SAR remote sensing for agriculture applications","volume":"18","author":[{"family":"Liu","given":"Chang-an"},{"family":"Chen","given":"Zhong-xin"},{"family":"Shao","given":"Yun"},{"family":"Chen","given":"Jin-song"},{"family":"Hasi","given":"Tuya"},{"family":"Pan","given":"Hai-zhu"}],"issued":{"date-parts":[["2019",3,1]]}}}],"schema":"https://github.com/citation-style-language/schema/raw/master/csl-citation.json"} </w:instrText>
      </w:r>
      <w:r w:rsidR="00664318" w:rsidRPr="00231A8C">
        <w:rPr>
          <w:rFonts w:ascii="Times New Roman" w:eastAsia="Times New Roman" w:hAnsi="Times New Roman" w:cs="Times New Roman"/>
          <w:sz w:val="24"/>
          <w:szCs w:val="24"/>
        </w:rPr>
        <w:fldChar w:fldCharType="separate"/>
      </w:r>
      <w:r w:rsidR="00664318" w:rsidRPr="00231A8C">
        <w:rPr>
          <w:rFonts w:ascii="Times New Roman" w:hAnsi="Times New Roman" w:cs="Times New Roman"/>
          <w:sz w:val="24"/>
        </w:rPr>
        <w:t>Liu et al., 2019)</w:t>
      </w:r>
      <w:r w:rsidR="00664318" w:rsidRPr="00231A8C">
        <w:rPr>
          <w:rFonts w:ascii="Times New Roman" w:eastAsia="Times New Roman" w:hAnsi="Times New Roman" w:cs="Times New Roman"/>
          <w:sz w:val="24"/>
          <w:szCs w:val="24"/>
        </w:rPr>
        <w:fldChar w:fldCharType="end"/>
      </w:r>
    </w:p>
    <w:p w14:paraId="175BBDA5" w14:textId="196909A5" w:rsidR="00664318" w:rsidRPr="00231A8C" w:rsidRDefault="00664318" w:rsidP="009E6F79">
      <w:pPr>
        <w:spacing w:after="0" w:line="480" w:lineRule="auto"/>
        <w:jc w:val="both"/>
        <w:rPr>
          <w:rFonts w:ascii="Times New Roman" w:eastAsia="Times New Roman" w:hAnsi="Times New Roman" w:cs="Times New Roman"/>
          <w:color w:val="000000" w:themeColor="text1"/>
          <w:sz w:val="24"/>
          <w:szCs w:val="24"/>
        </w:rPr>
      </w:pPr>
      <w:commentRangeStart w:id="10"/>
      <w:r w:rsidRPr="00231A8C">
        <w:rPr>
          <w:rFonts w:ascii="Times New Roman" w:eastAsia="Times New Roman" w:hAnsi="Times New Roman" w:cs="Times New Roman"/>
          <w:sz w:val="24"/>
          <w:szCs w:val="24"/>
        </w:rPr>
        <w:t xml:space="preserve">The spatial resolution of SAR data is intricately linked to the ratio of the </w:t>
      </w:r>
      <w:r w:rsidR="00861CD3">
        <w:rPr>
          <w:rFonts w:ascii="Times New Roman" w:eastAsia="Times New Roman" w:hAnsi="Times New Roman" w:cs="Times New Roman"/>
          <w:sz w:val="24"/>
          <w:szCs w:val="24"/>
        </w:rPr>
        <w:t>sensor's wavelength</w:t>
      </w:r>
      <w:r w:rsidR="00360ECC">
        <w:rPr>
          <w:rFonts w:ascii="Times New Roman" w:eastAsia="Times New Roman" w:hAnsi="Times New Roman" w:cs="Times New Roman"/>
          <w:sz w:val="24"/>
          <w:szCs w:val="24"/>
        </w:rPr>
        <w:t xml:space="preserve"> </w:t>
      </w:r>
      <w:r w:rsidRPr="00231A8C">
        <w:rPr>
          <w:rFonts w:ascii="Times New Roman" w:eastAsia="Times New Roman" w:hAnsi="Times New Roman" w:cs="Times New Roman"/>
          <w:sz w:val="24"/>
          <w:szCs w:val="24"/>
        </w:rPr>
        <w:t xml:space="preserve">to the length of the antenna. </w:t>
      </w:r>
      <w:commentRangeEnd w:id="10"/>
      <w:r w:rsidR="00F24D84">
        <w:rPr>
          <w:rStyle w:val="CommentReference"/>
        </w:rPr>
        <w:commentReference w:id="10"/>
      </w:r>
      <w:r w:rsidRPr="00231A8C">
        <w:rPr>
          <w:rFonts w:ascii="Times New Roman" w:eastAsia="Times New Roman" w:hAnsi="Times New Roman" w:cs="Times New Roman"/>
          <w:sz w:val="24"/>
          <w:szCs w:val="24"/>
        </w:rPr>
        <w:t xml:space="preserve">To achieve high-resolution </w:t>
      </w:r>
      <w:commentRangeStart w:id="11"/>
      <w:r w:rsidRPr="00231A8C">
        <w:rPr>
          <w:rFonts w:ascii="Times New Roman" w:eastAsia="Times New Roman" w:hAnsi="Times New Roman" w:cs="Times New Roman"/>
          <w:sz w:val="24"/>
          <w:szCs w:val="24"/>
        </w:rPr>
        <w:t>data</w:t>
      </w:r>
      <w:commentRangeEnd w:id="11"/>
      <w:r w:rsidR="00F24D84">
        <w:rPr>
          <w:rStyle w:val="CommentReference"/>
        </w:rPr>
        <w:commentReference w:id="11"/>
      </w:r>
      <w:r w:rsidRPr="00231A8C">
        <w:rPr>
          <w:rFonts w:ascii="Times New Roman" w:eastAsia="Times New Roman" w:hAnsi="Times New Roman" w:cs="Times New Roman"/>
          <w:sz w:val="24"/>
          <w:szCs w:val="24"/>
        </w:rPr>
        <w:t xml:space="preserve">, SAR employs a technique known as the </w:t>
      </w:r>
      <w:commentRangeStart w:id="12"/>
      <w:r w:rsidRPr="00231A8C">
        <w:rPr>
          <w:rFonts w:ascii="Times New Roman" w:eastAsia="Times New Roman" w:hAnsi="Times New Roman" w:cs="Times New Roman"/>
          <w:sz w:val="24"/>
          <w:szCs w:val="24"/>
        </w:rPr>
        <w:t>synthetic aperture</w:t>
      </w:r>
      <w:commentRangeEnd w:id="12"/>
      <w:r w:rsidR="00F24D84">
        <w:rPr>
          <w:rStyle w:val="CommentReference"/>
        </w:rPr>
        <w:commentReference w:id="12"/>
      </w:r>
      <w:r w:rsidRPr="00231A8C">
        <w:rPr>
          <w:rFonts w:ascii="Times New Roman" w:eastAsia="Times New Roman" w:hAnsi="Times New Roman" w:cs="Times New Roman"/>
          <w:sz w:val="24"/>
          <w:szCs w:val="24"/>
        </w:rPr>
        <w:t xml:space="preserve">, </w:t>
      </w:r>
      <w:commentRangeStart w:id="13"/>
      <w:r w:rsidRPr="00231A8C">
        <w:rPr>
          <w:rFonts w:ascii="Times New Roman" w:eastAsia="Times New Roman" w:hAnsi="Times New Roman" w:cs="Times New Roman"/>
          <w:sz w:val="24"/>
          <w:szCs w:val="24"/>
        </w:rPr>
        <w:t xml:space="preserve">where multiple </w:t>
      </w:r>
      <w:r w:rsidR="00C6467A">
        <w:rPr>
          <w:rFonts w:ascii="Times New Roman" w:eastAsia="Times New Roman" w:hAnsi="Times New Roman" w:cs="Times New Roman"/>
          <w:sz w:val="24"/>
          <w:szCs w:val="24"/>
        </w:rPr>
        <w:t xml:space="preserve">data </w:t>
      </w:r>
      <w:r w:rsidRPr="00231A8C">
        <w:rPr>
          <w:rFonts w:ascii="Times New Roman" w:eastAsia="Times New Roman" w:hAnsi="Times New Roman" w:cs="Times New Roman"/>
          <w:sz w:val="24"/>
          <w:szCs w:val="24"/>
        </w:rPr>
        <w:t>acqui</w:t>
      </w:r>
      <w:r w:rsidR="00C6467A">
        <w:rPr>
          <w:rFonts w:ascii="Times New Roman" w:eastAsia="Times New Roman" w:hAnsi="Times New Roman" w:cs="Times New Roman"/>
          <w:sz w:val="24"/>
          <w:szCs w:val="24"/>
        </w:rPr>
        <w:t>red</w:t>
      </w:r>
      <w:commentRangeEnd w:id="13"/>
      <w:r w:rsidR="00F24D84">
        <w:rPr>
          <w:rStyle w:val="CommentReference"/>
        </w:rPr>
        <w:commentReference w:id="13"/>
      </w:r>
      <w:r w:rsidRPr="00231A8C">
        <w:rPr>
          <w:rFonts w:ascii="Times New Roman" w:eastAsia="Times New Roman" w:hAnsi="Times New Roman" w:cs="Times New Roman"/>
          <w:sz w:val="24"/>
          <w:szCs w:val="24"/>
        </w:rPr>
        <w:t xml:space="preserve"> from a shorter antenna are combined to simulate a much larger antenna. </w:t>
      </w:r>
      <w:commentRangeStart w:id="14"/>
      <w:r w:rsidRPr="00231A8C">
        <w:rPr>
          <w:rFonts w:ascii="Times New Roman" w:eastAsia="Times New Roman" w:hAnsi="Times New Roman" w:cs="Times New Roman"/>
          <w:sz w:val="24"/>
          <w:szCs w:val="24"/>
        </w:rPr>
        <w:t>This method allows SAR to generate high-resolution images with relatively small physical antennas, making it an invaluable tool in various applications, including agriculture, environmental monitoring, and military surveillance</w:t>
      </w:r>
      <w:commentRangeEnd w:id="14"/>
      <w:r w:rsidR="00F24D84">
        <w:rPr>
          <w:rStyle w:val="CommentReference"/>
        </w:rPr>
        <w:commentReference w:id="14"/>
      </w:r>
      <w:r w:rsidRPr="00231A8C">
        <w:rPr>
          <w:rFonts w:ascii="Times New Roman" w:eastAsia="Times New Roman" w:hAnsi="Times New Roman" w:cs="Times New Roman"/>
          <w:sz w:val="24"/>
          <w:szCs w:val="24"/>
        </w:rPr>
        <w:t>.</w:t>
      </w:r>
      <w:r w:rsidR="00AF4906" w:rsidRPr="00231A8C">
        <w:rPr>
          <w:rFonts w:ascii="Times New Roman" w:eastAsia="Times New Roman" w:hAnsi="Times New Roman" w:cs="Times New Roman"/>
          <w:sz w:val="24"/>
          <w:szCs w:val="24"/>
        </w:rPr>
        <w:t xml:space="preserve"> </w:t>
      </w:r>
      <w:commentRangeStart w:id="15"/>
      <w:r w:rsidRPr="00231A8C">
        <w:rPr>
          <w:rFonts w:ascii="Times New Roman" w:eastAsia="Times New Roman" w:hAnsi="Times New Roman" w:cs="Times New Roman"/>
          <w:color w:val="000000" w:themeColor="text1"/>
          <w:sz w:val="24"/>
          <w:szCs w:val="24"/>
        </w:rPr>
        <w:t xml:space="preserve">Over the past 15 years or so, </w:t>
      </w:r>
      <w:r w:rsidR="00BD3127" w:rsidRPr="00231A8C">
        <w:rPr>
          <w:rFonts w:ascii="Times New Roman" w:eastAsia="Times New Roman" w:hAnsi="Times New Roman" w:cs="Times New Roman"/>
          <w:color w:val="000000" w:themeColor="text1"/>
          <w:sz w:val="24"/>
          <w:szCs w:val="24"/>
        </w:rPr>
        <w:t>g</w:t>
      </w:r>
      <w:r w:rsidRPr="00231A8C">
        <w:rPr>
          <w:rFonts w:ascii="Times New Roman" w:eastAsia="Times New Roman" w:hAnsi="Times New Roman" w:cs="Times New Roman"/>
          <w:color w:val="000000" w:themeColor="text1"/>
          <w:sz w:val="24"/>
          <w:szCs w:val="24"/>
        </w:rPr>
        <w:t xml:space="preserve">overnments and space agencies have shifted their focus to larger wide-swath SARs with free and open data, while </w:t>
      </w:r>
      <w:r w:rsidR="00C656DD" w:rsidRPr="00C656DD">
        <w:rPr>
          <w:rFonts w:ascii="Times New Roman" w:eastAsia="Times New Roman" w:hAnsi="Times New Roman" w:cs="Times New Roman"/>
          <w:color w:val="000000" w:themeColor="text1"/>
          <w:sz w:val="24"/>
          <w:szCs w:val="24"/>
        </w:rPr>
        <w:t xml:space="preserve">finer spatial and temporal resolutions </w:t>
      </w:r>
      <w:r w:rsidR="002C2351">
        <w:rPr>
          <w:rFonts w:ascii="Times New Roman" w:eastAsia="Times New Roman" w:hAnsi="Times New Roman" w:cs="Times New Roman"/>
          <w:color w:val="000000" w:themeColor="text1"/>
          <w:sz w:val="24"/>
          <w:szCs w:val="24"/>
        </w:rPr>
        <w:t xml:space="preserve">of </w:t>
      </w:r>
      <w:r w:rsidR="002C2351" w:rsidRPr="002C2351">
        <w:rPr>
          <w:rFonts w:ascii="Times New Roman" w:eastAsia="Times New Roman" w:hAnsi="Times New Roman" w:cs="Times New Roman"/>
          <w:color w:val="000000" w:themeColor="text1"/>
          <w:sz w:val="24"/>
          <w:szCs w:val="24"/>
        </w:rPr>
        <w:t xml:space="preserve">smaller constellations of </w:t>
      </w:r>
      <w:r w:rsidRPr="00231A8C">
        <w:rPr>
          <w:rFonts w:ascii="Times New Roman" w:eastAsia="Times New Roman" w:hAnsi="Times New Roman" w:cs="Times New Roman"/>
          <w:color w:val="000000" w:themeColor="text1"/>
          <w:sz w:val="24"/>
          <w:szCs w:val="24"/>
        </w:rPr>
        <w:t>SAR satellite</w:t>
      </w:r>
      <w:r w:rsidR="002C2351">
        <w:rPr>
          <w:rFonts w:ascii="Times New Roman" w:eastAsia="Times New Roman" w:hAnsi="Times New Roman" w:cs="Times New Roman"/>
          <w:color w:val="000000" w:themeColor="text1"/>
          <w:sz w:val="24"/>
          <w:szCs w:val="24"/>
        </w:rPr>
        <w:t xml:space="preserve">s are </w:t>
      </w:r>
      <w:r w:rsidR="008E2790">
        <w:rPr>
          <w:rFonts w:ascii="Times New Roman" w:eastAsia="Times New Roman" w:hAnsi="Times New Roman" w:cs="Times New Roman"/>
          <w:color w:val="000000" w:themeColor="text1"/>
          <w:sz w:val="24"/>
          <w:szCs w:val="24"/>
        </w:rPr>
        <w:t>provided</w:t>
      </w:r>
      <w:r w:rsidR="00472414">
        <w:rPr>
          <w:rFonts w:ascii="Times New Roman" w:eastAsia="Times New Roman" w:hAnsi="Times New Roman" w:cs="Times New Roman"/>
          <w:color w:val="000000" w:themeColor="text1"/>
          <w:sz w:val="24"/>
          <w:szCs w:val="24"/>
        </w:rPr>
        <w:t xml:space="preserve"> commercially by private companies with </w:t>
      </w:r>
      <w:r w:rsidR="00E67405">
        <w:rPr>
          <w:rFonts w:ascii="Times New Roman" w:eastAsia="Times New Roman" w:hAnsi="Times New Roman" w:cs="Times New Roman"/>
          <w:color w:val="000000" w:themeColor="text1"/>
          <w:sz w:val="24"/>
          <w:szCs w:val="24"/>
        </w:rPr>
        <w:t xml:space="preserve">fee </w:t>
      </w:r>
      <w:commentRangeEnd w:id="15"/>
      <w:r w:rsidR="00462E59">
        <w:rPr>
          <w:rStyle w:val="CommentReference"/>
        </w:rPr>
        <w:commentReference w:id="15"/>
      </w:r>
      <w:r w:rsidRPr="00231A8C">
        <w:rPr>
          <w:rFonts w:ascii="Times New Roman" w:eastAsia="Times New Roman" w:hAnsi="Times New Roman" w:cs="Times New Roman"/>
          <w:color w:val="000000" w:themeColor="text1"/>
          <w:sz w:val="24"/>
          <w:szCs w:val="24"/>
        </w:rPr>
        <w:fldChar w:fldCharType="begin"/>
      </w:r>
      <w:r w:rsidR="00265665" w:rsidRPr="00231A8C">
        <w:rPr>
          <w:rFonts w:ascii="Times New Roman" w:eastAsia="Times New Roman" w:hAnsi="Times New Roman" w:cs="Times New Roman"/>
          <w:color w:val="000000" w:themeColor="text1"/>
          <w:sz w:val="24"/>
          <w:szCs w:val="24"/>
        </w:rPr>
        <w:instrText xml:space="preserve"> ADDIN ZOTERO_ITEM CSL_CITATION {"citationID":"gpDySARL","properties":{"formattedCitation":"(Shi et al., 2017)","plainCitation":"(Shi et al., 2017)","dontUpdate":true,"noteIndex":0},"citationItems":[{"id":"Vsoc850e/1xhWlvRf","uris":["http://zotero.org/users/9715799/items/LM6ERRUX"],"itemData":{"id":3877,"type":"article-journal","abstract":"Slope instability arisen along with dam construction is a common problem of great concern in reservoir areas. Thus, displacement monitoring of active slopes is of great importance for the safety of dam operation. The unstable Guobu slope is located only about 1.5 km away from Laxiwa hydropower station in upstream Yellow River. In this study, Synthetic Aperture Radar (SAR) datasets acquired by C-band Environmental Satellite (ENVISAT) Advanced Synthetic Aperture Radar (ASAR), L-band Advanced Land Observing Satellite 2 (ALOS-2) Phased Array type L-band Synthetic Aperture Radar 2 (PALSAR-2), and X-band TerraSAR-X covering different evolution stages of Guobu slope were collected to investigate the displacement history so as to facilitate understanding of its deformation and failure mechanisms. The displacements occurred during the past decade were quantitatively identified for the first time by SAR pixel offset tracking analyses. The results show that before the reservoir impoundment, the maximum accumulative displacements on the slope were more than 7 m from 2003 to 2008, while the post-impoundment displacements also exceeded 7 m in just 1 year from September 2009 to September 2010. Furthermore, this slope is still in active deformation up to now. Nevertheless, the displacement rates seem decreased recently according to the interferometric results of TerraSAR-X data pairs from September 2015 to March 2016.","container-title":"Landslides","DOI":"10.1007/s10346-017-0846-3","journalAbbreviation":"Landslides","page":"1-13","source":"ResearchGate","title":"Investigating a reservoir bank slope displacement history with multi-frequency satellite SAR data","volume":"14","author":[{"family":"Shi","given":"Xuguo"},{"family":"Zhang","given":"Lu"},{"family":"Tang","given":"Minggao"},{"family":"Li","given":"Menghua"},{"family":"Liao","given":"Mingsheng"}],"issued":{"date-parts":[["2017",6,10]]}}}],"schema":"https://github.com/citation-style-language/schema/raw/master/csl-citation.json"} </w:instrText>
      </w:r>
      <w:r w:rsidRPr="00231A8C">
        <w:rPr>
          <w:rFonts w:ascii="Times New Roman" w:eastAsia="Times New Roman" w:hAnsi="Times New Roman" w:cs="Times New Roman"/>
          <w:color w:val="000000" w:themeColor="text1"/>
          <w:sz w:val="24"/>
          <w:szCs w:val="24"/>
        </w:rPr>
        <w:fldChar w:fldCharType="separate"/>
      </w:r>
      <w:r w:rsidRPr="00231A8C">
        <w:rPr>
          <w:rFonts w:ascii="Times New Roman" w:hAnsi="Times New Roman" w:cs="Times New Roman"/>
          <w:sz w:val="24"/>
        </w:rPr>
        <w:t>(Shi et al., 2017;</w:t>
      </w:r>
      <w:r w:rsidRPr="00231A8C">
        <w:rPr>
          <w:rFonts w:ascii="Times New Roman" w:eastAsia="Times New Roman" w:hAnsi="Times New Roman" w:cs="Times New Roman"/>
          <w:color w:val="000000" w:themeColor="text1"/>
          <w:sz w:val="24"/>
          <w:szCs w:val="24"/>
        </w:rPr>
        <w:fldChar w:fldCharType="end"/>
      </w:r>
      <w:r w:rsidRPr="00231A8C">
        <w:rPr>
          <w:rFonts w:ascii="Times New Roman" w:eastAsia="Times New Roman" w:hAnsi="Times New Roman" w:cs="Times New Roman"/>
          <w:color w:val="000000" w:themeColor="text1"/>
          <w:sz w:val="24"/>
          <w:szCs w:val="24"/>
        </w:rPr>
        <w:t xml:space="preserve"> </w:t>
      </w:r>
      <w:r w:rsidRPr="00231A8C">
        <w:rPr>
          <w:rFonts w:ascii="Times New Roman" w:eastAsia="Times New Roman" w:hAnsi="Times New Roman" w:cs="Times New Roman"/>
          <w:color w:val="000000" w:themeColor="text1"/>
          <w:sz w:val="24"/>
          <w:szCs w:val="24"/>
        </w:rPr>
        <w:fldChar w:fldCharType="begin"/>
      </w:r>
      <w:r w:rsidR="00265665" w:rsidRPr="00231A8C">
        <w:rPr>
          <w:rFonts w:ascii="Times New Roman" w:eastAsia="Times New Roman" w:hAnsi="Times New Roman" w:cs="Times New Roman"/>
          <w:color w:val="000000" w:themeColor="text1"/>
          <w:sz w:val="24"/>
          <w:szCs w:val="24"/>
        </w:rPr>
        <w:instrText xml:space="preserve"> ADDIN ZOTERO_ITEM CSL_CITATION {"citationID":"eVlgPKfV","properties":{"formattedCitation":"(Chen et al., 2024)","plainCitation":"(Chen et al., 2024)","dontUpdate":true,"noteIndex":0},"citationItems":[{"id":"Vsoc850e/Ax8RmsAe","uris":["http://zotero.org/users/9715799/items/KYD3TZQ4"],"itemData":{"id":3859,"type":"article-journal","abstract":"Ship detection is a crucial application of synthetic aperture radar (SAR). Most recent studies have relied on convolutional neural networks (CNNs). CNNs tend to struggle in gathering adequate contextual information through local receptive fields and are also susceptible to noise. Inshore scenes in SAR images are plagued by substantial background noise, so achieving high-accuracy ship detection of arbitrary orientations within complex scenes remains an ongoing challenge when relying solely on CNNs. To address the above challenges, this article presents an anchor-free method based on transformers and adaptive features, namely, SAD-Det, which can detect rotationally invariant ship targets with high average precision in SAR images. Specifically, a transformer-based backbone network called the ship spatial pooling pyramid vision transformer is proposed to enhance the long-range dependencies and obtain sufficient contextual information for ships in SAR images. In addition, a neck network called the adaptive feature pyramid network is designed to enhance the ability of ship feature adaptation by adding fusion factors to feature layers in SAR images. Finally, a head network called the deformable head is constructed to make the network more adaptable to the characteristics of ships by adaptively detecting the spatial sampling positions of the targets in SAR images. The effectiveness of the proposed method is verified by experiments on two publicly available datasets, i.e., SAR ship detection dataset and rotated ship detection dataset in SAR images. Compared with other arbitrarily oriented object detection methods, the proposed method achieves state-of-the-art detection performance.","container-title":"IEEE Journal of Selected Topics in Applied Earth Observations and Remote Sensing","DOI":"10.1109/JSTARS.2023.3325573","ISSN":"2151-1535","note":"event-title: IEEE Journal of Selected Topics in Applied Earth Observations and Remote Sensing","page":"2012-2028","source":"IEEE Xplore","title":"An Anchor-Free Method Based on Transformers and Adaptive Features for Arbitrarily Oriented Ship Detection in SAR Images","volume":"17","author":[{"family":"Chen","given":"Bingji"},{"family":"Yu","given":"Chunrui"},{"family":"Zhao","given":"Shuang"},{"family":"Song","given":"Hongjun"}],"issued":{"date-parts":[["2024"]]}}}],"schema":"https://github.com/citation-style-language/schema/raw/master/csl-citation.json"} </w:instrText>
      </w:r>
      <w:r w:rsidRPr="00231A8C">
        <w:rPr>
          <w:rFonts w:ascii="Times New Roman" w:eastAsia="Times New Roman" w:hAnsi="Times New Roman" w:cs="Times New Roman"/>
          <w:color w:val="000000" w:themeColor="text1"/>
          <w:sz w:val="24"/>
          <w:szCs w:val="24"/>
        </w:rPr>
        <w:fldChar w:fldCharType="separate"/>
      </w:r>
      <w:r w:rsidRPr="00231A8C">
        <w:rPr>
          <w:rFonts w:ascii="Times New Roman" w:hAnsi="Times New Roman" w:cs="Times New Roman"/>
          <w:sz w:val="24"/>
        </w:rPr>
        <w:t>Chen et al., 2024)</w:t>
      </w:r>
      <w:r w:rsidRPr="00231A8C">
        <w:rPr>
          <w:rFonts w:ascii="Times New Roman" w:eastAsia="Times New Roman" w:hAnsi="Times New Roman" w:cs="Times New Roman"/>
          <w:color w:val="000000" w:themeColor="text1"/>
          <w:sz w:val="24"/>
          <w:szCs w:val="24"/>
        </w:rPr>
        <w:fldChar w:fldCharType="end"/>
      </w:r>
      <w:r w:rsidRPr="00231A8C">
        <w:rPr>
          <w:rFonts w:ascii="Times New Roman" w:eastAsia="Times New Roman" w:hAnsi="Times New Roman" w:cs="Times New Roman"/>
          <w:color w:val="000000" w:themeColor="text1"/>
          <w:sz w:val="24"/>
          <w:szCs w:val="24"/>
        </w:rPr>
        <w:t xml:space="preserve">. </w:t>
      </w:r>
      <w:commentRangeStart w:id="16"/>
      <w:r w:rsidRPr="00231A8C">
        <w:rPr>
          <w:rFonts w:ascii="Times New Roman" w:eastAsia="Times New Roman" w:hAnsi="Times New Roman" w:cs="Times New Roman"/>
          <w:color w:val="000000" w:themeColor="text1"/>
          <w:sz w:val="24"/>
          <w:szCs w:val="24"/>
        </w:rPr>
        <w:t xml:space="preserve">Key SAR systems are utilized across various platforms, including airborne and spaceborne systems, operated by various countries and organizations. Details (platforms, frequencies, modes, and active years) of SAR systems </w:t>
      </w:r>
      <w:r w:rsidR="002858FE">
        <w:rPr>
          <w:rFonts w:ascii="Times New Roman" w:eastAsia="Times New Roman" w:hAnsi="Times New Roman" w:cs="Times New Roman"/>
          <w:color w:val="000000" w:themeColor="text1"/>
          <w:sz w:val="24"/>
          <w:szCs w:val="24"/>
        </w:rPr>
        <w:t>important</w:t>
      </w:r>
      <w:r w:rsidRPr="00231A8C">
        <w:rPr>
          <w:rFonts w:ascii="Times New Roman" w:eastAsia="Times New Roman" w:hAnsi="Times New Roman" w:cs="Times New Roman"/>
          <w:color w:val="000000" w:themeColor="text1"/>
          <w:sz w:val="24"/>
          <w:szCs w:val="24"/>
        </w:rPr>
        <w:t xml:space="preserve"> to agricultural applications </w:t>
      </w:r>
      <w:r w:rsidR="00BD3127" w:rsidRPr="00231A8C">
        <w:rPr>
          <w:rFonts w:ascii="Times New Roman" w:eastAsia="Times New Roman" w:hAnsi="Times New Roman" w:cs="Times New Roman"/>
          <w:color w:val="000000" w:themeColor="text1"/>
          <w:sz w:val="24"/>
          <w:szCs w:val="24"/>
        </w:rPr>
        <w:t>are described</w:t>
      </w:r>
      <w:r w:rsidRPr="00231A8C">
        <w:rPr>
          <w:rFonts w:ascii="Times New Roman" w:eastAsia="Times New Roman" w:hAnsi="Times New Roman" w:cs="Times New Roman"/>
          <w:color w:val="000000" w:themeColor="text1"/>
          <w:sz w:val="24"/>
          <w:szCs w:val="24"/>
        </w:rPr>
        <w:t xml:space="preserve"> below</w:t>
      </w:r>
      <w:commentRangeEnd w:id="16"/>
      <w:r w:rsidR="00462E59">
        <w:rPr>
          <w:rStyle w:val="CommentReference"/>
        </w:rPr>
        <w:commentReference w:id="16"/>
      </w:r>
      <w:r w:rsidR="00D42B81" w:rsidRPr="00231A8C">
        <w:rPr>
          <w:rFonts w:ascii="Times New Roman" w:eastAsia="Times New Roman" w:hAnsi="Times New Roman" w:cs="Times New Roman"/>
          <w:color w:val="000000" w:themeColor="text1"/>
          <w:sz w:val="24"/>
          <w:szCs w:val="24"/>
        </w:rPr>
        <w:t xml:space="preserve"> </w:t>
      </w:r>
      <w:r w:rsidR="00D42B81" w:rsidRPr="00231A8C">
        <w:rPr>
          <w:rFonts w:ascii="Times New Roman" w:eastAsia="Times New Roman" w:hAnsi="Times New Roman" w:cs="Times New Roman"/>
          <w:color w:val="000000" w:themeColor="text1"/>
          <w:sz w:val="24"/>
          <w:szCs w:val="24"/>
        </w:rPr>
        <w:fldChar w:fldCharType="begin"/>
      </w:r>
      <w:r w:rsidR="00D42B81" w:rsidRPr="00231A8C">
        <w:rPr>
          <w:rFonts w:ascii="Times New Roman" w:eastAsia="Times New Roman" w:hAnsi="Times New Roman" w:cs="Times New Roman"/>
          <w:color w:val="000000" w:themeColor="text1"/>
          <w:sz w:val="24"/>
          <w:szCs w:val="24"/>
        </w:rPr>
        <w:instrText xml:space="preserve"> ADDIN ZOTERO_ITEM CSL_CITATION {"citationID":"za8e8ZXH","properties":{"formattedCitation":"(Araujo-Carrillo et al., 2024; B. Chen et al., 2024; Shi et al., 2017)","plainCitation":"(Araujo-Carrillo et al., 2024; B. Chen et al., 2024; Shi et al., 2017)","noteIndex":0},"citationItems":[{"id":"Vsoc850e/HgI2HAJG","uris":["http://zotero.org/users/9715799/items/JYV7KUH6"],"itemData":{"id":"Vsoc850e/HgI2HAJG","type":"article-journal","container-title":"European Journal of Remote Sensing","DOI":"10.1080/22797254.2024.2339272","ISSN":"null","issue":"1","note":"publisher: Taylor &amp; Francis","page":"2339272","source":"tandfonline.com (Atypon)","title":"Using SAR-based products to calculate potato carbon uptake in a tropical Andean region","volume":"57","author":[{"family":"Araujo-Carrillo","given":"Gustavo Alfonso"},{"family":"Duarte-Carvajalino","given":"Julio Martín"},{"family":"Sánchez-Vivas","given":"Diego Fernando"},{"family":"Góez-Vinasco","given":"Gerardo Antonio"},{"family":"Castaño-Marín","given":"Ángela María"}],"issued":{"date-parts":[["2024",12,31]]}}},{"id":"Vsoc850e/Ax8RmsAe","uris":["http://zotero.org/users/9715799/items/KYD3TZQ4"],"itemData":{"id":"Vsoc850e/Ax8RmsAe","type":"article-journal","abstract":"Ship detection is a crucial application of synthetic aperture radar (SAR). Most recent studies have relied on convolutional neural networks (CNNs). CNNs tend to struggle in gathering adequate contextual information through local receptive fields and are also susceptible to noise. Inshore scenes in SAR images are plagued by substantial background noise, so achieving high-accuracy ship detection of arbitrary orientations within complex scenes remains an ongoing challenge when relying solely on CNNs. To address the above challenges, this article presents an anchor-free method based on transformers and adaptive features, namely, SAD-Det, which can detect rotationally invariant ship targets with high average precision in SAR images. Specifically, a transformer-based backbone network called the ship spatial pooling pyramid vision transformer is proposed to enhance the long-range dependencies and obtain sufficient contextual information for ships in SAR images. In addition, a neck network called the adaptive feature pyramid network is designed to enhance the ability of ship feature adaptation by adding fusion factors to feature layers in SAR images. Finally, a head network called the deformable head is constructed to make the network more adaptable to the characteristics of ships by adaptively detecting the spatial sampling positions of the targets in SAR images. The effectiveness of the proposed method is verified by experiments on two publicly available datasets, i.e., SAR ship detection dataset and rotated ship detection dataset in SAR images. Compared with other arbitrarily oriented object detection methods, the proposed method achieves state-of-the-art detection performance.","container-title":"IEEE Journal of Selected Topics in Applied Earth Observations and Remote Sensing","DOI":"10.1109/JSTARS.2023.3325573","ISSN":"2151-1535","note":"event-title: IEEE Journal of Selected Topics in Applied Earth Observations and Remote Sensing","page":"2012-2028","source":"IEEE Xplore","title":"An Anchor-Free Method Based on Transformers and Adaptive Features for Arbitrarily Oriented Ship Detection in SAR Images","volume":"17","author":[{"family":"Chen","given":"Bingji"},{"family":"Yu","given":"Chunrui"},{"family":"Zhao","given":"Shuang"},{"family":"Song","given":"Hongjun"}],"issued":{"date-parts":[["2024"]]}}},{"id":"Vsoc850e/1xhWlvRf","uris":["http://zotero.org/users/9715799/items/LM6ERRUX"],"itemData":{"id":"Vsoc850e/1xhWlvRf","type":"article-journal","abstract":"Slope instability arisen along with dam construction is a common problem of great concern in reservoir areas. Thus, displacement monitoring of active slopes is of great importance for the safety of dam operation. The unstable Guobu slope is located only about 1.5 km away from Laxiwa hydropower station in upstream Yellow River. In this study, Synthetic Aperture Radar (SAR) datasets acquired by C-band Environmental Satellite (ENVISAT) Advanced Synthetic Aperture Radar (ASAR), L-band Advanced Land Observing Satellite 2 (ALOS-2) Phased Array type L-band Synthetic Aperture Radar 2 (PALSAR-2), and X-band TerraSAR-X covering different evolution stages of Guobu slope were collected to investigate the displacement history so as to facilitate understanding of its deformation and failure mechanisms. The displacements occurred during the past decade were quantitatively identified for the first time by SAR pixel offset tracking analyses. The results show that before the reservoir impoundment, the maximum accumulative displacements on the slope were more than 7 m from 2003 to 2008, while the post-impoundment displacements also exceeded 7 m in just 1 year from September 2009 to September 2010. Furthermore, this slope is still in active deformation up to now. Nevertheless, the displacement rates seem decreased recently according to the interferometric results of TerraSAR-X data pairs from September 2015 to March 2016.","container-title":"Landslides","DOI":"10.1007/s10346-017-0846-3","journalAbbreviation":"Landslides","page":"1-13","source":"ResearchGate","title":"Investigating a reservoir bank slope displacement history with multi-frequency satellite SAR data","volume":"14","author":[{"family":"Shi","given":"Xuguo"},{"family":"Zhang","given":"Lu"},{"family":"Tang","given":"Minggao"},{"family":"Li","given":"Menghua"},{"family":"Liao","given":"Mingsheng"}],"issued":{"date-parts":[["2017",6,10]]}}}],"schema":"https://github.com/citation-style-language/schema/raw/master/csl-citation.json"} </w:instrText>
      </w:r>
      <w:r w:rsidR="00D42B81" w:rsidRPr="00231A8C">
        <w:rPr>
          <w:rFonts w:ascii="Times New Roman" w:eastAsia="Times New Roman" w:hAnsi="Times New Roman" w:cs="Times New Roman"/>
          <w:color w:val="000000" w:themeColor="text1"/>
          <w:sz w:val="24"/>
          <w:szCs w:val="24"/>
        </w:rPr>
        <w:fldChar w:fldCharType="separate"/>
      </w:r>
      <w:r w:rsidR="00D42B81" w:rsidRPr="00231A8C">
        <w:rPr>
          <w:rFonts w:ascii="Times New Roman" w:hAnsi="Times New Roman" w:cs="Times New Roman"/>
          <w:sz w:val="24"/>
        </w:rPr>
        <w:t>(Araujo-Carrillo et al., 2024; Chen et al., 2024; Shi et al., 2017)</w:t>
      </w:r>
      <w:r w:rsidR="00D42B81" w:rsidRPr="00231A8C">
        <w:rPr>
          <w:rFonts w:ascii="Times New Roman" w:eastAsia="Times New Roman" w:hAnsi="Times New Roman" w:cs="Times New Roman"/>
          <w:color w:val="000000" w:themeColor="text1"/>
          <w:sz w:val="24"/>
          <w:szCs w:val="24"/>
        </w:rPr>
        <w:fldChar w:fldCharType="end"/>
      </w:r>
      <w:r w:rsidR="00D42B81" w:rsidRPr="00231A8C">
        <w:rPr>
          <w:rFonts w:ascii="Times New Roman" w:eastAsia="Times New Roman" w:hAnsi="Times New Roman" w:cs="Times New Roman"/>
          <w:color w:val="000000" w:themeColor="text1"/>
          <w:sz w:val="24"/>
          <w:szCs w:val="24"/>
        </w:rPr>
        <w:t>.</w:t>
      </w:r>
      <w:r w:rsidRPr="00231A8C">
        <w:rPr>
          <w:rFonts w:ascii="Times New Roman" w:eastAsia="Times New Roman" w:hAnsi="Times New Roman" w:cs="Times New Roman"/>
          <w:color w:val="000000" w:themeColor="text1"/>
          <w:sz w:val="24"/>
          <w:szCs w:val="24"/>
        </w:rPr>
        <w:t xml:space="preserve"> </w:t>
      </w:r>
    </w:p>
    <w:p w14:paraId="358722EE" w14:textId="06D57973"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Convair-580: </w:t>
      </w:r>
      <w:commentRangeStart w:id="17"/>
      <w:r w:rsidRPr="00231A8C">
        <w:rPr>
          <w:rFonts w:ascii="Times New Roman" w:eastAsia="Times New Roman" w:hAnsi="Times New Roman" w:cs="Times New Roman"/>
          <w:color w:val="000000" w:themeColor="text1"/>
          <w:sz w:val="24"/>
          <w:szCs w:val="24"/>
        </w:rPr>
        <w:t>The Convair-580 is a modified aircraft used by the National Aeronautics and Space Administration (NASA) and other organizations for airborne remote</w:t>
      </w:r>
      <w:r w:rsidR="00861CD3">
        <w:rPr>
          <w:rFonts w:ascii="Times New Roman" w:eastAsia="Times New Roman" w:hAnsi="Times New Roman" w:cs="Times New Roman"/>
          <w:color w:val="000000" w:themeColor="text1"/>
          <w:sz w:val="24"/>
          <w:szCs w:val="24"/>
        </w:rPr>
        <w:t>-</w:t>
      </w:r>
      <w:r w:rsidRPr="00231A8C">
        <w:rPr>
          <w:rFonts w:ascii="Times New Roman" w:eastAsia="Times New Roman" w:hAnsi="Times New Roman" w:cs="Times New Roman"/>
          <w:color w:val="000000" w:themeColor="text1"/>
          <w:sz w:val="24"/>
          <w:szCs w:val="24"/>
        </w:rPr>
        <w:t xml:space="preserve">sensing missions. It is equipped with various radar and optical sensors, serving as a testbed for developing and validating new radar technologies. The versatility of the Convair-580 allows it to conduct a wide range of scientific studies, including environmental monitoring, geological mapping, and disaster assessment. The aircraft has been active since the 1980s and </w:t>
      </w:r>
      <w:r w:rsidR="00861CD3">
        <w:rPr>
          <w:rFonts w:ascii="Times New Roman" w:eastAsia="Times New Roman" w:hAnsi="Times New Roman" w:cs="Times New Roman"/>
          <w:color w:val="000000" w:themeColor="text1"/>
          <w:sz w:val="24"/>
          <w:szCs w:val="24"/>
        </w:rPr>
        <w:t>remains a vital research asset</w:t>
      </w:r>
      <w:r w:rsidRPr="00231A8C">
        <w:rPr>
          <w:rFonts w:ascii="Times New Roman" w:eastAsia="Times New Roman" w:hAnsi="Times New Roman" w:cs="Times New Roman"/>
          <w:color w:val="000000" w:themeColor="text1"/>
          <w:sz w:val="24"/>
          <w:szCs w:val="24"/>
        </w:rPr>
        <w:t>.</w:t>
      </w:r>
      <w:commentRangeEnd w:id="17"/>
      <w:r w:rsidR="00344B89">
        <w:rPr>
          <w:rStyle w:val="CommentReference"/>
        </w:rPr>
        <w:commentReference w:id="17"/>
      </w:r>
    </w:p>
    <w:p w14:paraId="1C53E2F3" w14:textId="77777777"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proofErr w:type="spellStart"/>
      <w:r w:rsidRPr="00231A8C">
        <w:rPr>
          <w:rFonts w:ascii="Times New Roman" w:eastAsia="Times New Roman" w:hAnsi="Times New Roman" w:cs="Times New Roman"/>
          <w:b/>
          <w:bCs/>
          <w:color w:val="000000" w:themeColor="text1"/>
          <w:sz w:val="24"/>
          <w:szCs w:val="24"/>
        </w:rPr>
        <w:lastRenderedPageBreak/>
        <w:t>AirSAR</w:t>
      </w:r>
      <w:proofErr w:type="spellEnd"/>
      <w:r w:rsidRPr="00231A8C">
        <w:rPr>
          <w:rFonts w:ascii="Times New Roman" w:eastAsia="Times New Roman" w:hAnsi="Times New Roman" w:cs="Times New Roman"/>
          <w:b/>
          <w:bCs/>
          <w:color w:val="000000" w:themeColor="text1"/>
          <w:sz w:val="24"/>
          <w:szCs w:val="24"/>
        </w:rPr>
        <w:t xml:space="preserve">: </w:t>
      </w:r>
      <w:commentRangeStart w:id="18"/>
      <w:proofErr w:type="spellStart"/>
      <w:r w:rsidRPr="00231A8C">
        <w:rPr>
          <w:rFonts w:ascii="Times New Roman" w:eastAsia="Times New Roman" w:hAnsi="Times New Roman" w:cs="Times New Roman"/>
          <w:color w:val="000000" w:themeColor="text1"/>
          <w:sz w:val="24"/>
          <w:szCs w:val="24"/>
        </w:rPr>
        <w:t>AirSAR</w:t>
      </w:r>
      <w:proofErr w:type="spellEnd"/>
      <w:r w:rsidRPr="00231A8C">
        <w:rPr>
          <w:rFonts w:ascii="Times New Roman" w:eastAsia="Times New Roman" w:hAnsi="Times New Roman" w:cs="Times New Roman"/>
          <w:color w:val="000000" w:themeColor="text1"/>
          <w:sz w:val="24"/>
          <w:szCs w:val="24"/>
        </w:rPr>
        <w:t xml:space="preserve"> (Airborne Synthetic Aperture Radar) was an airborne radar system operated by NASA. Active from 1988 to 2004, </w:t>
      </w:r>
      <w:proofErr w:type="spellStart"/>
      <w:r w:rsidRPr="00231A8C">
        <w:rPr>
          <w:rFonts w:ascii="Times New Roman" w:eastAsia="Times New Roman" w:hAnsi="Times New Roman" w:cs="Times New Roman"/>
          <w:color w:val="000000" w:themeColor="text1"/>
          <w:sz w:val="24"/>
          <w:szCs w:val="24"/>
        </w:rPr>
        <w:t>AirSAR</w:t>
      </w:r>
      <w:proofErr w:type="spellEnd"/>
      <w:r w:rsidRPr="00231A8C">
        <w:rPr>
          <w:rFonts w:ascii="Times New Roman" w:eastAsia="Times New Roman" w:hAnsi="Times New Roman" w:cs="Times New Roman"/>
          <w:color w:val="000000" w:themeColor="text1"/>
          <w:sz w:val="24"/>
          <w:szCs w:val="24"/>
        </w:rPr>
        <w:t xml:space="preserve"> featured multi-frequency capabilities in L-band, C-band, and P-band, along with polarimetric modes. This versatility allowed for detailed analysis of surface and subsurface features, contributing significantly to understanding vegetation, ice studies, and topographic mapping. </w:t>
      </w:r>
      <w:proofErr w:type="spellStart"/>
      <w:r w:rsidRPr="00231A8C">
        <w:rPr>
          <w:rFonts w:ascii="Times New Roman" w:eastAsia="Times New Roman" w:hAnsi="Times New Roman" w:cs="Times New Roman"/>
          <w:color w:val="000000" w:themeColor="text1"/>
          <w:sz w:val="24"/>
          <w:szCs w:val="24"/>
        </w:rPr>
        <w:t>AirSAR</w:t>
      </w:r>
      <w:proofErr w:type="spellEnd"/>
      <w:r w:rsidRPr="00231A8C">
        <w:rPr>
          <w:rFonts w:ascii="Times New Roman" w:eastAsia="Times New Roman" w:hAnsi="Times New Roman" w:cs="Times New Roman"/>
          <w:color w:val="000000" w:themeColor="text1"/>
          <w:sz w:val="24"/>
          <w:szCs w:val="24"/>
        </w:rPr>
        <w:t xml:space="preserve"> was instrumental in developing and testing SAR techniques that paved the way for future spaceborne SAR missions.</w:t>
      </w:r>
      <w:commentRangeEnd w:id="18"/>
      <w:r w:rsidR="00B532E3">
        <w:rPr>
          <w:rStyle w:val="CommentReference"/>
        </w:rPr>
        <w:commentReference w:id="18"/>
      </w:r>
    </w:p>
    <w:p w14:paraId="593639A0" w14:textId="77777777"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UAVSAR: </w:t>
      </w:r>
      <w:commentRangeStart w:id="19"/>
      <w:r w:rsidRPr="00231A8C">
        <w:rPr>
          <w:rFonts w:ascii="Times New Roman" w:eastAsia="Times New Roman" w:hAnsi="Times New Roman" w:cs="Times New Roman"/>
          <w:color w:val="000000" w:themeColor="text1"/>
          <w:sz w:val="24"/>
          <w:szCs w:val="24"/>
        </w:rPr>
        <w:t>Uninhabited Aerial Vehicle Synthetic Aperture Radar (UAVSAR) is an airborne radar system developed by NASA. It operates in the L-band and is designed for precise repeat-pass interferometry. Mounted on a Gulfstream III aircraft, UAVSAR has been operational since 2008 and is used to study surface deformation, ecosystem structure, and ice dynamics. Its modular design allows for rapid deployment and reconfiguration for various scientific missions, providing critical data for earthquake response, subsidence monitoring, and forest biomass estimation.</w:t>
      </w:r>
      <w:commentRangeEnd w:id="19"/>
      <w:r w:rsidR="00B532E3">
        <w:rPr>
          <w:rStyle w:val="CommentReference"/>
        </w:rPr>
        <w:commentReference w:id="19"/>
      </w:r>
    </w:p>
    <w:p w14:paraId="104D958E" w14:textId="5E94372C"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E-SAR/F-SAR: </w:t>
      </w:r>
      <w:r w:rsidRPr="00231A8C">
        <w:rPr>
          <w:rFonts w:ascii="Times New Roman" w:eastAsia="Times New Roman" w:hAnsi="Times New Roman" w:cs="Times New Roman"/>
          <w:color w:val="000000" w:themeColor="text1"/>
          <w:sz w:val="24"/>
          <w:szCs w:val="24"/>
        </w:rPr>
        <w:t xml:space="preserve">The Experimental Synthetic Aperture Radar (E-SAR) and its successor, F-SAR (Flexible Synthetic Aperture Radar), are airborne radar systems developed by the German Aerospace Center (DLR). E-SAR, operational since the 1980s, and F-SAR, introduced later, offer multi-frequency capabilities in L-band, C-band, X-band, </w:t>
      </w:r>
      <w:r w:rsidR="00861CD3">
        <w:rPr>
          <w:rFonts w:ascii="Times New Roman" w:eastAsia="Times New Roman" w:hAnsi="Times New Roman" w:cs="Times New Roman"/>
          <w:color w:val="000000" w:themeColor="text1"/>
          <w:sz w:val="24"/>
          <w:szCs w:val="24"/>
        </w:rPr>
        <w:t>P-band, and</w:t>
      </w:r>
      <w:r w:rsidRPr="00231A8C">
        <w:rPr>
          <w:rFonts w:ascii="Times New Roman" w:eastAsia="Times New Roman" w:hAnsi="Times New Roman" w:cs="Times New Roman"/>
          <w:color w:val="000000" w:themeColor="text1"/>
          <w:sz w:val="24"/>
          <w:szCs w:val="24"/>
        </w:rPr>
        <w:t xml:space="preserve"> polarimetric modes. These systems are extensively used for environmental monitoring, glacier studies, and urban mapping, supporting the calibration and validation of satellite missions and </w:t>
      </w:r>
      <w:r w:rsidR="00C164CF">
        <w:rPr>
          <w:rFonts w:ascii="Times New Roman" w:eastAsia="Times New Roman" w:hAnsi="Times New Roman" w:cs="Times New Roman"/>
          <w:color w:val="000000" w:themeColor="text1"/>
          <w:sz w:val="24"/>
          <w:szCs w:val="24"/>
        </w:rPr>
        <w:t>developing</w:t>
      </w:r>
      <w:r w:rsidRPr="00231A8C">
        <w:rPr>
          <w:rFonts w:ascii="Times New Roman" w:eastAsia="Times New Roman" w:hAnsi="Times New Roman" w:cs="Times New Roman"/>
          <w:color w:val="000000" w:themeColor="text1"/>
          <w:sz w:val="24"/>
          <w:szCs w:val="24"/>
        </w:rPr>
        <w:t xml:space="preserve"> advanced SAR techniques.</w:t>
      </w:r>
    </w:p>
    <w:p w14:paraId="0B6F27AE" w14:textId="77777777"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SIR-C/X: </w:t>
      </w:r>
      <w:commentRangeStart w:id="20"/>
      <w:r w:rsidRPr="00231A8C">
        <w:rPr>
          <w:rFonts w:ascii="Times New Roman" w:eastAsia="Times New Roman" w:hAnsi="Times New Roman" w:cs="Times New Roman"/>
          <w:color w:val="000000" w:themeColor="text1"/>
          <w:sz w:val="24"/>
          <w:szCs w:val="24"/>
        </w:rPr>
        <w:t xml:space="preserve">The Shuttle Imaging Radar-C/X-band Synthetic Aperture Radar (SIR-C/X) were radar instruments flown on Space Shuttle missions in 1994. Managed by NASA and </w:t>
      </w:r>
      <w:r w:rsidRPr="00231A8C">
        <w:rPr>
          <w:rFonts w:ascii="Times New Roman" w:eastAsia="Times New Roman" w:hAnsi="Times New Roman" w:cs="Times New Roman"/>
          <w:color w:val="000000" w:themeColor="text1"/>
          <w:sz w:val="24"/>
          <w:szCs w:val="24"/>
        </w:rPr>
        <w:lastRenderedPageBreak/>
        <w:t>international partners, SIR-C/X operated in multiple frequency bands, including L-band, C-band, and X-band, providing multi-polarization data. These missions aimed to study Earth's environment and surface processes, contributing invaluable data for understanding vegetation, soil moisture, and geological formations. SIR-C/X significantly advanced the knowledge of radar remote sensing and laid the groundwork for future SAR missions.</w:t>
      </w:r>
      <w:commentRangeEnd w:id="20"/>
      <w:r w:rsidR="00690D75">
        <w:rPr>
          <w:rStyle w:val="CommentReference"/>
        </w:rPr>
        <w:commentReference w:id="20"/>
      </w:r>
    </w:p>
    <w:p w14:paraId="4251EF70" w14:textId="2AECA5D1"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ERS-1/2: </w:t>
      </w:r>
      <w:commentRangeStart w:id="21"/>
      <w:r w:rsidRPr="00231A8C">
        <w:rPr>
          <w:rFonts w:ascii="Times New Roman" w:eastAsia="Times New Roman" w:hAnsi="Times New Roman" w:cs="Times New Roman"/>
          <w:color w:val="000000" w:themeColor="text1"/>
          <w:sz w:val="24"/>
          <w:szCs w:val="24"/>
        </w:rPr>
        <w:t xml:space="preserve">The European Remote Sensing Satellites (ERS-1 and ERS-2) were launched by the European Space Agency (ESA) in 1991 and 1995, respectively. Equipped with C-band SAR, they provided continuous radar imagery for nearly two decades. ERS-1/2 supported </w:t>
      </w:r>
      <w:r w:rsidR="00C164CF">
        <w:rPr>
          <w:rFonts w:ascii="Times New Roman" w:eastAsia="Times New Roman" w:hAnsi="Times New Roman" w:cs="Times New Roman"/>
          <w:color w:val="000000" w:themeColor="text1"/>
          <w:sz w:val="24"/>
          <w:szCs w:val="24"/>
        </w:rPr>
        <w:t>many</w:t>
      </w:r>
      <w:r w:rsidRPr="00231A8C">
        <w:rPr>
          <w:rFonts w:ascii="Times New Roman" w:eastAsia="Times New Roman" w:hAnsi="Times New Roman" w:cs="Times New Roman"/>
          <w:color w:val="000000" w:themeColor="text1"/>
          <w:sz w:val="24"/>
          <w:szCs w:val="24"/>
        </w:rPr>
        <w:t xml:space="preserve"> applications, including oceanography, ice monitoring, and land surface studies. Their data have been crucial for understanding environmental changes and developing SAR interferometry techniques, paving the way for subsequent European SAR missions such as Envisat and Sentinel-1.</w:t>
      </w:r>
      <w:commentRangeEnd w:id="21"/>
      <w:r w:rsidR="00690D75">
        <w:rPr>
          <w:rStyle w:val="CommentReference"/>
        </w:rPr>
        <w:commentReference w:id="21"/>
      </w:r>
    </w:p>
    <w:p w14:paraId="5C5B827D" w14:textId="7A1DA2B2"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ASAR: </w:t>
      </w:r>
      <w:commentRangeStart w:id="22"/>
      <w:r w:rsidRPr="00231A8C">
        <w:rPr>
          <w:rFonts w:ascii="Times New Roman" w:eastAsia="Times New Roman" w:hAnsi="Times New Roman" w:cs="Times New Roman"/>
          <w:color w:val="000000" w:themeColor="text1"/>
          <w:sz w:val="24"/>
          <w:szCs w:val="24"/>
        </w:rPr>
        <w:t xml:space="preserve">The Advanced Synthetic Aperture Radar (ASAR) was a key instrument on ESA's Envisat satellite, launched in 2002. </w:t>
      </w:r>
      <w:r w:rsidR="00C164CF">
        <w:rPr>
          <w:rFonts w:ascii="Times New Roman" w:eastAsia="Times New Roman" w:hAnsi="Times New Roman" w:cs="Times New Roman"/>
          <w:color w:val="000000" w:themeColor="text1"/>
          <w:sz w:val="24"/>
          <w:szCs w:val="24"/>
        </w:rPr>
        <w:t>I</w:t>
      </w:r>
      <w:r w:rsidRPr="00231A8C">
        <w:rPr>
          <w:rFonts w:ascii="Times New Roman" w:eastAsia="Times New Roman" w:hAnsi="Times New Roman" w:cs="Times New Roman"/>
          <w:color w:val="000000" w:themeColor="text1"/>
          <w:sz w:val="24"/>
          <w:szCs w:val="24"/>
        </w:rPr>
        <w:t>n the C-band, ASAR offered multiple imaging modes and polarizations, enhancing its versatility for various applications. It provided critical data for monitoring sea ice, land use, and environmental changes. ASAR's ability to detect surface deformation made it valuable for studying earthquakes and subsidence. The mission's data have been instrumental in advancing Earth observation techniques and supporting global environmental monitoring efforts until its decommissioning in 2012.</w:t>
      </w:r>
      <w:commentRangeEnd w:id="22"/>
      <w:r w:rsidR="00690D75">
        <w:rPr>
          <w:rStyle w:val="CommentReference"/>
        </w:rPr>
        <w:commentReference w:id="22"/>
      </w:r>
    </w:p>
    <w:p w14:paraId="3DA9D758" w14:textId="77777777"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JERS-1/2: </w:t>
      </w:r>
      <w:commentRangeStart w:id="23"/>
      <w:r w:rsidRPr="00231A8C">
        <w:rPr>
          <w:rFonts w:ascii="Times New Roman" w:eastAsia="Times New Roman" w:hAnsi="Times New Roman" w:cs="Times New Roman"/>
          <w:color w:val="000000" w:themeColor="text1"/>
          <w:sz w:val="24"/>
          <w:szCs w:val="24"/>
        </w:rPr>
        <w:t xml:space="preserve">The Japanese Earth Resources Satellite-1 (JERS-1), launched in 1992 by the Japan Aerospace Exploration Agency (JAXA), was Japan's first satellite to carry a SAR instrument, operating in the L-band. It provided valuable data for forestry, agriculture, and disaster monitoring. Although its successor, JERS-2, was never launched, JERS-1's </w:t>
      </w:r>
      <w:r w:rsidRPr="00231A8C">
        <w:rPr>
          <w:rFonts w:ascii="Times New Roman" w:eastAsia="Times New Roman" w:hAnsi="Times New Roman" w:cs="Times New Roman"/>
          <w:color w:val="000000" w:themeColor="text1"/>
          <w:sz w:val="24"/>
          <w:szCs w:val="24"/>
        </w:rPr>
        <w:lastRenderedPageBreak/>
        <w:t>contributions significantly enhanced the understanding of SAR applications in resource management and environmental monitoring. The mission laid the foundation for subsequent Japanese SAR missions, including the Advanced Land Observing Satellite (ALOS) PALSAR.</w:t>
      </w:r>
      <w:commentRangeEnd w:id="23"/>
      <w:r w:rsidR="003D71C1">
        <w:rPr>
          <w:rStyle w:val="CommentReference"/>
        </w:rPr>
        <w:commentReference w:id="23"/>
      </w:r>
    </w:p>
    <w:p w14:paraId="37B70DF5" w14:textId="26A418C3"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RADARSAT-1: </w:t>
      </w:r>
      <w:commentRangeStart w:id="24"/>
      <w:r w:rsidRPr="00231A8C">
        <w:rPr>
          <w:rFonts w:ascii="Times New Roman" w:eastAsia="Times New Roman" w:hAnsi="Times New Roman" w:cs="Times New Roman"/>
          <w:color w:val="000000" w:themeColor="text1"/>
          <w:sz w:val="24"/>
          <w:szCs w:val="24"/>
        </w:rPr>
        <w:t xml:space="preserve">RADARSAT-1, launched by the Canadian Space Agency (CSA) in 1995, was a pioneering C-band SAR satellite designed for all-weather Earth observation. It provided data for </w:t>
      </w:r>
      <w:r w:rsidR="00C164CF">
        <w:rPr>
          <w:rFonts w:ascii="Times New Roman" w:eastAsia="Times New Roman" w:hAnsi="Times New Roman" w:cs="Times New Roman"/>
          <w:color w:val="000000" w:themeColor="text1"/>
          <w:sz w:val="24"/>
          <w:szCs w:val="24"/>
        </w:rPr>
        <w:t>various</w:t>
      </w:r>
      <w:r w:rsidRPr="00231A8C">
        <w:rPr>
          <w:rFonts w:ascii="Times New Roman" w:eastAsia="Times New Roman" w:hAnsi="Times New Roman" w:cs="Times New Roman"/>
          <w:color w:val="000000" w:themeColor="text1"/>
          <w:sz w:val="24"/>
          <w:szCs w:val="24"/>
        </w:rPr>
        <w:t xml:space="preserve"> applications, including agriculture, forestry, disaster management, and ice monitoring. RADARSAT-1's versatility and high-resolution imaging capabilities made it a valuable tool for scientific research and operational use. The mission's success demonstrated the effectiveness of spaceborne SAR for environmental monitoring and paved the way for its successor, RADARSAT-2.</w:t>
      </w:r>
      <w:commentRangeEnd w:id="24"/>
      <w:r w:rsidR="003D71C1">
        <w:rPr>
          <w:rStyle w:val="CommentReference"/>
        </w:rPr>
        <w:commentReference w:id="24"/>
      </w:r>
    </w:p>
    <w:p w14:paraId="049F3252" w14:textId="77777777"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proofErr w:type="spellStart"/>
      <w:r w:rsidRPr="00231A8C">
        <w:rPr>
          <w:rFonts w:ascii="Times New Roman" w:eastAsia="Times New Roman" w:hAnsi="Times New Roman" w:cs="Times New Roman"/>
          <w:b/>
          <w:bCs/>
          <w:color w:val="000000" w:themeColor="text1"/>
          <w:sz w:val="24"/>
          <w:szCs w:val="24"/>
        </w:rPr>
        <w:t>TerraSAR</w:t>
      </w:r>
      <w:proofErr w:type="spellEnd"/>
      <w:r w:rsidRPr="00231A8C">
        <w:rPr>
          <w:rFonts w:ascii="Times New Roman" w:eastAsia="Times New Roman" w:hAnsi="Times New Roman" w:cs="Times New Roman"/>
          <w:b/>
          <w:bCs/>
          <w:color w:val="000000" w:themeColor="text1"/>
          <w:sz w:val="24"/>
          <w:szCs w:val="24"/>
        </w:rPr>
        <w:t xml:space="preserve">-X: </w:t>
      </w:r>
      <w:commentRangeStart w:id="25"/>
      <w:proofErr w:type="spellStart"/>
      <w:r w:rsidRPr="00231A8C">
        <w:rPr>
          <w:rFonts w:ascii="Times New Roman" w:eastAsia="Times New Roman" w:hAnsi="Times New Roman" w:cs="Times New Roman"/>
          <w:color w:val="000000" w:themeColor="text1"/>
          <w:sz w:val="24"/>
          <w:szCs w:val="24"/>
        </w:rPr>
        <w:t>TerraSAR</w:t>
      </w:r>
      <w:proofErr w:type="spellEnd"/>
      <w:r w:rsidRPr="00231A8C">
        <w:rPr>
          <w:rFonts w:ascii="Times New Roman" w:eastAsia="Times New Roman" w:hAnsi="Times New Roman" w:cs="Times New Roman"/>
          <w:color w:val="000000" w:themeColor="text1"/>
          <w:sz w:val="24"/>
          <w:szCs w:val="24"/>
        </w:rPr>
        <w:t xml:space="preserve">-X, launched in 2007, is a high-resolution X-band SAR satellite developed by DLR and Airbus Defence and Space. It provides detailed imagery for scientific and commercial applications, including urban planning, environmental monitoring, and disaster assessment. </w:t>
      </w:r>
      <w:proofErr w:type="spellStart"/>
      <w:r w:rsidRPr="00231A8C">
        <w:rPr>
          <w:rFonts w:ascii="Times New Roman" w:eastAsia="Times New Roman" w:hAnsi="Times New Roman" w:cs="Times New Roman"/>
          <w:color w:val="000000" w:themeColor="text1"/>
          <w:sz w:val="24"/>
          <w:szCs w:val="24"/>
        </w:rPr>
        <w:t>TerraSAR</w:t>
      </w:r>
      <w:proofErr w:type="spellEnd"/>
      <w:r w:rsidRPr="00231A8C">
        <w:rPr>
          <w:rFonts w:ascii="Times New Roman" w:eastAsia="Times New Roman" w:hAnsi="Times New Roman" w:cs="Times New Roman"/>
          <w:color w:val="000000" w:themeColor="text1"/>
          <w:sz w:val="24"/>
          <w:szCs w:val="24"/>
        </w:rPr>
        <w:t>-X offers multiple imaging modes and high geometric accuracy, making it ideal for generating digital elevation models (DEMs) and mapping surface changes. Its data have been instrumental in advancing remote sensing techniques and supporting global Earth observation efforts.</w:t>
      </w:r>
      <w:commentRangeEnd w:id="25"/>
      <w:r w:rsidR="008D0D6A">
        <w:rPr>
          <w:rStyle w:val="CommentReference"/>
        </w:rPr>
        <w:commentReference w:id="25"/>
      </w:r>
    </w:p>
    <w:p w14:paraId="6A5A1DBF" w14:textId="067679AB"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SAOCOM: </w:t>
      </w:r>
      <w:commentRangeStart w:id="26"/>
      <w:r w:rsidRPr="00231A8C">
        <w:rPr>
          <w:rFonts w:ascii="Times New Roman" w:eastAsia="Times New Roman" w:hAnsi="Times New Roman" w:cs="Times New Roman"/>
          <w:color w:val="000000" w:themeColor="text1"/>
          <w:sz w:val="24"/>
          <w:szCs w:val="24"/>
        </w:rPr>
        <w:t xml:space="preserve">Satellites for Observation and Communication (SAOCOM) is an Argentinian SAR mission </w:t>
      </w:r>
      <w:r w:rsidR="00C164CF">
        <w:rPr>
          <w:rFonts w:ascii="Times New Roman" w:eastAsia="Times New Roman" w:hAnsi="Times New Roman" w:cs="Times New Roman"/>
          <w:color w:val="000000" w:themeColor="text1"/>
          <w:sz w:val="24"/>
          <w:szCs w:val="24"/>
        </w:rPr>
        <w:t>with</w:t>
      </w:r>
      <w:r w:rsidRPr="00231A8C">
        <w:rPr>
          <w:rFonts w:ascii="Times New Roman" w:eastAsia="Times New Roman" w:hAnsi="Times New Roman" w:cs="Times New Roman"/>
          <w:color w:val="000000" w:themeColor="text1"/>
          <w:sz w:val="24"/>
          <w:szCs w:val="24"/>
        </w:rPr>
        <w:t xml:space="preserve"> two satellites, SAOCOM 1A and 1B, launched in 2018 and 2020. Operated by the National Commission on Space Activities (CONAE), these satellites feature L-band SAR, providing data for agriculture, forestry, and disaster management. SAOCOM's ability to monitor soil moisture and surface deformation is p</w:t>
      </w:r>
      <w:r w:rsidR="00C164CF">
        <w:rPr>
          <w:rFonts w:ascii="Times New Roman" w:eastAsia="Times New Roman" w:hAnsi="Times New Roman" w:cs="Times New Roman"/>
          <w:color w:val="000000" w:themeColor="text1"/>
          <w:sz w:val="24"/>
          <w:szCs w:val="24"/>
        </w:rPr>
        <w:t>recious</w:t>
      </w:r>
      <w:r w:rsidRPr="00231A8C">
        <w:rPr>
          <w:rFonts w:ascii="Times New Roman" w:eastAsia="Times New Roman" w:hAnsi="Times New Roman" w:cs="Times New Roman"/>
          <w:color w:val="000000" w:themeColor="text1"/>
          <w:sz w:val="24"/>
          <w:szCs w:val="24"/>
        </w:rPr>
        <w:t xml:space="preserve"> for </w:t>
      </w:r>
      <w:r w:rsidRPr="00231A8C">
        <w:rPr>
          <w:rFonts w:ascii="Times New Roman" w:eastAsia="Times New Roman" w:hAnsi="Times New Roman" w:cs="Times New Roman"/>
          <w:color w:val="000000" w:themeColor="text1"/>
          <w:sz w:val="24"/>
          <w:szCs w:val="24"/>
        </w:rPr>
        <w:lastRenderedPageBreak/>
        <w:t>precision farming and natural disaster response. The mission contributes to global Earth observation by offering complementary data to other SAR missions, enhancing overall monitoring capabilities.</w:t>
      </w:r>
      <w:commentRangeEnd w:id="26"/>
      <w:r w:rsidR="008D0D6A">
        <w:rPr>
          <w:rStyle w:val="CommentReference"/>
        </w:rPr>
        <w:commentReference w:id="26"/>
      </w:r>
    </w:p>
    <w:p w14:paraId="1E341DCD" w14:textId="6208131B"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Sentinel-1: </w:t>
      </w:r>
      <w:commentRangeStart w:id="27"/>
      <w:r w:rsidRPr="00231A8C">
        <w:rPr>
          <w:rFonts w:ascii="Times New Roman" w:eastAsia="Times New Roman" w:hAnsi="Times New Roman" w:cs="Times New Roman"/>
          <w:color w:val="000000" w:themeColor="text1"/>
          <w:sz w:val="24"/>
          <w:szCs w:val="24"/>
        </w:rPr>
        <w:t xml:space="preserve">Sentinel-1, part of ESA's Copernicus program, consists of two satellites, Sentinel-1A and 1B, launched in 2014 and 2016. Equipped with C-band SAR, they provide all-weather, day-and-night Earth observation. Sentinel-1 supports </w:t>
      </w:r>
      <w:r w:rsidR="00C164CF">
        <w:rPr>
          <w:rFonts w:ascii="Times New Roman" w:eastAsia="Times New Roman" w:hAnsi="Times New Roman" w:cs="Times New Roman"/>
          <w:color w:val="000000" w:themeColor="text1"/>
          <w:sz w:val="24"/>
          <w:szCs w:val="24"/>
        </w:rPr>
        <w:t>various</w:t>
      </w:r>
      <w:r w:rsidRPr="00231A8C">
        <w:rPr>
          <w:rFonts w:ascii="Times New Roman" w:eastAsia="Times New Roman" w:hAnsi="Times New Roman" w:cs="Times New Roman"/>
          <w:color w:val="000000" w:themeColor="text1"/>
          <w:sz w:val="24"/>
          <w:szCs w:val="24"/>
        </w:rPr>
        <w:t xml:space="preserve"> applications, including environmental monitoring, maritime surveillance, and disaster response. Its high revisit frequency and wide swath coverage ensure timely and comprehensive data. Sentinel-1 has become a cornerstone of global Earth observation, providing critical information for managing natural resources and responding to emergencies.</w:t>
      </w:r>
      <w:commentRangeEnd w:id="27"/>
      <w:r w:rsidR="008D0D6A">
        <w:rPr>
          <w:rStyle w:val="CommentReference"/>
        </w:rPr>
        <w:commentReference w:id="27"/>
      </w:r>
    </w:p>
    <w:p w14:paraId="50680D26" w14:textId="77777777"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commentRangeStart w:id="28"/>
      <w:r w:rsidRPr="00231A8C">
        <w:rPr>
          <w:rFonts w:ascii="Times New Roman" w:eastAsia="Times New Roman" w:hAnsi="Times New Roman" w:cs="Times New Roman"/>
          <w:b/>
          <w:bCs/>
          <w:color w:val="000000" w:themeColor="text1"/>
          <w:sz w:val="24"/>
          <w:szCs w:val="24"/>
        </w:rPr>
        <w:t xml:space="preserve">NISAR: </w:t>
      </w:r>
      <w:commentRangeEnd w:id="28"/>
      <w:r w:rsidR="008D0D6A">
        <w:rPr>
          <w:rStyle w:val="CommentReference"/>
        </w:rPr>
        <w:commentReference w:id="28"/>
      </w:r>
      <w:commentRangeStart w:id="29"/>
      <w:r w:rsidRPr="00231A8C">
        <w:rPr>
          <w:rFonts w:ascii="Times New Roman" w:eastAsia="Times New Roman" w:hAnsi="Times New Roman" w:cs="Times New Roman"/>
          <w:color w:val="000000" w:themeColor="text1"/>
          <w:sz w:val="24"/>
          <w:szCs w:val="24"/>
        </w:rPr>
        <w:t>The NASA-ISRO Synthetic Aperture Radar (NISAR) is a collaborative mission between NASA and the Indian Space Research Organisation (ISRO), scheduled for launch in 2024. It will carry L-band and S-band SAR instruments, providing high-resolution, all-weather Earth observation. NISAR aims to monitor global environmental changes, including deforestation, ice dynamics, and natural disasters. Its dual-frequency capability enhances the ability to study diverse surface features and processes, making it a key mission for advancing Earth observation science and supporting sustainable development.</w:t>
      </w:r>
      <w:commentRangeEnd w:id="29"/>
      <w:r w:rsidR="000E5C2C">
        <w:rPr>
          <w:rStyle w:val="CommentReference"/>
        </w:rPr>
        <w:commentReference w:id="29"/>
      </w:r>
    </w:p>
    <w:p w14:paraId="42CD562D" w14:textId="722BA05C"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proofErr w:type="spellStart"/>
      <w:r w:rsidRPr="00231A8C">
        <w:rPr>
          <w:rFonts w:ascii="Times New Roman" w:eastAsia="Times New Roman" w:hAnsi="Times New Roman" w:cs="Times New Roman"/>
          <w:b/>
          <w:bCs/>
          <w:color w:val="000000" w:themeColor="text1"/>
          <w:sz w:val="24"/>
          <w:szCs w:val="24"/>
        </w:rPr>
        <w:t>PredaSAR</w:t>
      </w:r>
      <w:proofErr w:type="spellEnd"/>
      <w:r w:rsidRPr="00231A8C">
        <w:rPr>
          <w:rFonts w:ascii="Times New Roman" w:eastAsia="Times New Roman" w:hAnsi="Times New Roman" w:cs="Times New Roman"/>
          <w:b/>
          <w:bCs/>
          <w:color w:val="000000" w:themeColor="text1"/>
          <w:sz w:val="24"/>
          <w:szCs w:val="24"/>
        </w:rPr>
        <w:t xml:space="preserve">: </w:t>
      </w:r>
      <w:commentRangeStart w:id="30"/>
      <w:proofErr w:type="spellStart"/>
      <w:r w:rsidRPr="00231A8C">
        <w:rPr>
          <w:rFonts w:ascii="Times New Roman" w:eastAsia="Times New Roman" w:hAnsi="Times New Roman" w:cs="Times New Roman"/>
          <w:color w:val="000000" w:themeColor="text1"/>
          <w:sz w:val="24"/>
          <w:szCs w:val="24"/>
        </w:rPr>
        <w:t>PredaSAR</w:t>
      </w:r>
      <w:proofErr w:type="spellEnd"/>
      <w:r w:rsidRPr="00231A8C">
        <w:rPr>
          <w:rFonts w:ascii="Times New Roman" w:eastAsia="Times New Roman" w:hAnsi="Times New Roman" w:cs="Times New Roman"/>
          <w:color w:val="000000" w:themeColor="text1"/>
          <w:sz w:val="24"/>
          <w:szCs w:val="24"/>
        </w:rPr>
        <w:t xml:space="preserve"> is a U.S.-based company developing a constellation of SAR satellites </w:t>
      </w:r>
      <w:r w:rsidR="00C164CF">
        <w:rPr>
          <w:rFonts w:ascii="Times New Roman" w:eastAsia="Times New Roman" w:hAnsi="Times New Roman" w:cs="Times New Roman"/>
          <w:color w:val="000000" w:themeColor="text1"/>
          <w:sz w:val="24"/>
          <w:szCs w:val="24"/>
        </w:rPr>
        <w:t>to provide</w:t>
      </w:r>
      <w:r w:rsidRPr="00231A8C">
        <w:rPr>
          <w:rFonts w:ascii="Times New Roman" w:eastAsia="Times New Roman" w:hAnsi="Times New Roman" w:cs="Times New Roman"/>
          <w:color w:val="000000" w:themeColor="text1"/>
          <w:sz w:val="24"/>
          <w:szCs w:val="24"/>
        </w:rPr>
        <w:t xml:space="preserve"> high-resolution, all-weather Earth observation data. These X-band satellites, expected to launch in 2024, are designed for various applications, including defen</w:t>
      </w:r>
      <w:r w:rsidR="00C164CF">
        <w:rPr>
          <w:rFonts w:ascii="Times New Roman" w:eastAsia="Times New Roman" w:hAnsi="Times New Roman" w:cs="Times New Roman"/>
          <w:color w:val="000000" w:themeColor="text1"/>
          <w:sz w:val="24"/>
          <w:szCs w:val="24"/>
        </w:rPr>
        <w:t>c</w:t>
      </w:r>
      <w:r w:rsidRPr="00231A8C">
        <w:rPr>
          <w:rFonts w:ascii="Times New Roman" w:eastAsia="Times New Roman" w:hAnsi="Times New Roman" w:cs="Times New Roman"/>
          <w:color w:val="000000" w:themeColor="text1"/>
          <w:sz w:val="24"/>
          <w:szCs w:val="24"/>
        </w:rPr>
        <w:t xml:space="preserve">e, environmental monitoring, and infrastructure management. PredaSAR's innovative approach combines advanced SAR technology with a commercial business </w:t>
      </w:r>
      <w:r w:rsidRPr="00231A8C">
        <w:rPr>
          <w:rFonts w:ascii="Times New Roman" w:eastAsia="Times New Roman" w:hAnsi="Times New Roman" w:cs="Times New Roman"/>
          <w:color w:val="000000" w:themeColor="text1"/>
          <w:sz w:val="24"/>
          <w:szCs w:val="24"/>
        </w:rPr>
        <w:lastRenderedPageBreak/>
        <w:t>model, offering on-demand imagery and data services. The mission aims to support timely decision-making and improve understanding of dynamic processes on the Earth's surface.</w:t>
      </w:r>
      <w:commentRangeEnd w:id="30"/>
      <w:r w:rsidR="000E5C2C">
        <w:rPr>
          <w:rStyle w:val="CommentReference"/>
        </w:rPr>
        <w:commentReference w:id="30"/>
      </w:r>
    </w:p>
    <w:p w14:paraId="04D30A3B" w14:textId="0E7F1849" w:rsidR="00FD475A" w:rsidRPr="00231A8C" w:rsidRDefault="00664318" w:rsidP="009E6F79">
      <w:pPr>
        <w:pStyle w:val="ListParagraph"/>
        <w:numPr>
          <w:ilvl w:val="0"/>
          <w:numId w:val="12"/>
        </w:numPr>
        <w:spacing w:after="0" w:line="480" w:lineRule="auto"/>
        <w:jc w:val="both"/>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t xml:space="preserve">Application of Synthetic aperture radar (SAR) data </w:t>
      </w:r>
      <w:r w:rsidR="00FD475A" w:rsidRPr="00231A8C">
        <w:rPr>
          <w:rFonts w:ascii="Times New Roman" w:eastAsia="Times New Roman" w:hAnsi="Times New Roman" w:cs="Times New Roman"/>
          <w:b/>
          <w:bCs/>
          <w:sz w:val="24"/>
          <w:szCs w:val="24"/>
        </w:rPr>
        <w:t>in Agricultural</w:t>
      </w:r>
    </w:p>
    <w:p w14:paraId="38D7B6D6" w14:textId="70D966EA" w:rsidR="008C1438" w:rsidRPr="00231A8C" w:rsidRDefault="006F6863" w:rsidP="009E6F79">
      <w:pPr>
        <w:pStyle w:val="ListParagraph"/>
        <w:numPr>
          <w:ilvl w:val="1"/>
          <w:numId w:val="12"/>
        </w:num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008C1438" w:rsidRPr="00231A8C">
        <w:rPr>
          <w:rFonts w:ascii="Times New Roman" w:eastAsia="Times New Roman" w:hAnsi="Times New Roman" w:cs="Times New Roman"/>
          <w:b/>
          <w:bCs/>
          <w:sz w:val="24"/>
          <w:szCs w:val="24"/>
        </w:rPr>
        <w:t xml:space="preserve">Bibliometric Analysis </w:t>
      </w:r>
    </w:p>
    <w:p w14:paraId="0376F7FA" w14:textId="34633982" w:rsidR="00FF6CC2" w:rsidRPr="00231A8C" w:rsidRDefault="00C70E79"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Bibliometric studies, often used for big datasets, aim to look at existing research to find hidden patterns in how information is shared and to understand how fields of study are evolving </w:t>
      </w:r>
      <w:r w:rsidR="00F369A3" w:rsidRPr="00231A8C">
        <w:rPr>
          <w:rFonts w:ascii="Times New Roman" w:eastAsia="Times New Roman" w:hAnsi="Times New Roman" w:cs="Times New Roman"/>
          <w:sz w:val="24"/>
          <w:szCs w:val="24"/>
        </w:rPr>
        <w:fldChar w:fldCharType="begin"/>
      </w:r>
      <w:r w:rsidR="00F369A3" w:rsidRPr="00231A8C">
        <w:rPr>
          <w:rFonts w:ascii="Times New Roman" w:eastAsia="Times New Roman" w:hAnsi="Times New Roman" w:cs="Times New Roman"/>
          <w:sz w:val="24"/>
          <w:szCs w:val="24"/>
        </w:rPr>
        <w:instrText xml:space="preserve"> ADDIN ZOTERO_ITEM CSL_CITATION {"citationID":"brMLZJe5","properties":{"formattedCitation":"(Rejeb et al., 2022)","plainCitation":"(Rejeb et al., 2022)","noteIndex":0},"citationItems":[{"id":1935,"uris":["http://zotero.org/users/12104509/items/88RXYTL7"],"itemData":{"id":1935,"type":"article-journal","abstract":"Drones, also called Unmanned Aerial Vehicles (UAV), have witnessed a remarkable development in recent decades. In agriculture, they have changed farming practices by offering farmers substantial cost savings, increased operational efficiency, and better profitability. Over the past decades, the topic of agricultural drones has attracted remarkable academic attention. We therefore conduct a comprehensive review based on bibliometrics to summarize and structure existing academic literature and reveal current research trends and hotspots. We apply bibliometric techniques and analyze the literature surrounding agricultural drones to summarize and assess previous research. Our analysis indicates that remote sensing, precision agriculture, deep learning, machine learning, and the Internet of Things are critical topics related to agricultural drones. The co-citation analysis reveals six broad research clusters in the literature. This study is one of the first attempts to summarize drone research in agriculture and suggest future research directions.","container-title":"Computers and Electronics in Agriculture","DOI":"10.1016/j.compag.2022.107017","ISSN":"0168-1699","journalAbbreviation":"Computers and Electronics in Agriculture","page":"107017","source":"ScienceDirect","title":"Drones in agriculture: A review and bibliometric analysis","title-short":"Drones in agriculture","volume":"198","author":[{"family":"Rejeb","given":"Abderahman"},{"family":"Abdollahi","given":"Alireza"},{"family":"Rejeb","given":"Karim"},{"family":"Treiblmaier","given":"Horst"}],"issued":{"date-parts":[["2022",7,1]]}}}],"schema":"https://github.com/citation-style-language/schema/raw/master/csl-citation.json"} </w:instrText>
      </w:r>
      <w:r w:rsidR="00F369A3" w:rsidRPr="00231A8C">
        <w:rPr>
          <w:rFonts w:ascii="Times New Roman" w:eastAsia="Times New Roman" w:hAnsi="Times New Roman" w:cs="Times New Roman"/>
          <w:sz w:val="24"/>
          <w:szCs w:val="24"/>
        </w:rPr>
        <w:fldChar w:fldCharType="separate"/>
      </w:r>
      <w:r w:rsidR="00F369A3" w:rsidRPr="00231A8C">
        <w:rPr>
          <w:rFonts w:ascii="Times New Roman" w:hAnsi="Times New Roman" w:cs="Times New Roman"/>
          <w:sz w:val="24"/>
        </w:rPr>
        <w:t>(Rejeb et al., 2022)</w:t>
      </w:r>
      <w:r w:rsidR="00F369A3"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w:t>
      </w:r>
      <w:r w:rsidR="00733E93" w:rsidRPr="00231A8C">
        <w:rPr>
          <w:rFonts w:ascii="Times New Roman" w:eastAsia="Times New Roman" w:hAnsi="Times New Roman" w:cs="Times New Roman"/>
          <w:sz w:val="24"/>
          <w:szCs w:val="24"/>
        </w:rPr>
        <w:t xml:space="preserve"> </w:t>
      </w:r>
      <w:commentRangeStart w:id="31"/>
      <w:r w:rsidRPr="00231A8C">
        <w:rPr>
          <w:rFonts w:ascii="Times New Roman" w:eastAsia="Times New Roman" w:hAnsi="Times New Roman" w:cs="Times New Roman"/>
          <w:sz w:val="24"/>
          <w:szCs w:val="24"/>
        </w:rPr>
        <w:t>The publishing output of studies conducted on remote sensing for precision agriculture till 2023 was analyzed using the SCOPUS</w:t>
      </w:r>
      <w:r w:rsidR="0035584B" w:rsidRPr="00231A8C">
        <w:rPr>
          <w:rFonts w:ascii="Times New Roman" w:eastAsia="Times New Roman" w:hAnsi="Times New Roman" w:cs="Times New Roman"/>
          <w:sz w:val="24"/>
          <w:szCs w:val="24"/>
        </w:rPr>
        <w:t xml:space="preserve">, </w:t>
      </w:r>
      <w:r w:rsidR="00AF4906" w:rsidRPr="00231A8C">
        <w:rPr>
          <w:rFonts w:ascii="Times New Roman" w:eastAsia="Times New Roman" w:hAnsi="Times New Roman" w:cs="Times New Roman"/>
          <w:sz w:val="24"/>
          <w:szCs w:val="24"/>
        </w:rPr>
        <w:t>PubMed</w:t>
      </w:r>
      <w:r w:rsidR="00733E93" w:rsidRPr="00231A8C">
        <w:rPr>
          <w:rFonts w:ascii="Times New Roman" w:eastAsia="Times New Roman" w:hAnsi="Times New Roman" w:cs="Times New Roman"/>
          <w:sz w:val="24"/>
          <w:szCs w:val="24"/>
        </w:rPr>
        <w:t>,</w:t>
      </w:r>
      <w:r w:rsidR="0035584B" w:rsidRPr="00231A8C">
        <w:rPr>
          <w:rFonts w:ascii="Times New Roman" w:eastAsia="Times New Roman" w:hAnsi="Times New Roman" w:cs="Times New Roman"/>
          <w:sz w:val="24"/>
          <w:szCs w:val="24"/>
        </w:rPr>
        <w:t xml:space="preserve"> and </w:t>
      </w:r>
      <w:r w:rsidR="00733E93" w:rsidRPr="00231A8C">
        <w:rPr>
          <w:rFonts w:ascii="Times New Roman" w:eastAsia="Times New Roman" w:hAnsi="Times New Roman" w:cs="Times New Roman"/>
          <w:sz w:val="24"/>
          <w:szCs w:val="24"/>
        </w:rPr>
        <w:t>Web of Science</w:t>
      </w:r>
      <w:r w:rsidRPr="00231A8C">
        <w:rPr>
          <w:rFonts w:ascii="Times New Roman" w:eastAsia="Times New Roman" w:hAnsi="Times New Roman" w:cs="Times New Roman"/>
          <w:sz w:val="24"/>
          <w:szCs w:val="24"/>
        </w:rPr>
        <w:t xml:space="preserve"> datasets. The keywords selected for the publication search were '</w:t>
      </w:r>
      <w:r w:rsidR="00733E93" w:rsidRPr="00231A8C">
        <w:rPr>
          <w:rFonts w:ascii="Times New Roman" w:eastAsia="Times New Roman" w:hAnsi="Times New Roman" w:cs="Times New Roman"/>
          <w:sz w:val="24"/>
          <w:szCs w:val="24"/>
        </w:rPr>
        <w:t>Synthetic Aperture Radar</w:t>
      </w:r>
      <w:r w:rsidRPr="00231A8C">
        <w:rPr>
          <w:rFonts w:ascii="Times New Roman" w:eastAsia="Times New Roman" w:hAnsi="Times New Roman" w:cs="Times New Roman"/>
          <w:sz w:val="24"/>
          <w:szCs w:val="24"/>
        </w:rPr>
        <w:t xml:space="preserve">' or </w:t>
      </w:r>
      <w:r w:rsidR="00733E93" w:rsidRPr="00231A8C">
        <w:rPr>
          <w:rFonts w:ascii="Times New Roman" w:eastAsia="Times New Roman" w:hAnsi="Times New Roman" w:cs="Times New Roman"/>
          <w:sz w:val="24"/>
          <w:szCs w:val="24"/>
        </w:rPr>
        <w:t>‘SAR’</w:t>
      </w:r>
      <w:r w:rsidRPr="00231A8C">
        <w:rPr>
          <w:rFonts w:ascii="Times New Roman" w:eastAsia="Times New Roman" w:hAnsi="Times New Roman" w:cs="Times New Roman"/>
          <w:sz w:val="24"/>
          <w:szCs w:val="24"/>
        </w:rPr>
        <w:t>, 'Agriculture'</w:t>
      </w:r>
      <w:r w:rsidR="00AF4906" w:rsidRPr="00231A8C">
        <w:rPr>
          <w:rFonts w:ascii="Times New Roman" w:eastAsia="Times New Roman" w:hAnsi="Times New Roman" w:cs="Times New Roman"/>
          <w:sz w:val="24"/>
          <w:szCs w:val="24"/>
        </w:rPr>
        <w:t>,</w:t>
      </w:r>
      <w:r w:rsidRPr="00231A8C">
        <w:rPr>
          <w:rFonts w:ascii="Times New Roman" w:eastAsia="Times New Roman" w:hAnsi="Times New Roman" w:cs="Times New Roman"/>
          <w:sz w:val="24"/>
          <w:szCs w:val="24"/>
        </w:rPr>
        <w:t xml:space="preserve"> </w:t>
      </w:r>
      <w:r w:rsidR="00AF4906" w:rsidRPr="00231A8C">
        <w:rPr>
          <w:rFonts w:ascii="Times New Roman" w:eastAsia="Times New Roman" w:hAnsi="Times New Roman" w:cs="Times New Roman"/>
          <w:sz w:val="24"/>
          <w:szCs w:val="24"/>
        </w:rPr>
        <w:t xml:space="preserve">and </w:t>
      </w:r>
      <w:r w:rsidRPr="00231A8C">
        <w:rPr>
          <w:rFonts w:ascii="Times New Roman" w:eastAsia="Times New Roman" w:hAnsi="Times New Roman" w:cs="Times New Roman"/>
          <w:sz w:val="24"/>
          <w:szCs w:val="24"/>
        </w:rPr>
        <w:t>'</w:t>
      </w:r>
      <w:r w:rsidR="00AF4906" w:rsidRPr="00231A8C">
        <w:rPr>
          <w:rFonts w:ascii="Times New Roman" w:eastAsia="Times New Roman" w:hAnsi="Times New Roman" w:cs="Times New Roman"/>
          <w:sz w:val="24"/>
          <w:szCs w:val="24"/>
        </w:rPr>
        <w:t>Remote Sensing</w:t>
      </w:r>
      <w:r w:rsidRPr="00231A8C">
        <w:rPr>
          <w:rFonts w:ascii="Times New Roman" w:eastAsia="Times New Roman" w:hAnsi="Times New Roman" w:cs="Times New Roman"/>
          <w:sz w:val="24"/>
          <w:szCs w:val="24"/>
        </w:rPr>
        <w:t xml:space="preserve">'. </w:t>
      </w:r>
      <w:r w:rsidR="00AF4906" w:rsidRPr="00231A8C">
        <w:rPr>
          <w:rFonts w:ascii="Times New Roman" w:eastAsia="Times New Roman" w:hAnsi="Times New Roman" w:cs="Times New Roman"/>
          <w:sz w:val="24"/>
          <w:szCs w:val="24"/>
        </w:rPr>
        <w:t xml:space="preserve">Between 1978 </w:t>
      </w:r>
      <w:r w:rsidR="00C164CF">
        <w:rPr>
          <w:rFonts w:ascii="Times New Roman" w:eastAsia="Times New Roman" w:hAnsi="Times New Roman" w:cs="Times New Roman"/>
          <w:sz w:val="24"/>
          <w:szCs w:val="24"/>
        </w:rPr>
        <w:t>and</w:t>
      </w:r>
      <w:r w:rsidR="00AF4906" w:rsidRPr="00231A8C">
        <w:rPr>
          <w:rFonts w:ascii="Times New Roman" w:eastAsia="Times New Roman" w:hAnsi="Times New Roman" w:cs="Times New Roman"/>
          <w:sz w:val="24"/>
          <w:szCs w:val="24"/>
        </w:rPr>
        <w:t xml:space="preserve"> 2023, a total of 1516 unique publications were found focusing on the application of Sar technologies for various agricultural purposes</w:t>
      </w:r>
      <w:commentRangeEnd w:id="31"/>
      <w:r w:rsidR="00C864F6">
        <w:rPr>
          <w:rStyle w:val="CommentReference"/>
        </w:rPr>
        <w:commentReference w:id="31"/>
      </w:r>
      <w:commentRangeStart w:id="32"/>
      <w:r w:rsidR="00AF4906" w:rsidRPr="00231A8C">
        <w:rPr>
          <w:rFonts w:ascii="Times New Roman" w:eastAsia="Times New Roman" w:hAnsi="Times New Roman" w:cs="Times New Roman"/>
          <w:sz w:val="24"/>
          <w:szCs w:val="24"/>
        </w:rPr>
        <w:t xml:space="preserve">. </w:t>
      </w:r>
      <w:r w:rsidR="0056186A" w:rsidRPr="00231A8C">
        <w:rPr>
          <w:rFonts w:ascii="Times New Roman" w:eastAsia="Times New Roman" w:hAnsi="Times New Roman" w:cs="Times New Roman"/>
          <w:sz w:val="24"/>
          <w:szCs w:val="24"/>
        </w:rPr>
        <w:t xml:space="preserve">Figure 1 illustrates </w:t>
      </w:r>
      <w:commentRangeEnd w:id="32"/>
      <w:r w:rsidR="002418C4">
        <w:rPr>
          <w:rStyle w:val="CommentReference"/>
        </w:rPr>
        <w:commentReference w:id="32"/>
      </w:r>
      <w:commentRangeStart w:id="33"/>
      <w:r w:rsidR="0056186A" w:rsidRPr="00231A8C">
        <w:rPr>
          <w:rFonts w:ascii="Times New Roman" w:eastAsia="Times New Roman" w:hAnsi="Times New Roman" w:cs="Times New Roman"/>
          <w:sz w:val="24"/>
          <w:szCs w:val="24"/>
        </w:rPr>
        <w:t xml:space="preserve">the trends </w:t>
      </w:r>
      <w:r w:rsidR="00FF6CC2" w:rsidRPr="00231A8C">
        <w:rPr>
          <w:rFonts w:ascii="Times New Roman" w:eastAsia="Times New Roman" w:hAnsi="Times New Roman" w:cs="Times New Roman"/>
          <w:sz w:val="24"/>
          <w:szCs w:val="24"/>
        </w:rPr>
        <w:t xml:space="preserve">in the number of research studies related to </w:t>
      </w:r>
      <w:r w:rsidR="00C164CF">
        <w:rPr>
          <w:rFonts w:ascii="Times New Roman" w:eastAsia="Times New Roman" w:hAnsi="Times New Roman" w:cs="Times New Roman"/>
          <w:sz w:val="24"/>
          <w:szCs w:val="24"/>
        </w:rPr>
        <w:t>applying</w:t>
      </w:r>
      <w:r w:rsidR="00FF6CC2" w:rsidRPr="00231A8C">
        <w:rPr>
          <w:rFonts w:ascii="Times New Roman" w:eastAsia="Times New Roman" w:hAnsi="Times New Roman" w:cs="Times New Roman"/>
          <w:sz w:val="24"/>
          <w:szCs w:val="24"/>
        </w:rPr>
        <w:t xml:space="preserve"> Synthetic Aperture Radar (SAR) in agriculture from 197</w:t>
      </w:r>
      <w:r w:rsidR="00AF4906" w:rsidRPr="00231A8C">
        <w:rPr>
          <w:rFonts w:ascii="Times New Roman" w:eastAsia="Times New Roman" w:hAnsi="Times New Roman" w:cs="Times New Roman"/>
          <w:sz w:val="24"/>
          <w:szCs w:val="24"/>
        </w:rPr>
        <w:t>8</w:t>
      </w:r>
      <w:r w:rsidR="00FF6CC2" w:rsidRPr="00231A8C">
        <w:rPr>
          <w:rFonts w:ascii="Times New Roman" w:eastAsia="Times New Roman" w:hAnsi="Times New Roman" w:cs="Times New Roman"/>
          <w:sz w:val="24"/>
          <w:szCs w:val="24"/>
        </w:rPr>
        <w:t xml:space="preserve"> to 202</w:t>
      </w:r>
      <w:r w:rsidR="00AF4906" w:rsidRPr="00231A8C">
        <w:rPr>
          <w:rFonts w:ascii="Times New Roman" w:eastAsia="Times New Roman" w:hAnsi="Times New Roman" w:cs="Times New Roman"/>
          <w:sz w:val="24"/>
          <w:szCs w:val="24"/>
        </w:rPr>
        <w:t>3</w:t>
      </w:r>
      <w:r w:rsidR="00FF6CC2" w:rsidRPr="00231A8C">
        <w:rPr>
          <w:rFonts w:ascii="Times New Roman" w:eastAsia="Times New Roman" w:hAnsi="Times New Roman" w:cs="Times New Roman"/>
          <w:sz w:val="24"/>
          <w:szCs w:val="24"/>
        </w:rPr>
        <w:t xml:space="preserve">. Initially, the number of research studies remained relatively low and stable, with minor fluctuations until the early 2000s. A notable increase in research activity was observed around 2010, indicating a growing interest and advancements in SAR technology and its agricultural applications. This upward trend peaks between 2015 and 2020, reflecting heightened research activity and possibly significant technological breakthroughs or increased funding in this field. </w:t>
      </w:r>
      <w:r w:rsidR="001A62FA" w:rsidRPr="00231A8C">
        <w:rPr>
          <w:rFonts w:ascii="Times New Roman" w:eastAsia="Times New Roman" w:hAnsi="Times New Roman" w:cs="Times New Roman"/>
          <w:sz w:val="24"/>
          <w:szCs w:val="24"/>
        </w:rPr>
        <w:t>A</w:t>
      </w:r>
      <w:r w:rsidR="00FF6CC2" w:rsidRPr="00231A8C">
        <w:rPr>
          <w:rFonts w:ascii="Times New Roman" w:eastAsia="Times New Roman" w:hAnsi="Times New Roman" w:cs="Times New Roman"/>
          <w:sz w:val="24"/>
          <w:szCs w:val="24"/>
        </w:rPr>
        <w:t>fter 2020 suggests either a saturation point in research, a shift in academic focus, or external factors affecting research output. This historical data highlights the evolving landscape of SAR research in agriculture, showcasing periods of growth and decline in scholarly output.</w:t>
      </w:r>
      <w:r w:rsidR="00733E93" w:rsidRPr="00231A8C">
        <w:rPr>
          <w:rFonts w:ascii="Times New Roman" w:eastAsia="Times New Roman" w:hAnsi="Times New Roman" w:cs="Times New Roman"/>
          <w:sz w:val="24"/>
          <w:szCs w:val="24"/>
        </w:rPr>
        <w:t xml:space="preserve"> </w:t>
      </w:r>
      <w:r w:rsidR="00D84E2D" w:rsidRPr="00231A8C">
        <w:rPr>
          <w:rFonts w:ascii="Times New Roman" w:eastAsia="Times New Roman" w:hAnsi="Times New Roman" w:cs="Times New Roman"/>
          <w:sz w:val="24"/>
          <w:szCs w:val="24"/>
        </w:rPr>
        <w:fldChar w:fldCharType="begin"/>
      </w:r>
      <w:r w:rsidR="00D84E2D" w:rsidRPr="00231A8C">
        <w:rPr>
          <w:rFonts w:ascii="Times New Roman" w:eastAsia="Times New Roman" w:hAnsi="Times New Roman" w:cs="Times New Roman"/>
          <w:sz w:val="24"/>
          <w:szCs w:val="24"/>
        </w:rPr>
        <w:instrText xml:space="preserve"> ADDIN ZOTERO_ITEM CSL_CITATION {"citationID":"g1BlazWW","properties":{"formattedCitation":"(Sishodia et al., 2020)","plainCitation":"(Sishodia et al., 2020)","noteIndex":0},"citationItems":[{"id":550,"uris":["http://zotero.org/users/12104509/items/QUWEE8ZZ"],"itemData":{"id":550,"type":"article-journal","abstract":"Agriculture provides for the most basic needs of humankind: food and fiber. The introduction of new farming techniques in the past century (e.g., during the Green Revolution) has helped agriculture keep pace with growing demands for food and other agricultural products. However, further increases in food demand, a growing population, and rising income levels are likely to put additional strain on natural resources. With growing recognition of the negative impacts of agriculture on the environment, new techniques and approaches should be able to meet future food demands while maintaining or reducing the environmental footprint of agriculture. Emerging technologies, such as geospatial technologies, Internet of Things (IoT), Big Data analysis, and artificial intelligence (AI), could be utilized to make informed management decisions aimed to increase crop production. Precision agriculture (PA) entails the application of a suite of such technologies to optimize agricultural inputs to increase agricultural production and reduce input losses. Use of remote sensing technologies for PA has increased rapidly during the past few decades. The unprecedented availability of high resolution (spatial, spectral and temporal) satellite images has promoted the use of remote sensing in many PA applications, including crop monitoring, irrigation management, nutrient application, disease and pest management, and yield prediction. In this paper, we provide an overview of remote sensing systems, techniques, and vegetation indices along with their recent (2015–2020) applications in PA. Remote-sensing-based PA technologies such as variable fertilizer rate application technology in Green Seeker and Crop Circle have already been incorporated in commercial agriculture. Use of unmanned aerial vehicles (UAVs) has increased tremendously during the last decade due to their cost-effectiveness and flexibility in obtaining the high-resolution (cm-scale) images needed for PA applications. At the same time, the availability of a large amount of satellite data has prompted researchers to explore advanced data storage and processing techniques such as cloud computing and machine learning. Given the complexity of image processing and the amount of technical knowledge and expertise needed, it is critical to explore and develop a simple yet reliable workflow for the real-time application of remote sensing in PA. Development of accurate yet easy to use, user-friendly systems is likely to result in broader adoption of remote sensing technologies in commercial and non-commercial PA applications.","container-title":"Remote Sensing","DOI":"10.3390/rs12193136","ISSN":"2072-4292","issue":"19","language":"en","license":"http://creativecommons.org/licenses/by/3.0/","note":"number: 19\npublisher: Multidisciplinary Digital Publishing Institute","page":"3136","source":"www.mdpi.com","title":"Applications of Remote Sensing in Precision Agriculture: A Review","title-short":"Applications of Remote Sensing in Precision Agriculture","volume":"12","author":[{"family":"Sishodia","given":"Rajendra P."},{"family":"Ray","given":"Ram L."},{"family":"Singh","given":"Sudhir K."}],"issued":{"date-parts":[["2020",1]]}}}],"schema":"https://github.com/citation-style-language/schema/raw/master/csl-citation.json"} </w:instrText>
      </w:r>
      <w:r w:rsidR="00D84E2D" w:rsidRPr="00231A8C">
        <w:rPr>
          <w:rFonts w:ascii="Times New Roman" w:eastAsia="Times New Roman" w:hAnsi="Times New Roman" w:cs="Times New Roman"/>
          <w:sz w:val="24"/>
          <w:szCs w:val="24"/>
        </w:rPr>
        <w:fldChar w:fldCharType="separate"/>
      </w:r>
      <w:r w:rsidR="00D84E2D" w:rsidRPr="00231A8C">
        <w:rPr>
          <w:rFonts w:ascii="Times New Roman" w:hAnsi="Times New Roman" w:cs="Times New Roman"/>
          <w:sz w:val="24"/>
        </w:rPr>
        <w:t xml:space="preserve">Sishodia et al. </w:t>
      </w:r>
      <w:r w:rsidR="000D37EF" w:rsidRPr="00231A8C">
        <w:rPr>
          <w:rFonts w:ascii="Times New Roman" w:hAnsi="Times New Roman" w:cs="Times New Roman"/>
          <w:sz w:val="24"/>
        </w:rPr>
        <w:t>(</w:t>
      </w:r>
      <w:r w:rsidR="00D84E2D" w:rsidRPr="00231A8C">
        <w:rPr>
          <w:rFonts w:ascii="Times New Roman" w:hAnsi="Times New Roman" w:cs="Times New Roman"/>
          <w:sz w:val="24"/>
        </w:rPr>
        <w:t>2020)</w:t>
      </w:r>
      <w:r w:rsidR="00D84E2D" w:rsidRPr="00231A8C">
        <w:rPr>
          <w:rFonts w:ascii="Times New Roman" w:eastAsia="Times New Roman" w:hAnsi="Times New Roman" w:cs="Times New Roman"/>
          <w:sz w:val="24"/>
          <w:szCs w:val="24"/>
        </w:rPr>
        <w:fldChar w:fldCharType="end"/>
      </w:r>
      <w:r w:rsidR="000D37EF" w:rsidRPr="00231A8C">
        <w:rPr>
          <w:rFonts w:ascii="Times New Roman" w:eastAsia="Times New Roman" w:hAnsi="Times New Roman" w:cs="Times New Roman"/>
          <w:sz w:val="24"/>
          <w:szCs w:val="24"/>
        </w:rPr>
        <w:t xml:space="preserve"> </w:t>
      </w:r>
      <w:r w:rsidR="00733E93" w:rsidRPr="00231A8C">
        <w:rPr>
          <w:rFonts w:ascii="Times New Roman" w:eastAsia="Times New Roman" w:hAnsi="Times New Roman" w:cs="Times New Roman"/>
          <w:sz w:val="24"/>
          <w:szCs w:val="24"/>
        </w:rPr>
        <w:t xml:space="preserve">analyzed </w:t>
      </w:r>
      <w:r w:rsidR="00C164CF">
        <w:rPr>
          <w:rFonts w:ascii="Times New Roman" w:eastAsia="Times New Roman" w:hAnsi="Times New Roman" w:cs="Times New Roman"/>
          <w:sz w:val="24"/>
          <w:szCs w:val="24"/>
        </w:rPr>
        <w:t>studies on the increase in the application of SAR techniques in precision agriculture from</w:t>
      </w:r>
      <w:r w:rsidR="00202B24">
        <w:rPr>
          <w:rFonts w:ascii="Times New Roman" w:eastAsia="Times New Roman" w:hAnsi="Times New Roman" w:cs="Times New Roman"/>
          <w:sz w:val="24"/>
          <w:szCs w:val="24"/>
        </w:rPr>
        <w:t xml:space="preserve"> </w:t>
      </w:r>
      <w:r w:rsidR="00733E93" w:rsidRPr="00231A8C">
        <w:rPr>
          <w:rFonts w:ascii="Times New Roman" w:eastAsia="Times New Roman" w:hAnsi="Times New Roman" w:cs="Times New Roman"/>
          <w:sz w:val="24"/>
          <w:szCs w:val="24"/>
        </w:rPr>
        <w:t>2015 to 2020.</w:t>
      </w:r>
      <w:commentRangeEnd w:id="33"/>
      <w:r w:rsidR="002418C4">
        <w:rPr>
          <w:rStyle w:val="CommentReference"/>
        </w:rPr>
        <w:commentReference w:id="33"/>
      </w:r>
    </w:p>
    <w:p w14:paraId="42AF9909" w14:textId="3F30FB20" w:rsidR="00FF6CC2" w:rsidRPr="00231A8C" w:rsidRDefault="00763DDE" w:rsidP="009E6F79">
      <w:pPr>
        <w:spacing w:after="0" w:line="480" w:lineRule="auto"/>
        <w:jc w:val="center"/>
        <w:rPr>
          <w:rFonts w:ascii="Times New Roman" w:eastAsia="Times New Roman" w:hAnsi="Times New Roman" w:cs="Times New Roman"/>
          <w:sz w:val="24"/>
          <w:szCs w:val="24"/>
        </w:rPr>
      </w:pPr>
      <w:r w:rsidRPr="00231A8C">
        <w:rPr>
          <w:rFonts w:ascii="Times New Roman" w:eastAsia="Times New Roman" w:hAnsi="Times New Roman" w:cs="Times New Roman"/>
          <w:noProof/>
          <w:sz w:val="24"/>
          <w:szCs w:val="24"/>
        </w:rPr>
        <w:lastRenderedPageBreak/>
        <w:drawing>
          <wp:inline distT="0" distB="0" distL="0" distR="0" wp14:anchorId="5DF178B5" wp14:editId="1280C3E7">
            <wp:extent cx="4792655" cy="24003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00257" cy="2404108"/>
                    </a:xfrm>
                    <a:prstGeom prst="rect">
                      <a:avLst/>
                    </a:prstGeom>
                    <a:noFill/>
                  </pic:spPr>
                </pic:pic>
              </a:graphicData>
            </a:graphic>
          </wp:inline>
        </w:drawing>
      </w:r>
    </w:p>
    <w:p w14:paraId="22782536" w14:textId="5C9E1CCF" w:rsidR="00D70A21" w:rsidRPr="00231A8C" w:rsidRDefault="00D70A21" w:rsidP="009E6F79">
      <w:pPr>
        <w:spacing w:after="0" w:line="480" w:lineRule="auto"/>
        <w:jc w:val="center"/>
        <w:rPr>
          <w:rFonts w:ascii="Times New Roman" w:eastAsia="Times New Roman" w:hAnsi="Times New Roman" w:cs="Times New Roman"/>
          <w:sz w:val="24"/>
          <w:szCs w:val="24"/>
        </w:rPr>
      </w:pPr>
      <w:r w:rsidRPr="00231A8C">
        <w:rPr>
          <w:rFonts w:ascii="Times New Roman" w:eastAsia="Times New Roman" w:hAnsi="Times New Roman" w:cs="Times New Roman"/>
          <w:b/>
          <w:bCs/>
          <w:sz w:val="24"/>
          <w:szCs w:val="24"/>
        </w:rPr>
        <w:t xml:space="preserve">Figure 1. </w:t>
      </w:r>
      <w:r w:rsidR="00633543" w:rsidRPr="00231A8C">
        <w:rPr>
          <w:rFonts w:ascii="Times New Roman" w:eastAsia="Times New Roman" w:hAnsi="Times New Roman" w:cs="Times New Roman"/>
          <w:sz w:val="24"/>
          <w:szCs w:val="24"/>
        </w:rPr>
        <w:t xml:space="preserve">Historical Analysis of </w:t>
      </w:r>
      <w:r w:rsidR="00B9317E" w:rsidRPr="00231A8C">
        <w:rPr>
          <w:rFonts w:ascii="Times New Roman" w:eastAsia="Times New Roman" w:hAnsi="Times New Roman" w:cs="Times New Roman"/>
          <w:sz w:val="24"/>
          <w:szCs w:val="24"/>
        </w:rPr>
        <w:t>Annual Numbers of Publications.</w:t>
      </w:r>
    </w:p>
    <w:p w14:paraId="43F133F3" w14:textId="1F031B9A" w:rsidR="00C60237" w:rsidRPr="00231A8C" w:rsidRDefault="00C60237" w:rsidP="009E6F79">
      <w:pPr>
        <w:spacing w:after="0" w:line="480" w:lineRule="auto"/>
        <w:jc w:val="both"/>
        <w:rPr>
          <w:rFonts w:ascii="Times New Roman" w:eastAsia="Times New Roman" w:hAnsi="Times New Roman" w:cs="Times New Roman"/>
          <w:sz w:val="24"/>
          <w:szCs w:val="24"/>
        </w:rPr>
      </w:pPr>
      <w:commentRangeStart w:id="34"/>
      <w:r w:rsidRPr="00231A8C">
        <w:rPr>
          <w:rFonts w:ascii="Times New Roman" w:eastAsia="Times New Roman" w:hAnsi="Times New Roman" w:cs="Times New Roman"/>
          <w:sz w:val="24"/>
          <w:szCs w:val="24"/>
        </w:rPr>
        <w:t>The association of keywords within the selected timeframe of 197</w:t>
      </w:r>
      <w:r w:rsidR="00060231" w:rsidRPr="00231A8C">
        <w:rPr>
          <w:rFonts w:ascii="Times New Roman" w:eastAsia="Times New Roman" w:hAnsi="Times New Roman" w:cs="Times New Roman"/>
          <w:sz w:val="24"/>
          <w:szCs w:val="24"/>
        </w:rPr>
        <w:t>8</w:t>
      </w:r>
      <w:r w:rsidRPr="00231A8C">
        <w:rPr>
          <w:rFonts w:ascii="Times New Roman" w:eastAsia="Times New Roman" w:hAnsi="Times New Roman" w:cs="Times New Roman"/>
          <w:sz w:val="24"/>
          <w:szCs w:val="24"/>
        </w:rPr>
        <w:t xml:space="preserve"> to 2023 is shown in Figure 2. All keywords were checked for co-occurrence using the </w:t>
      </w:r>
      <w:r w:rsidR="002418C4" w:rsidRPr="00231A8C">
        <w:rPr>
          <w:rFonts w:ascii="Times New Roman" w:eastAsia="Times New Roman" w:hAnsi="Times New Roman" w:cs="Times New Roman"/>
          <w:sz w:val="24"/>
          <w:szCs w:val="24"/>
        </w:rPr>
        <w:t>VOS viewer</w:t>
      </w:r>
      <w:r w:rsidRPr="00231A8C">
        <w:rPr>
          <w:rFonts w:ascii="Times New Roman" w:eastAsia="Times New Roman" w:hAnsi="Times New Roman" w:cs="Times New Roman"/>
          <w:sz w:val="24"/>
          <w:szCs w:val="24"/>
        </w:rPr>
        <w:t xml:space="preserve"> software (Centre for Science and Technology Studies, Leiden University, The Netherlands</w:t>
      </w:r>
      <w:commentRangeStart w:id="35"/>
      <w:r w:rsidRPr="00231A8C">
        <w:rPr>
          <w:rFonts w:ascii="Times New Roman" w:eastAsia="Times New Roman" w:hAnsi="Times New Roman" w:cs="Times New Roman"/>
          <w:sz w:val="24"/>
          <w:szCs w:val="24"/>
        </w:rPr>
        <w:t xml:space="preserve">). </w:t>
      </w:r>
      <w:commentRangeEnd w:id="34"/>
      <w:r w:rsidR="00D90D2A">
        <w:rPr>
          <w:rStyle w:val="CommentReference"/>
        </w:rPr>
        <w:commentReference w:id="34"/>
      </w:r>
      <w:r w:rsidRPr="00231A8C">
        <w:rPr>
          <w:rFonts w:ascii="Times New Roman" w:eastAsia="Times New Roman" w:hAnsi="Times New Roman" w:cs="Times New Roman"/>
          <w:sz w:val="24"/>
          <w:szCs w:val="24"/>
        </w:rPr>
        <w:t xml:space="preserve">Figure 2 </w:t>
      </w:r>
      <w:commentRangeEnd w:id="35"/>
      <w:r w:rsidR="001F05A5">
        <w:rPr>
          <w:rStyle w:val="CommentReference"/>
        </w:rPr>
        <w:commentReference w:id="35"/>
      </w:r>
      <w:r w:rsidRPr="00231A8C">
        <w:rPr>
          <w:rFonts w:ascii="Times New Roman" w:eastAsia="Times New Roman" w:hAnsi="Times New Roman" w:cs="Times New Roman"/>
          <w:sz w:val="24"/>
          <w:szCs w:val="24"/>
        </w:rPr>
        <w:t xml:space="preserve">shows that </w:t>
      </w:r>
      <w:r w:rsidR="00227CF9" w:rsidRPr="00231A8C">
        <w:rPr>
          <w:rFonts w:ascii="Times New Roman" w:eastAsia="Times New Roman" w:hAnsi="Times New Roman" w:cs="Times New Roman"/>
          <w:sz w:val="24"/>
          <w:szCs w:val="24"/>
        </w:rPr>
        <w:t xml:space="preserve">‘synthetic aperture radar’ </w:t>
      </w:r>
      <w:r w:rsidRPr="00231A8C">
        <w:rPr>
          <w:rFonts w:ascii="Times New Roman" w:eastAsia="Times New Roman" w:hAnsi="Times New Roman" w:cs="Times New Roman"/>
          <w:sz w:val="24"/>
          <w:szCs w:val="24"/>
        </w:rPr>
        <w:t>is a more frequently used keyword</w:t>
      </w:r>
      <w:commentRangeStart w:id="36"/>
      <w:r w:rsidRPr="00231A8C">
        <w:rPr>
          <w:rFonts w:ascii="Times New Roman" w:eastAsia="Times New Roman" w:hAnsi="Times New Roman" w:cs="Times New Roman"/>
          <w:sz w:val="24"/>
          <w:szCs w:val="24"/>
        </w:rPr>
        <w:t xml:space="preserve">, followed </w:t>
      </w:r>
      <w:commentRangeEnd w:id="36"/>
      <w:r w:rsidR="001F05A5">
        <w:rPr>
          <w:rStyle w:val="CommentReference"/>
        </w:rPr>
        <w:commentReference w:id="36"/>
      </w:r>
      <w:r w:rsidRPr="00231A8C">
        <w:rPr>
          <w:rFonts w:ascii="Times New Roman" w:eastAsia="Times New Roman" w:hAnsi="Times New Roman" w:cs="Times New Roman"/>
          <w:sz w:val="24"/>
          <w:szCs w:val="24"/>
        </w:rPr>
        <w:t>by '</w:t>
      </w:r>
      <w:r w:rsidR="00227CF9" w:rsidRPr="00231A8C">
        <w:rPr>
          <w:rFonts w:ascii="Times New Roman" w:eastAsia="Times New Roman" w:hAnsi="Times New Roman" w:cs="Times New Roman"/>
          <w:sz w:val="24"/>
          <w:szCs w:val="24"/>
        </w:rPr>
        <w:t>agriculture</w:t>
      </w:r>
      <w:r w:rsidRPr="00231A8C">
        <w:rPr>
          <w:rFonts w:ascii="Times New Roman" w:eastAsia="Times New Roman" w:hAnsi="Times New Roman" w:cs="Times New Roman"/>
          <w:sz w:val="24"/>
          <w:szCs w:val="24"/>
        </w:rPr>
        <w:t xml:space="preserve">' and </w:t>
      </w:r>
      <w:r w:rsidR="00227CF9" w:rsidRPr="00231A8C">
        <w:rPr>
          <w:rFonts w:ascii="Times New Roman" w:eastAsia="Times New Roman" w:hAnsi="Times New Roman" w:cs="Times New Roman"/>
          <w:sz w:val="24"/>
          <w:szCs w:val="24"/>
        </w:rPr>
        <w:t>‘remote sensing</w:t>
      </w:r>
      <w:r w:rsidRPr="00231A8C">
        <w:rPr>
          <w:rFonts w:ascii="Times New Roman" w:eastAsia="Times New Roman" w:hAnsi="Times New Roman" w:cs="Times New Roman"/>
          <w:sz w:val="24"/>
          <w:szCs w:val="24"/>
        </w:rPr>
        <w:t xml:space="preserve">'. </w:t>
      </w:r>
      <w:commentRangeStart w:id="37"/>
      <w:r w:rsidRPr="00231A8C">
        <w:rPr>
          <w:rFonts w:ascii="Times New Roman" w:eastAsia="Times New Roman" w:hAnsi="Times New Roman" w:cs="Times New Roman"/>
          <w:sz w:val="24"/>
          <w:szCs w:val="24"/>
        </w:rPr>
        <w:t xml:space="preserve">The distribution of keywords emphasizes the significant impact of </w:t>
      </w:r>
      <w:r w:rsidR="00227CF9" w:rsidRPr="00231A8C">
        <w:rPr>
          <w:rFonts w:ascii="Times New Roman" w:eastAsia="Times New Roman" w:hAnsi="Times New Roman" w:cs="Times New Roman"/>
          <w:sz w:val="24"/>
          <w:szCs w:val="24"/>
        </w:rPr>
        <w:t xml:space="preserve">synthetic aperture radar </w:t>
      </w:r>
      <w:r w:rsidRPr="00231A8C">
        <w:rPr>
          <w:rFonts w:ascii="Times New Roman" w:eastAsia="Times New Roman" w:hAnsi="Times New Roman" w:cs="Times New Roman"/>
          <w:sz w:val="24"/>
          <w:szCs w:val="24"/>
        </w:rPr>
        <w:t>in agricultural research</w:t>
      </w:r>
      <w:commentRangeEnd w:id="37"/>
      <w:r w:rsidR="001F05A5">
        <w:rPr>
          <w:rStyle w:val="CommentReference"/>
        </w:rPr>
        <w:commentReference w:id="37"/>
      </w:r>
      <w:r w:rsidRPr="00231A8C">
        <w:rPr>
          <w:rFonts w:ascii="Times New Roman" w:eastAsia="Times New Roman" w:hAnsi="Times New Roman" w:cs="Times New Roman"/>
          <w:sz w:val="24"/>
          <w:szCs w:val="24"/>
        </w:rPr>
        <w:t xml:space="preserve">. The frequent use of </w:t>
      </w:r>
      <w:r w:rsidR="00630C22" w:rsidRPr="00231A8C">
        <w:rPr>
          <w:rFonts w:ascii="Times New Roman" w:eastAsia="Times New Roman" w:hAnsi="Times New Roman" w:cs="Times New Roman"/>
          <w:sz w:val="24"/>
          <w:szCs w:val="24"/>
        </w:rPr>
        <w:t xml:space="preserve">SAR </w:t>
      </w:r>
      <w:r w:rsidRPr="00231A8C">
        <w:rPr>
          <w:rFonts w:ascii="Times New Roman" w:eastAsia="Times New Roman" w:hAnsi="Times New Roman" w:cs="Times New Roman"/>
          <w:sz w:val="24"/>
          <w:szCs w:val="24"/>
        </w:rPr>
        <w:t>satellite</w:t>
      </w:r>
      <w:r w:rsidR="00630C22" w:rsidRPr="00231A8C">
        <w:rPr>
          <w:rFonts w:ascii="Times New Roman" w:eastAsia="Times New Roman" w:hAnsi="Times New Roman" w:cs="Times New Roman"/>
          <w:sz w:val="24"/>
          <w:szCs w:val="24"/>
        </w:rPr>
        <w:t xml:space="preserve"> data</w:t>
      </w:r>
      <w:r w:rsidRPr="00231A8C">
        <w:rPr>
          <w:rFonts w:ascii="Times New Roman" w:eastAsia="Times New Roman" w:hAnsi="Times New Roman" w:cs="Times New Roman"/>
          <w:sz w:val="24"/>
          <w:szCs w:val="24"/>
        </w:rPr>
        <w:t xml:space="preserve"> indicates a significant emphasis on exploiting </w:t>
      </w:r>
      <w:r w:rsidR="00630C22" w:rsidRPr="00231A8C">
        <w:rPr>
          <w:rFonts w:ascii="Times New Roman" w:eastAsia="Times New Roman" w:hAnsi="Times New Roman" w:cs="Times New Roman"/>
          <w:sz w:val="24"/>
          <w:szCs w:val="24"/>
        </w:rPr>
        <w:t>SAR</w:t>
      </w:r>
      <w:r w:rsidRPr="00231A8C">
        <w:rPr>
          <w:rFonts w:ascii="Times New Roman" w:eastAsia="Times New Roman" w:hAnsi="Times New Roman" w:cs="Times New Roman"/>
          <w:sz w:val="24"/>
          <w:szCs w:val="24"/>
        </w:rPr>
        <w:t xml:space="preserve"> data for </w:t>
      </w:r>
      <w:commentRangeStart w:id="38"/>
      <w:r w:rsidRPr="00231A8C">
        <w:rPr>
          <w:rFonts w:ascii="Times New Roman" w:eastAsia="Times New Roman" w:hAnsi="Times New Roman" w:cs="Times New Roman"/>
          <w:sz w:val="24"/>
          <w:szCs w:val="24"/>
        </w:rPr>
        <w:t xml:space="preserve">different </w:t>
      </w:r>
      <w:commentRangeEnd w:id="38"/>
      <w:r w:rsidR="001F05A5">
        <w:rPr>
          <w:rStyle w:val="CommentReference"/>
        </w:rPr>
        <w:commentReference w:id="38"/>
      </w:r>
      <w:r w:rsidRPr="00231A8C">
        <w:rPr>
          <w:rFonts w:ascii="Times New Roman" w:eastAsia="Times New Roman" w:hAnsi="Times New Roman" w:cs="Times New Roman"/>
          <w:sz w:val="24"/>
          <w:szCs w:val="24"/>
        </w:rPr>
        <w:t xml:space="preserve">agricultural </w:t>
      </w:r>
      <w:commentRangeStart w:id="39"/>
      <w:r w:rsidRPr="00231A8C">
        <w:rPr>
          <w:rFonts w:ascii="Times New Roman" w:eastAsia="Times New Roman" w:hAnsi="Times New Roman" w:cs="Times New Roman"/>
          <w:sz w:val="24"/>
          <w:szCs w:val="24"/>
        </w:rPr>
        <w:t>purposes</w:t>
      </w:r>
      <w:commentRangeEnd w:id="39"/>
      <w:r w:rsidR="001F05A5">
        <w:rPr>
          <w:rStyle w:val="CommentReference"/>
        </w:rPr>
        <w:commentReference w:id="39"/>
      </w:r>
      <w:r w:rsidRPr="00231A8C">
        <w:rPr>
          <w:rFonts w:ascii="Times New Roman" w:eastAsia="Times New Roman" w:hAnsi="Times New Roman" w:cs="Times New Roman"/>
          <w:sz w:val="24"/>
          <w:szCs w:val="24"/>
        </w:rPr>
        <w:t>.</w:t>
      </w:r>
    </w:p>
    <w:p w14:paraId="796043B0" w14:textId="493C6CC7" w:rsidR="009E23C0" w:rsidRPr="00231A8C" w:rsidRDefault="009E23C0" w:rsidP="009E6F79">
      <w:pPr>
        <w:spacing w:after="0" w:line="480" w:lineRule="auto"/>
        <w:jc w:val="center"/>
        <w:rPr>
          <w:rFonts w:ascii="Times New Roman" w:eastAsia="Times New Roman" w:hAnsi="Times New Roman" w:cs="Times New Roman"/>
          <w:b/>
          <w:bCs/>
          <w:sz w:val="24"/>
          <w:szCs w:val="24"/>
        </w:rPr>
      </w:pPr>
      <w:r w:rsidRPr="00231A8C">
        <w:rPr>
          <w:rFonts w:ascii="Times New Roman" w:hAnsi="Times New Roman" w:cs="Times New Roman"/>
          <w:noProof/>
        </w:rPr>
        <w:lastRenderedPageBreak/>
        <w:drawing>
          <wp:inline distT="0" distB="0" distL="0" distR="0" wp14:anchorId="5B1F4E66" wp14:editId="479505A1">
            <wp:extent cx="5050155" cy="3171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622" r="13622" b="6678"/>
                    <a:stretch/>
                  </pic:blipFill>
                  <pic:spPr bwMode="auto">
                    <a:xfrm>
                      <a:off x="0" y="0"/>
                      <a:ext cx="5066685" cy="3182207"/>
                    </a:xfrm>
                    <a:prstGeom prst="rect">
                      <a:avLst/>
                    </a:prstGeom>
                    <a:noFill/>
                    <a:ln>
                      <a:noFill/>
                    </a:ln>
                    <a:extLst>
                      <a:ext uri="{53640926-AAD7-44D8-BBD7-CCE9431645EC}">
                        <a14:shadowObscured xmlns:a14="http://schemas.microsoft.com/office/drawing/2010/main"/>
                      </a:ext>
                    </a:extLst>
                  </pic:spPr>
                </pic:pic>
              </a:graphicData>
            </a:graphic>
          </wp:inline>
        </w:drawing>
      </w:r>
    </w:p>
    <w:p w14:paraId="2A310C3B" w14:textId="739512FB" w:rsidR="0016244A" w:rsidRPr="00231A8C" w:rsidRDefault="0016244A" w:rsidP="009E6F79">
      <w:pPr>
        <w:spacing w:after="0" w:line="480" w:lineRule="auto"/>
        <w:jc w:val="both"/>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t xml:space="preserve">Figure </w:t>
      </w:r>
      <w:r w:rsidR="00AF4906" w:rsidRPr="00231A8C">
        <w:rPr>
          <w:rFonts w:ascii="Times New Roman" w:eastAsia="Times New Roman" w:hAnsi="Times New Roman" w:cs="Times New Roman"/>
          <w:b/>
          <w:bCs/>
          <w:sz w:val="24"/>
          <w:szCs w:val="24"/>
        </w:rPr>
        <w:t>2</w:t>
      </w:r>
      <w:r w:rsidRPr="00231A8C">
        <w:rPr>
          <w:rFonts w:ascii="Times New Roman" w:eastAsia="Times New Roman" w:hAnsi="Times New Roman" w:cs="Times New Roman"/>
          <w:b/>
          <w:bCs/>
          <w:sz w:val="24"/>
          <w:szCs w:val="24"/>
        </w:rPr>
        <w:t xml:space="preserve">. </w:t>
      </w:r>
      <w:r w:rsidR="00732C6E" w:rsidRPr="00231A8C">
        <w:rPr>
          <w:rFonts w:ascii="Times New Roman" w:eastAsia="Times New Roman" w:hAnsi="Times New Roman" w:cs="Times New Roman"/>
          <w:sz w:val="24"/>
          <w:szCs w:val="24"/>
        </w:rPr>
        <w:t xml:space="preserve">Co-occurrence network of the </w:t>
      </w:r>
      <w:r w:rsidRPr="00231A8C">
        <w:rPr>
          <w:rFonts w:ascii="Times New Roman" w:eastAsia="Times New Roman" w:hAnsi="Times New Roman" w:cs="Times New Roman"/>
          <w:sz w:val="24"/>
          <w:szCs w:val="24"/>
        </w:rPr>
        <w:t>22</w:t>
      </w:r>
      <w:r w:rsidR="00732C6E" w:rsidRPr="00231A8C">
        <w:rPr>
          <w:rFonts w:ascii="Times New Roman" w:eastAsia="Times New Roman" w:hAnsi="Times New Roman" w:cs="Times New Roman"/>
          <w:sz w:val="24"/>
          <w:szCs w:val="24"/>
        </w:rPr>
        <w:t xml:space="preserve"> most popular keywords in the publication collection.</w:t>
      </w:r>
      <w:r w:rsidR="00732C6E" w:rsidRPr="00231A8C">
        <w:rPr>
          <w:rFonts w:ascii="Times New Roman" w:eastAsia="Times New Roman" w:hAnsi="Times New Roman" w:cs="Times New Roman"/>
          <w:b/>
          <w:bCs/>
          <w:sz w:val="24"/>
          <w:szCs w:val="24"/>
        </w:rPr>
        <w:t xml:space="preserve"> </w:t>
      </w:r>
    </w:p>
    <w:p w14:paraId="7B52CD42" w14:textId="77777777" w:rsidR="00732C6E" w:rsidRPr="00231A8C" w:rsidRDefault="00732C6E" w:rsidP="009E6F79">
      <w:pPr>
        <w:spacing w:after="0" w:line="480" w:lineRule="auto"/>
        <w:jc w:val="both"/>
        <w:rPr>
          <w:rFonts w:ascii="Times New Roman" w:eastAsia="Times New Roman" w:hAnsi="Times New Roman" w:cs="Times New Roman"/>
          <w:b/>
          <w:bCs/>
          <w:sz w:val="24"/>
          <w:szCs w:val="24"/>
        </w:rPr>
      </w:pPr>
    </w:p>
    <w:p w14:paraId="7C83A8DA" w14:textId="34E97D41" w:rsidR="00990624" w:rsidRPr="00231A8C" w:rsidRDefault="006F6863" w:rsidP="009E6F79">
      <w:pPr>
        <w:pStyle w:val="ListParagraph"/>
        <w:numPr>
          <w:ilvl w:val="1"/>
          <w:numId w:val="12"/>
        </w:numPr>
        <w:spacing w:line="480" w:lineRule="auto"/>
        <w:rPr>
          <w:rFonts w:ascii="Times New Roman" w:hAnsi="Times New Roman" w:cs="Times New Roman"/>
          <w:b/>
          <w:bCs/>
          <w:sz w:val="24"/>
          <w:szCs w:val="24"/>
        </w:rPr>
      </w:pPr>
      <w:bookmarkStart w:id="40" w:name="_Hlk168507736"/>
      <w:r>
        <w:rPr>
          <w:rFonts w:ascii="Times New Roman" w:hAnsi="Times New Roman" w:cs="Times New Roman"/>
          <w:b/>
          <w:bCs/>
          <w:sz w:val="24"/>
          <w:szCs w:val="24"/>
        </w:rPr>
        <w:t xml:space="preserve"> </w:t>
      </w:r>
      <w:r w:rsidR="00990624" w:rsidRPr="00231A8C">
        <w:rPr>
          <w:rFonts w:ascii="Times New Roman" w:hAnsi="Times New Roman" w:cs="Times New Roman"/>
          <w:b/>
          <w:bCs/>
          <w:sz w:val="24"/>
          <w:szCs w:val="24"/>
        </w:rPr>
        <w:t>Crop Classification and Identification using Synthetic aperture radar (SAR) data</w:t>
      </w:r>
    </w:p>
    <w:bookmarkEnd w:id="40"/>
    <w:p w14:paraId="687E6560" w14:textId="66E29563" w:rsidR="00AE0502" w:rsidRDefault="003434B2" w:rsidP="009E6F79">
      <w:pPr>
        <w:spacing w:after="0" w:line="480" w:lineRule="auto"/>
        <w:jc w:val="both"/>
        <w:rPr>
          <w:rFonts w:ascii="Times New Roman" w:eastAsia="Times New Roman" w:hAnsi="Times New Roman" w:cs="Times New Roman"/>
          <w:sz w:val="24"/>
          <w:szCs w:val="24"/>
        </w:rPr>
      </w:pPr>
      <w:commentRangeStart w:id="41"/>
      <w:r w:rsidRPr="00231A8C">
        <w:rPr>
          <w:rFonts w:ascii="Times New Roman" w:eastAsia="Times New Roman" w:hAnsi="Times New Roman" w:cs="Times New Roman"/>
          <w:sz w:val="24"/>
          <w:szCs w:val="24"/>
        </w:rPr>
        <w:t xml:space="preserve">Sentinel-1A SAR imagery has proven reliable for crop identification despite the challenges of identifying crop types using single-temporal SAR data. </w:t>
      </w:r>
      <w:commentRangeEnd w:id="41"/>
      <w:r w:rsidR="00B9722C">
        <w:rPr>
          <w:rStyle w:val="CommentReference"/>
        </w:rPr>
        <w:commentReference w:id="41"/>
      </w:r>
      <w:commentRangeStart w:id="42"/>
      <w:r w:rsidRPr="00231A8C">
        <w:rPr>
          <w:rFonts w:ascii="Times New Roman" w:eastAsia="Times New Roman" w:hAnsi="Times New Roman" w:cs="Times New Roman"/>
          <w:sz w:val="24"/>
          <w:szCs w:val="24"/>
        </w:rPr>
        <w:t xml:space="preserve">However, </w:t>
      </w:r>
      <w:r w:rsidR="00C164CF">
        <w:rPr>
          <w:rFonts w:ascii="Times New Roman" w:eastAsia="Times New Roman" w:hAnsi="Times New Roman" w:cs="Times New Roman"/>
          <w:sz w:val="24"/>
          <w:szCs w:val="24"/>
        </w:rPr>
        <w:t>crop types can be accurately differentiat</w:t>
      </w:r>
      <w:r w:rsidRPr="00231A8C">
        <w:rPr>
          <w:rFonts w:ascii="Times New Roman" w:eastAsia="Times New Roman" w:hAnsi="Times New Roman" w:cs="Times New Roman"/>
          <w:sz w:val="24"/>
          <w:szCs w:val="24"/>
        </w:rPr>
        <w:t xml:space="preserve">ed by employing multi-temporal SAR </w:t>
      </w:r>
      <w:commentRangeEnd w:id="42"/>
      <w:r w:rsidR="00B9722C">
        <w:rPr>
          <w:rStyle w:val="CommentReference"/>
        </w:rPr>
        <w:commentReference w:id="42"/>
      </w:r>
      <w:r w:rsidRPr="00231A8C">
        <w:rPr>
          <w:rFonts w:ascii="Times New Roman" w:eastAsia="Times New Roman" w:hAnsi="Times New Roman" w:cs="Times New Roman"/>
          <w:sz w:val="24"/>
          <w:szCs w:val="24"/>
        </w:rPr>
        <w:fldChar w:fldCharType="begin"/>
      </w:r>
      <w:r w:rsidRPr="00231A8C">
        <w:rPr>
          <w:rFonts w:ascii="Times New Roman" w:eastAsia="Times New Roman" w:hAnsi="Times New Roman" w:cs="Times New Roman"/>
          <w:sz w:val="24"/>
          <w:szCs w:val="24"/>
        </w:rPr>
        <w:instrText xml:space="preserve"> ADDIN ZOTERO_ITEM CSL_CITATION {"citationID":"p8EYZatq","properties":{"formattedCitation":"(Guo et al., 2022)","plainCitation":"(Guo et al., 2022)","noteIndex":0},"citationItems":[{"id":1863,"uris":["http://zotero.org/users/12104509/items/4F67FCZ9"],"itemData":{"id":1863,"type":"article-journal","abstract":"Crop type identification is the initial stage and an important part of the agricultural monitoring system. It is well known that synthetic aperture radar (SAR) Sentinel-1A imagery provides a reliable data source for crop type identification. However, a single-temporal SAR image does not contain enough features, and the unique physical characteristics of radar images are relatively lacking, which limits its potential in crop mapping. In addition, current methods may not be applicable for time-series SAR data. To address the above issues, a new crop type identification method was proposed. Specifically, a farmland mask was firstly generated by the object Markov random field (OMRF) model to remove the interference of non-farmland factors. Then, the features of the standard backscatter coefficient, Sigma-naught (σ0), and the normalized backscatter coefficient by the incident angle, Gamma-naught (γ0), were extracted for each type of crop, and the optimal feature combination was found from time-series SAR images by means of Jeffries-Matusita (J-M) distance analysis. Finally, to make efficient utilization of optimal multi-temporal feature combination, a new network, the convolutional-autoencoder neural network (C-AENN), was developed for the crop type identification task. In order to prove the effectiveness of the method, several classical machine learning methods such as support vector machine (SVM), random forest (RF), etc., and deep learning methods such as one dimensional convolutional neural network (1D-CNN) and stacked auto-encoder (SAE), etc., were used for comparison. In terms of quantitative assessment, the proposed method achieved the highest accuracy, with a macro-F1 score of 0.9825, an overall accuracy (OA) score of 0.9794, and a Kappa coefficient (Kappa) score of 0.9705. In terms of qualitative assessment, four typical regions were chosen for intuitive comparison with the sample maps, and the identification result covering the study area was compared with a contemporaneous optical image, which indicated the high accuracy of the proposed method. In short, this study enables the effective identification of crop types, which demonstrates the importance of multi-temporal radar images in feature combination and the necessity of deep learning networks to extract complex features.","container-title":"Remote Sensing","DOI":"10.3390/rs14061379","ISSN":"2072-4292","issue":"6","language":"en","license":"http://creativecommons.org/licenses/by/3.0/","note":"number: 6\npublisher: Multidisciplinary Digital Publishing Institute","page":"1379","source":"www.mdpi.com","title":"Identification of Crop Type Based on C-AENN Using Time Series Sentinel-1A SAR Data","volume":"14","author":[{"family":"Guo","given":"Zhengwei"},{"family":"Qi","given":"Wenwen"},{"family":"Huang","given":"Yabo"},{"family":"Zhao","given":"Jianhui"},{"family":"Yang","given":"Huijin"},{"family":"Koo","given":"Voon-Chet"},{"family":"Li","given":"Ning"}],"issued":{"date-parts":[["2022",1]]}}}],"schema":"https://github.com/citation-style-language/schema/raw/master/csl-citation.json"} </w:instrText>
      </w:r>
      <w:r w:rsidRPr="00231A8C">
        <w:rPr>
          <w:rFonts w:ascii="Times New Roman" w:eastAsia="Times New Roman" w:hAnsi="Times New Roman" w:cs="Times New Roman"/>
          <w:sz w:val="24"/>
          <w:szCs w:val="24"/>
        </w:rPr>
        <w:fldChar w:fldCharType="separate"/>
      </w:r>
      <w:r w:rsidRPr="00231A8C">
        <w:rPr>
          <w:rFonts w:ascii="Times New Roman" w:hAnsi="Times New Roman" w:cs="Times New Roman"/>
          <w:sz w:val="24"/>
        </w:rPr>
        <w:t>(Guo et al., 2022)</w:t>
      </w:r>
      <w:r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w:t>
      </w:r>
      <w:r w:rsidR="00C164CF">
        <w:rPr>
          <w:rFonts w:ascii="Times New Roman" w:eastAsia="Times New Roman" w:hAnsi="Times New Roman" w:cs="Times New Roman"/>
          <w:sz w:val="24"/>
          <w:szCs w:val="24"/>
        </w:rPr>
        <w:t xml:space="preserve"> </w:t>
      </w:r>
      <w:r w:rsidRPr="00231A8C">
        <w:rPr>
          <w:rFonts w:ascii="Times New Roman" w:eastAsia="Times New Roman" w:hAnsi="Times New Roman" w:cs="Times New Roman"/>
          <w:sz w:val="24"/>
          <w:szCs w:val="24"/>
        </w:rPr>
        <w:t>Advanced techniques like Jeffries-</w:t>
      </w:r>
      <w:proofErr w:type="spellStart"/>
      <w:r w:rsidRPr="00231A8C">
        <w:rPr>
          <w:rFonts w:ascii="Times New Roman" w:eastAsia="Times New Roman" w:hAnsi="Times New Roman" w:cs="Times New Roman"/>
          <w:sz w:val="24"/>
          <w:szCs w:val="24"/>
        </w:rPr>
        <w:t>Matusita</w:t>
      </w:r>
      <w:proofErr w:type="spellEnd"/>
      <w:r w:rsidRPr="00231A8C">
        <w:rPr>
          <w:rFonts w:ascii="Times New Roman" w:eastAsia="Times New Roman" w:hAnsi="Times New Roman" w:cs="Times New Roman"/>
          <w:sz w:val="24"/>
          <w:szCs w:val="24"/>
        </w:rPr>
        <w:t xml:space="preserve"> (J-M) distance analysis</w:t>
      </w:r>
      <w:r w:rsidR="00A0768D">
        <w:rPr>
          <w:rFonts w:ascii="Times New Roman" w:eastAsia="Times New Roman" w:hAnsi="Times New Roman" w:cs="Times New Roman"/>
          <w:sz w:val="24"/>
          <w:szCs w:val="24"/>
        </w:rPr>
        <w:t xml:space="preserve"> and </w:t>
      </w:r>
      <w:r w:rsidR="00A0768D" w:rsidRPr="00231A8C">
        <w:rPr>
          <w:rFonts w:ascii="Times New Roman" w:eastAsia="Times New Roman" w:hAnsi="Times New Roman" w:cs="Times New Roman"/>
          <w:sz w:val="24"/>
          <w:szCs w:val="24"/>
        </w:rPr>
        <w:t>object Markov random field (OMRF) model</w:t>
      </w:r>
      <w:r w:rsidRPr="00231A8C">
        <w:rPr>
          <w:rFonts w:ascii="Times New Roman" w:eastAsia="Times New Roman" w:hAnsi="Times New Roman" w:cs="Times New Roman"/>
          <w:sz w:val="24"/>
          <w:szCs w:val="24"/>
        </w:rPr>
        <w:t xml:space="preserve"> can help differentiate agricultural and non-agricultural areas </w:t>
      </w:r>
      <w:r w:rsidRPr="00231A8C">
        <w:rPr>
          <w:rFonts w:ascii="Times New Roman" w:eastAsia="Times New Roman" w:hAnsi="Times New Roman" w:cs="Times New Roman"/>
          <w:sz w:val="24"/>
          <w:szCs w:val="24"/>
        </w:rPr>
        <w:fldChar w:fldCharType="begin"/>
      </w:r>
      <w:r w:rsidRPr="00231A8C">
        <w:rPr>
          <w:rFonts w:ascii="Times New Roman" w:eastAsia="Times New Roman" w:hAnsi="Times New Roman" w:cs="Times New Roman"/>
          <w:sz w:val="24"/>
          <w:szCs w:val="24"/>
        </w:rPr>
        <w:instrText xml:space="preserve"> ADDIN ZOTERO_ITEM CSL_CITATION {"citationID":"yqhklhHj","properties":{"formattedCitation":"(Guo et al., 2022)","plainCitation":"(Guo et al., 2022)","noteIndex":0},"citationItems":[{"id":1863,"uris":["http://zotero.org/users/12104509/items/4F67FCZ9"],"itemData":{"id":1863,"type":"article-journal","abstract":"Crop type identification is the initial stage and an important part of the agricultural monitoring system. It is well known that synthetic aperture radar (SAR) Sentinel-1A imagery provides a reliable data source for crop type identification. However, a single-temporal SAR image does not contain enough features, and the unique physical characteristics of radar images are relatively lacking, which limits its potential in crop mapping. In addition, current methods may not be applicable for time-series SAR data. To address the above issues, a new crop type identification method was proposed. Specifically, a farmland mask was firstly generated by the object Markov random field (OMRF) model to remove the interference of non-farmland factors. Then, the features of the standard backscatter coefficient, Sigma-naught (σ0), and the normalized backscatter coefficient by the incident angle, Gamma-naught (γ0), were extracted for each type of crop, and the optimal feature combination was found from time-series SAR images by means of Jeffries-Matusita (J-M) distance analysis. Finally, to make efficient utilization of optimal multi-temporal feature combination, a new network, the convolutional-autoencoder neural network (C-AENN), was developed for the crop type identification task. In order to prove the effectiveness of the method, several classical machine learning methods such as support vector machine (SVM), random forest (RF), etc., and deep learning methods such as one dimensional convolutional neural network (1D-CNN) and stacked auto-encoder (SAE), etc., were used for comparison. In terms of quantitative assessment, the proposed method achieved the highest accuracy, with a macro-F1 score of 0.9825, an overall accuracy (OA) score of 0.9794, and a Kappa coefficient (Kappa) score of 0.9705. In terms of qualitative assessment, four typical regions were chosen for intuitive comparison with the sample maps, and the identification result covering the study area was compared with a contemporaneous optical image, which indicated the high accuracy of the proposed method. In short, this study enables the effective identification of crop types, which demonstrates the importance of multi-temporal radar images in feature combination and the necessity of deep learning networks to extract complex features.","container-title":"Remote Sensing","DOI":"10.3390/rs14061379","ISSN":"2072-4292","issue":"6","language":"en","license":"http://creativecommons.org/licenses/by/3.0/","note":"number: 6\npublisher: Multidisciplinary Digital Publishing Institute","page":"1379","source":"www.mdpi.com","title":"Identification of Crop Type Based on C-AENN Using Time Series Sentinel-1A SAR Data","volume":"14","author":[{"family":"Guo","given":"Zhengwei"},{"family":"Qi","given":"Wenwen"},{"family":"Huang","given":"Yabo"},{"family":"Zhao","given":"Jianhui"},{"family":"Yang","given":"Huijin"},{"family":"Koo","given":"Voon-Chet"},{"family":"Li","given":"Ning"}],"issued":{"date-parts":[["2022",1]]}}}],"schema":"https://github.com/citation-style-language/schema/raw/master/csl-citation.json"} </w:instrText>
      </w:r>
      <w:r w:rsidRPr="00231A8C">
        <w:rPr>
          <w:rFonts w:ascii="Times New Roman" w:eastAsia="Times New Roman" w:hAnsi="Times New Roman" w:cs="Times New Roman"/>
          <w:sz w:val="24"/>
          <w:szCs w:val="24"/>
        </w:rPr>
        <w:fldChar w:fldCharType="separate"/>
      </w:r>
      <w:r w:rsidRPr="00231A8C">
        <w:rPr>
          <w:rFonts w:ascii="Times New Roman" w:hAnsi="Times New Roman" w:cs="Times New Roman"/>
          <w:sz w:val="24"/>
        </w:rPr>
        <w:t>(Guo et al., 2022)</w:t>
      </w:r>
      <w:r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 xml:space="preserve">. SAR images provide high-resolution data sensitive </w:t>
      </w:r>
      <w:commentRangeStart w:id="43"/>
      <w:r w:rsidRPr="00231A8C">
        <w:rPr>
          <w:rFonts w:ascii="Times New Roman" w:eastAsia="Times New Roman" w:hAnsi="Times New Roman" w:cs="Times New Roman"/>
          <w:sz w:val="24"/>
          <w:szCs w:val="24"/>
        </w:rPr>
        <w:t xml:space="preserve">to crop dielectric properties, enabling accurate crop classification </w:t>
      </w:r>
      <w:commentRangeEnd w:id="43"/>
      <w:r w:rsidR="00B9722C">
        <w:rPr>
          <w:rStyle w:val="CommentReference"/>
        </w:rPr>
        <w:commentReference w:id="43"/>
      </w:r>
      <w:r w:rsidRPr="00231A8C">
        <w:rPr>
          <w:rFonts w:ascii="Times New Roman" w:eastAsia="Times New Roman" w:hAnsi="Times New Roman" w:cs="Times New Roman"/>
          <w:sz w:val="24"/>
          <w:szCs w:val="24"/>
        </w:rPr>
        <w:fldChar w:fldCharType="begin"/>
      </w:r>
      <w:r w:rsidRPr="00231A8C">
        <w:rPr>
          <w:rFonts w:ascii="Times New Roman" w:eastAsia="Times New Roman" w:hAnsi="Times New Roman" w:cs="Times New Roman"/>
          <w:sz w:val="24"/>
          <w:szCs w:val="24"/>
        </w:rPr>
        <w:instrText xml:space="preserve"> ADDIN ZOTERO_ITEM CSL_CITATION {"citationID":"Bd53Q2pG","properties":{"formattedCitation":"(L. Chen et al., 2021; Guo et al., 2022; Sahu &amp; Sahu, 2023)","plainCitation":"(L. Chen et al., 2021; Guo et al., 2022; Sahu &amp; Sahu, 2023)","noteIndex":0},"citationItems":[{"id":1923,"uris":["http://zotero.org/users/12104509/items/S5BMUUXK"],"itemData":{"id":1923,"type":"paper-conference","abstract":"Crop yield is a key factor in agricultural production management and agricultural policy formulation, which affects the stability of the country and society. Therefore, accessing the spatial distribution of crops in real time is very important. In this study, multi-temporal RADARSAT-2 fine beam quad-polarized SAR data was obtained, and a crop classification method based on similarity analysis of phenological features and image segmentation technology was proposed. The main idea of this method is to construct a standard phenological feature sequence (SPFS) based on backscatter coefficient and Cloude decomposition parameters for each crop by using the training data, and then the similarity coefficient between the segmented test data and the phenological sequence of each crop is calculated to judge the type of ground objects. The results show that the overall classification accuracy based on block scale reached to 76.06%, which indicates that the phenological features and image segmentation is beneficial for accuracy improving in crop classification. And the multi-temporal SAR data own great potential in agricultural monitoring.","container-title":"2021 IEEE International Geoscience and Remote Sensing Symposium IGARSS","DOI":"10.1109/IGARSS47720.2021.9554720","event-title":"2021 IEEE International Geoscience and Remote Sensing Symposium IGARSS","note":"ISSN: 2153-7003","page":"5925-5928","source":"IEEE Xplore","title":"Crop Classification Based on Image Segmentation and Phenological Similarity Using SAR Imagery","URL":"https://ieeexplore.ieee.org/document/9554720","author":[{"family":"Chen","given":"Lin"},{"family":"An","given":"Gangqiang"},{"family":"Xin","given":"Minfeng"},{"family":"Lai","given":"Gengke"}],"accessed":{"date-parts":[["2024",6,5]]},"issued":{"date-parts":[["2021",7]]}}},{"id":1863,"uris":["http://zotero.org/users/12104509/items/4F67FCZ9"],"itemData":{"id":1863,"type":"article-journal","abstract":"Crop type identification is the initial stage and an important part of the agricultural monitoring system. It is well known that synthetic aperture radar (SAR) Sentinel-1A imagery provides a reliable data source for crop type identification. However, a single-temporal SAR image does not contain enough features, and the unique physical characteristics of radar images are relatively lacking, which limits its potential in crop mapping. In addition, current methods may not be applicable for time-series SAR data. To address the above issues, a new crop type identification method was proposed. Specifically, a farmland mask was firstly generated by the object Markov random field (OMRF) model to remove the interference of non-farmland factors. Then, the features of the standard backscatter coefficient, Sigma-naught (σ0), and the normalized backscatter coefficient by the incident angle, Gamma-naught (γ0), were extracted for each type of crop, and the optimal feature combination was found from time-series SAR images by means of Jeffries-Matusita (J-M) distance analysis. Finally, to make efficient utilization of optimal multi-temporal feature combination, a new network, the convolutional-autoencoder neural network (C-AENN), was developed for the crop type identification task. In order to prove the effectiveness of the method, several classical machine learning methods such as support vector machine (SVM), random forest (RF), etc., and deep learning methods such as one dimensional convolutional neural network (1D-CNN) and stacked auto-encoder (SAE), etc., were used for comparison. In terms of quantitative assessment, the proposed method achieved the highest accuracy, with a macro-F1 score of 0.9825, an overall accuracy (OA) score of 0.9794, and a Kappa coefficient (Kappa) score of 0.9705. In terms of qualitative assessment, four typical regions were chosen for intuitive comparison with the sample maps, and the identification result covering the study area was compared with a contemporaneous optical image, which indicated the high accuracy of the proposed method. In short, this study enables the effective identification of crop types, which demonstrates the importance of multi-temporal radar images in feature combination and the necessity of deep learning networks to extract complex features.","container-title":"Remote Sensing","DOI":"10.3390/rs14061379","ISSN":"2072-4292","issue":"6","language":"en","license":"http://creativecommons.org/licenses/by/3.0/","note":"number: 6\npublisher: Multidisciplinary Digital Publishing Institute","page":"1379","source":"www.mdpi.com","title":"Identification of Crop Type Based on C-AENN Using Time Series Sentinel-1A SAR Data","volume":"14","author":[{"family":"Guo","given":"Zhengwei"},{"family":"Qi","given":"Wenwen"},{"family":"Huang","given":"Yabo"},{"family":"Zhao","given":"Jianhui"},{"family":"Yang","given":"Huijin"},{"family":"Koo","given":"Voon-Chet"},{"family":"Li","given":"Ning"}],"issued":{"date-parts":[["2022",1]]}}},{"id":1896,"uris":["http://zotero.org/users/12104509/items/DWB4XAFY"],"itemData":{"id":1896,"type":"article-journal","container-title":"International Journal of Plant &amp; Soil Science","DOI":"10.9734/ijpss/2023/v35i122961","ISSN":"2320-7035","issue":"12","language":"en","page":"9-16","source":"journalijpss.com","title":"Synthetic Aperture Radar Remote Sensing for Crop Classification","volume":"35","author":[{"family":"Sahu","given":"Hemant"},{"family":"Sahu","given":"Rajeshwari"}],"issued":{"date-parts":[["2023",5,8]]}}}],"schema":"https://github.com/citation-style-language/schema/raw/master/csl-citation.json"} </w:instrText>
      </w:r>
      <w:r w:rsidRPr="00231A8C">
        <w:rPr>
          <w:rFonts w:ascii="Times New Roman" w:eastAsia="Times New Roman" w:hAnsi="Times New Roman" w:cs="Times New Roman"/>
          <w:sz w:val="24"/>
          <w:szCs w:val="24"/>
        </w:rPr>
        <w:fldChar w:fldCharType="separate"/>
      </w:r>
      <w:r w:rsidRPr="00231A8C">
        <w:rPr>
          <w:rFonts w:ascii="Times New Roman" w:hAnsi="Times New Roman" w:cs="Times New Roman"/>
          <w:sz w:val="24"/>
        </w:rPr>
        <w:t>(Chen et al., 2021; Guo et al., 2022; Sahu &amp; Sahu, 2023)</w:t>
      </w:r>
      <w:r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 xml:space="preserve">. </w:t>
      </w:r>
      <w:commentRangeStart w:id="44"/>
      <w:r w:rsidRPr="00231A8C">
        <w:rPr>
          <w:rFonts w:ascii="Times New Roman" w:eastAsia="Times New Roman" w:hAnsi="Times New Roman" w:cs="Times New Roman"/>
          <w:sz w:val="24"/>
          <w:szCs w:val="24"/>
        </w:rPr>
        <w:t>Techniques</w:t>
      </w:r>
      <w:commentRangeEnd w:id="44"/>
      <w:r w:rsidR="00B9722C">
        <w:rPr>
          <w:rStyle w:val="CommentReference"/>
        </w:rPr>
        <w:commentReference w:id="44"/>
      </w:r>
      <w:r w:rsidRPr="00231A8C">
        <w:rPr>
          <w:rFonts w:ascii="Times New Roman" w:eastAsia="Times New Roman" w:hAnsi="Times New Roman" w:cs="Times New Roman"/>
          <w:sz w:val="24"/>
          <w:szCs w:val="24"/>
        </w:rPr>
        <w:t xml:space="preserve"> like the Grey Level Co-occurrence Matrix (GLCM) feature extraction and deep learning algorithms have also been proven accurate for classifying different crop types (Table 1). </w:t>
      </w:r>
    </w:p>
    <w:p w14:paraId="549229F8" w14:textId="5FE328E5" w:rsidR="00664318" w:rsidRPr="00231A8C" w:rsidRDefault="003434B2" w:rsidP="009E6F79">
      <w:pPr>
        <w:spacing w:after="0" w:line="480" w:lineRule="auto"/>
        <w:jc w:val="both"/>
        <w:rPr>
          <w:rFonts w:ascii="Times New Roman" w:eastAsia="Times New Roman" w:hAnsi="Times New Roman" w:cs="Times New Roman"/>
          <w:sz w:val="24"/>
          <w:szCs w:val="24"/>
        </w:rPr>
      </w:pPr>
      <w:commentRangeStart w:id="45"/>
      <w:r w:rsidRPr="00231A8C">
        <w:rPr>
          <w:rFonts w:ascii="Times New Roman" w:eastAsia="Times New Roman" w:hAnsi="Times New Roman" w:cs="Times New Roman"/>
          <w:sz w:val="24"/>
          <w:szCs w:val="24"/>
        </w:rPr>
        <w:t xml:space="preserve">Precision crop mapping and retrieval of SAR data can be achieved using advanced remote sensing techniques in coherence with vegetation indices. </w:t>
      </w:r>
      <w:commentRangeEnd w:id="45"/>
      <w:r w:rsidR="00013340">
        <w:rPr>
          <w:rStyle w:val="CommentReference"/>
        </w:rPr>
        <w:commentReference w:id="45"/>
      </w:r>
      <w:commentRangeStart w:id="46"/>
      <w:r w:rsidRPr="00231A8C">
        <w:rPr>
          <w:rFonts w:ascii="Times New Roman" w:eastAsia="Times New Roman" w:hAnsi="Times New Roman" w:cs="Times New Roman"/>
          <w:sz w:val="24"/>
          <w:szCs w:val="24"/>
        </w:rPr>
        <w:t xml:space="preserve">Numerous studies have successfully employed </w:t>
      </w:r>
      <w:r w:rsidRPr="00231A8C">
        <w:rPr>
          <w:rFonts w:ascii="Times New Roman" w:eastAsia="Times New Roman" w:hAnsi="Times New Roman" w:cs="Times New Roman"/>
          <w:sz w:val="24"/>
          <w:szCs w:val="24"/>
        </w:rPr>
        <w:lastRenderedPageBreak/>
        <w:t>SAR images for crop-type identification, such as mapping paddy rice in France and winter wheat in winter</w:t>
      </w:r>
      <w:commentRangeEnd w:id="46"/>
      <w:r w:rsidR="00013340">
        <w:rPr>
          <w:rStyle w:val="CommentReference"/>
        </w:rPr>
        <w:commentReference w:id="46"/>
      </w:r>
      <w:r w:rsidRPr="00231A8C">
        <w:rPr>
          <w:rFonts w:ascii="Times New Roman" w:eastAsia="Times New Roman" w:hAnsi="Times New Roman" w:cs="Times New Roman"/>
          <w:sz w:val="24"/>
          <w:szCs w:val="24"/>
        </w:rPr>
        <w:t xml:space="preserve">. </w:t>
      </w:r>
      <w:commentRangeStart w:id="47"/>
      <w:r w:rsidRPr="00231A8C">
        <w:rPr>
          <w:rFonts w:ascii="Times New Roman" w:eastAsia="Times New Roman" w:hAnsi="Times New Roman" w:cs="Times New Roman"/>
          <w:sz w:val="24"/>
          <w:szCs w:val="24"/>
        </w:rPr>
        <w:t xml:space="preserve">By leveraging SAR technology's advanced data acquisition and processing capabilities, agricultural professionals can obtain accurate, timely, and actionable insights into crop types and growth patterns, enhancing the decision-making process in farming operations </w:t>
      </w:r>
      <w:commentRangeEnd w:id="47"/>
      <w:r w:rsidR="00013340">
        <w:rPr>
          <w:rStyle w:val="CommentReference"/>
        </w:rPr>
        <w:commentReference w:id="47"/>
      </w:r>
      <w:r w:rsidRPr="00231A8C">
        <w:rPr>
          <w:rFonts w:ascii="Times New Roman" w:eastAsia="Times New Roman" w:hAnsi="Times New Roman" w:cs="Times New Roman"/>
          <w:sz w:val="24"/>
          <w:szCs w:val="24"/>
        </w:rPr>
        <w:fldChar w:fldCharType="begin"/>
      </w:r>
      <w:r w:rsidRPr="00231A8C">
        <w:rPr>
          <w:rFonts w:ascii="Times New Roman" w:eastAsia="Times New Roman" w:hAnsi="Times New Roman" w:cs="Times New Roman"/>
          <w:sz w:val="24"/>
          <w:szCs w:val="24"/>
        </w:rPr>
        <w:instrText xml:space="preserve"> ADDIN ZOTERO_ITEM CSL_CITATION {"citationID":"pK8JThKC","properties":{"formattedCitation":"(Kobayashi &amp; Ide, 2022)","plainCitation":"(Kobayashi &amp; Ide, 2022)","noteIndex":0},"citationItems":[{"id":1865,"uris":["http://zotero.org/users/12104509/items/CK5SUNKH"],"itemData":{"id":1865,"type":"article-journal","abstract":"Global warming affects rice crop production, causing deterioration of rice grain quality. This study used C-band microwave images taken by the Sentinel-1 satellites to monitor rice crop growth with the aim to understand microwave backscatter behavior, focusing on decreases in panicle water contents with ripening, which affect C-band backscatter. Time-series changes illustrated a similar tendency across all four analysis years, showing that VV/VH ratio at an incidence angle of 45–46° stopped decreasing to be stable over the reproductive and ripening periods due to reductions in the panicle water content that allowed for greater microwave penetration into the canopy, thereby increasing panicle-related backscatter. Furthermore, multivariate regression analysis combined with field observations showed that VV and VH with the shallow incidence angles were significantly negatively correlated with panicle water content, which well demonstrated backscatter increases with plant senescence. Furthermore, it was observed that backscatter behaviors were highly consistent with changes in crop phenology and surface condition. Accordingly, Sentinel-1 images with shallow incidence angles and high revisit observation capabilities offer a strong potential for estimating panicle water content. Therefore, it seems reasonable to conclude that C-band SAR data is capable of retrieving grain filling conditions to estimate proper harvesting time.","container-title":"Remote Sensing","DOI":"10.3390/rs14143254","ISSN":"2072-4292","issue":"14","language":"en","license":"http://creativecommons.org/licenses/by/3.0/","note":"number: 14\npublisher: Multidisciplinary Digital Publishing Institute","page":"3254","source":"www.mdpi.com","title":"Rice Crop Monitoring Using Sentinel-1 SAR Data: A Case Study in Saku, Japan","title-short":"Rice Crop Monitoring Using Sentinel-1 SAR Data","volume":"14","author":[{"family":"Kobayashi","given":"Shoko"},{"family":"Ide","given":"Hiyuto"}],"issued":{"date-parts":[["2022",1]]}}}],"schema":"https://github.com/citation-style-language/schema/raw/master/csl-citation.json"} </w:instrText>
      </w:r>
      <w:r w:rsidRPr="00231A8C">
        <w:rPr>
          <w:rFonts w:ascii="Times New Roman" w:eastAsia="Times New Roman" w:hAnsi="Times New Roman" w:cs="Times New Roman"/>
          <w:sz w:val="24"/>
          <w:szCs w:val="24"/>
        </w:rPr>
        <w:fldChar w:fldCharType="separate"/>
      </w:r>
      <w:r w:rsidRPr="00231A8C">
        <w:rPr>
          <w:rFonts w:ascii="Times New Roman" w:hAnsi="Times New Roman" w:cs="Times New Roman"/>
          <w:sz w:val="24"/>
        </w:rPr>
        <w:t>(Kobayashi &amp; Ide, 2022)</w:t>
      </w:r>
      <w:r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 xml:space="preserve">. </w:t>
      </w:r>
      <w:r w:rsidR="00664318" w:rsidRPr="00231A8C">
        <w:rPr>
          <w:rFonts w:ascii="Times New Roman" w:eastAsia="Times New Roman" w:hAnsi="Times New Roman" w:cs="Times New Roman"/>
          <w:sz w:val="24"/>
          <w:szCs w:val="24"/>
        </w:rPr>
        <w:t xml:space="preserve">Table 1 shows various </w:t>
      </w:r>
      <w:r w:rsidR="00AF4906" w:rsidRPr="00231A8C">
        <w:rPr>
          <w:rFonts w:ascii="Times New Roman" w:eastAsia="Times New Roman" w:hAnsi="Times New Roman" w:cs="Times New Roman"/>
          <w:sz w:val="24"/>
          <w:szCs w:val="24"/>
        </w:rPr>
        <w:t>applications</w:t>
      </w:r>
      <w:r w:rsidR="00664318" w:rsidRPr="00231A8C">
        <w:rPr>
          <w:rFonts w:ascii="Times New Roman" w:eastAsia="Times New Roman" w:hAnsi="Times New Roman" w:cs="Times New Roman"/>
          <w:sz w:val="24"/>
          <w:szCs w:val="24"/>
        </w:rPr>
        <w:t xml:space="preserve"> of the SAR data for crop classification and identification.</w:t>
      </w:r>
    </w:p>
    <w:p w14:paraId="41D88A20" w14:textId="266271A6" w:rsidR="00506716" w:rsidRPr="00231A8C" w:rsidRDefault="001A08B8" w:rsidP="009E6F79">
      <w:pPr>
        <w:spacing w:after="0" w:line="480" w:lineRule="auto"/>
        <w:jc w:val="center"/>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t xml:space="preserve">Table 1. </w:t>
      </w:r>
      <w:r w:rsidR="00664318" w:rsidRPr="00231A8C">
        <w:rPr>
          <w:rFonts w:ascii="Times New Roman" w:eastAsia="Times New Roman" w:hAnsi="Times New Roman" w:cs="Times New Roman"/>
          <w:sz w:val="24"/>
          <w:szCs w:val="24"/>
        </w:rPr>
        <w:t xml:space="preserve">Research conducted on </w:t>
      </w:r>
      <w:r w:rsidR="00E06486" w:rsidRPr="00231A8C">
        <w:rPr>
          <w:rFonts w:ascii="Times New Roman" w:eastAsia="Times New Roman" w:hAnsi="Times New Roman" w:cs="Times New Roman"/>
          <w:sz w:val="24"/>
          <w:szCs w:val="24"/>
        </w:rPr>
        <w:t xml:space="preserve">crop classification and identification </w:t>
      </w:r>
      <w:r w:rsidR="00664318" w:rsidRPr="00231A8C">
        <w:rPr>
          <w:rFonts w:ascii="Times New Roman" w:eastAsia="Times New Roman" w:hAnsi="Times New Roman" w:cs="Times New Roman"/>
          <w:sz w:val="24"/>
          <w:szCs w:val="24"/>
        </w:rPr>
        <w:t>using SAR data</w:t>
      </w:r>
      <w:r w:rsidR="00422DCF" w:rsidRPr="00231A8C">
        <w:rPr>
          <w:rFonts w:ascii="Times New Roman" w:eastAsia="Times New Roman" w:hAnsi="Times New Roman" w:cs="Times New Roman"/>
          <w:sz w:val="24"/>
          <w:szCs w:val="24"/>
        </w:rPr>
        <w:t>.</w:t>
      </w:r>
    </w:p>
    <w:tbl>
      <w:tblPr>
        <w:tblStyle w:val="TableGrid"/>
        <w:tblW w:w="5000" w:type="pct"/>
        <w:tblLayout w:type="fixed"/>
        <w:tblLook w:val="04A0" w:firstRow="1" w:lastRow="0" w:firstColumn="1" w:lastColumn="0" w:noHBand="0" w:noVBand="1"/>
      </w:tblPr>
      <w:tblGrid>
        <w:gridCol w:w="1388"/>
        <w:gridCol w:w="1129"/>
        <w:gridCol w:w="1081"/>
        <w:gridCol w:w="1978"/>
        <w:gridCol w:w="1801"/>
        <w:gridCol w:w="1973"/>
      </w:tblGrid>
      <w:tr w:rsidR="001A08B8" w:rsidRPr="00231A8C" w14:paraId="26F2FF88" w14:textId="77777777" w:rsidTr="00B94C11">
        <w:tc>
          <w:tcPr>
            <w:tcW w:w="742" w:type="pct"/>
          </w:tcPr>
          <w:p w14:paraId="38A73483" w14:textId="77777777" w:rsidR="001A08B8" w:rsidRPr="00231A8C" w:rsidRDefault="001A08B8" w:rsidP="009E6F79">
            <w:pPr>
              <w:pStyle w:val="ListParagraph"/>
              <w:spacing w:line="480" w:lineRule="auto"/>
              <w:ind w:left="0"/>
              <w:jc w:val="center"/>
              <w:rPr>
                <w:rFonts w:ascii="Times New Roman" w:hAnsi="Times New Roman" w:cs="Times New Roman"/>
                <w:b/>
                <w:bCs/>
                <w:sz w:val="20"/>
                <w:szCs w:val="20"/>
              </w:rPr>
            </w:pPr>
            <w:r w:rsidRPr="00231A8C">
              <w:rPr>
                <w:rFonts w:ascii="Times New Roman" w:hAnsi="Times New Roman" w:cs="Times New Roman"/>
                <w:b/>
                <w:bCs/>
                <w:sz w:val="20"/>
                <w:szCs w:val="20"/>
              </w:rPr>
              <w:t>Author</w:t>
            </w:r>
          </w:p>
        </w:tc>
        <w:tc>
          <w:tcPr>
            <w:tcW w:w="604" w:type="pct"/>
          </w:tcPr>
          <w:p w14:paraId="01965A43" w14:textId="77777777" w:rsidR="001A08B8" w:rsidRPr="00231A8C" w:rsidRDefault="001A08B8" w:rsidP="009E6F79">
            <w:pPr>
              <w:pStyle w:val="ListParagraph"/>
              <w:spacing w:line="480" w:lineRule="auto"/>
              <w:ind w:left="0"/>
              <w:jc w:val="center"/>
              <w:rPr>
                <w:rFonts w:ascii="Times New Roman" w:hAnsi="Times New Roman" w:cs="Times New Roman"/>
                <w:b/>
                <w:bCs/>
                <w:sz w:val="20"/>
                <w:szCs w:val="20"/>
              </w:rPr>
            </w:pPr>
            <w:r w:rsidRPr="00231A8C">
              <w:rPr>
                <w:rFonts w:ascii="Times New Roman" w:hAnsi="Times New Roman" w:cs="Times New Roman"/>
                <w:b/>
                <w:bCs/>
                <w:sz w:val="20"/>
                <w:szCs w:val="20"/>
              </w:rPr>
              <w:t>Study</w:t>
            </w:r>
          </w:p>
        </w:tc>
        <w:tc>
          <w:tcPr>
            <w:tcW w:w="578" w:type="pct"/>
          </w:tcPr>
          <w:p w14:paraId="0011798F" w14:textId="77777777" w:rsidR="001A08B8" w:rsidRPr="00231A8C" w:rsidRDefault="001A08B8" w:rsidP="009E6F79">
            <w:pPr>
              <w:pStyle w:val="ListParagraph"/>
              <w:spacing w:line="480" w:lineRule="auto"/>
              <w:ind w:left="-16"/>
              <w:jc w:val="center"/>
              <w:rPr>
                <w:rFonts w:ascii="Times New Roman" w:hAnsi="Times New Roman" w:cs="Times New Roman"/>
                <w:b/>
                <w:bCs/>
                <w:sz w:val="20"/>
                <w:szCs w:val="20"/>
              </w:rPr>
            </w:pPr>
            <w:r w:rsidRPr="00231A8C">
              <w:rPr>
                <w:rFonts w:ascii="Times New Roman" w:hAnsi="Times New Roman" w:cs="Times New Roman"/>
                <w:b/>
                <w:bCs/>
                <w:sz w:val="20"/>
                <w:szCs w:val="20"/>
              </w:rPr>
              <w:t>Data used</w:t>
            </w:r>
          </w:p>
        </w:tc>
        <w:tc>
          <w:tcPr>
            <w:tcW w:w="1058" w:type="pct"/>
          </w:tcPr>
          <w:p w14:paraId="397125CA" w14:textId="77777777" w:rsidR="001A08B8" w:rsidRPr="00231A8C" w:rsidRDefault="001A08B8" w:rsidP="009E6F79">
            <w:pPr>
              <w:spacing w:after="160" w:line="480" w:lineRule="auto"/>
              <w:jc w:val="center"/>
              <w:rPr>
                <w:rFonts w:ascii="Times New Roman" w:hAnsi="Times New Roman" w:cs="Times New Roman"/>
                <w:b/>
                <w:bCs/>
                <w:sz w:val="20"/>
                <w:szCs w:val="20"/>
              </w:rPr>
            </w:pPr>
            <w:r w:rsidRPr="00231A8C">
              <w:rPr>
                <w:rFonts w:ascii="Times New Roman" w:hAnsi="Times New Roman" w:cs="Times New Roman"/>
                <w:b/>
                <w:bCs/>
                <w:sz w:val="20"/>
                <w:szCs w:val="20"/>
              </w:rPr>
              <w:t>Methodology</w:t>
            </w:r>
          </w:p>
        </w:tc>
        <w:tc>
          <w:tcPr>
            <w:tcW w:w="963" w:type="pct"/>
          </w:tcPr>
          <w:p w14:paraId="44C37642" w14:textId="77777777" w:rsidR="001A08B8" w:rsidRPr="00231A8C" w:rsidRDefault="001A08B8" w:rsidP="009E6F79">
            <w:pPr>
              <w:pStyle w:val="ListParagraph"/>
              <w:spacing w:line="480" w:lineRule="auto"/>
              <w:ind w:left="0"/>
              <w:jc w:val="center"/>
              <w:rPr>
                <w:rFonts w:ascii="Times New Roman" w:hAnsi="Times New Roman" w:cs="Times New Roman"/>
                <w:b/>
                <w:bCs/>
                <w:sz w:val="20"/>
                <w:szCs w:val="20"/>
              </w:rPr>
            </w:pPr>
            <w:r w:rsidRPr="00231A8C">
              <w:rPr>
                <w:rFonts w:ascii="Times New Roman" w:hAnsi="Times New Roman" w:cs="Times New Roman"/>
                <w:b/>
                <w:bCs/>
                <w:sz w:val="20"/>
                <w:szCs w:val="20"/>
              </w:rPr>
              <w:t>Results</w:t>
            </w:r>
          </w:p>
        </w:tc>
        <w:tc>
          <w:tcPr>
            <w:tcW w:w="1056" w:type="pct"/>
          </w:tcPr>
          <w:p w14:paraId="199C9453" w14:textId="77777777" w:rsidR="001A08B8" w:rsidRPr="00231A8C" w:rsidRDefault="001A08B8" w:rsidP="009E6F79">
            <w:pPr>
              <w:pStyle w:val="ListParagraph"/>
              <w:spacing w:line="480" w:lineRule="auto"/>
              <w:ind w:left="0"/>
              <w:jc w:val="center"/>
              <w:rPr>
                <w:rFonts w:ascii="Times New Roman" w:hAnsi="Times New Roman" w:cs="Times New Roman"/>
                <w:b/>
                <w:bCs/>
                <w:sz w:val="20"/>
                <w:szCs w:val="20"/>
              </w:rPr>
            </w:pPr>
            <w:r w:rsidRPr="00231A8C">
              <w:rPr>
                <w:rFonts w:ascii="Times New Roman" w:hAnsi="Times New Roman" w:cs="Times New Roman"/>
                <w:b/>
                <w:bCs/>
                <w:sz w:val="20"/>
                <w:szCs w:val="20"/>
              </w:rPr>
              <w:t>Conclusions</w:t>
            </w:r>
          </w:p>
        </w:tc>
      </w:tr>
      <w:tr w:rsidR="001A08B8" w:rsidRPr="00231A8C" w14:paraId="5B80C523" w14:textId="77777777" w:rsidTr="00B94C11">
        <w:tc>
          <w:tcPr>
            <w:tcW w:w="742" w:type="pct"/>
          </w:tcPr>
          <w:p w14:paraId="5341D3E8"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yRSypLKS","properties":{"formattedCitation":"(Sahu &amp; Sahu, 2023)","plainCitation":"(Sahu &amp; Sahu, 2023)","noteIndex":0},"citationItems":[{"id":1896,"uris":["http://zotero.org/users/12104509/items/DWB4XAFY"],"itemData":{"id":1896,"type":"article-journal","container-title":"International Journal of Plant &amp; Soil Science","DOI":"10.9734/ijpss/2023/v35i122961","ISSN":"2320-7035","issue":"12","language":"en","page":"9-16","source":"journalijpss.com","title":"Synthetic Aperture Radar Remote Sensing for Crop Classification","volume":"35","author":[{"family":"Sahu","given":"Hemant"},{"family":"Sahu","given":"Rajeshwari"}],"issued":{"date-parts":[["2023",5,8]]}}}],"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Sahu &amp; Sahu, 2023)</w:t>
            </w:r>
            <w:r w:rsidRPr="00231A8C">
              <w:rPr>
                <w:rFonts w:ascii="Times New Roman" w:hAnsi="Times New Roman" w:cs="Times New Roman"/>
                <w:sz w:val="16"/>
                <w:szCs w:val="16"/>
              </w:rPr>
              <w:fldChar w:fldCharType="end"/>
            </w:r>
          </w:p>
        </w:tc>
        <w:tc>
          <w:tcPr>
            <w:tcW w:w="604" w:type="pct"/>
          </w:tcPr>
          <w:p w14:paraId="6FAC7A6D" w14:textId="41C3F84C" w:rsidR="001A08B8" w:rsidRPr="00231A8C" w:rsidRDefault="0098554F" w:rsidP="009E6F79">
            <w:pPr>
              <w:spacing w:line="480" w:lineRule="auto"/>
              <w:ind w:left="-16"/>
              <w:rPr>
                <w:rFonts w:ascii="Times New Roman" w:hAnsi="Times New Roman" w:cs="Times New Roman"/>
                <w:sz w:val="16"/>
                <w:szCs w:val="16"/>
              </w:rPr>
            </w:pPr>
            <w:r w:rsidRPr="00E06486">
              <w:rPr>
                <w:rFonts w:ascii="Times New Roman" w:hAnsi="Times New Roman" w:cs="Times New Roman"/>
                <w:sz w:val="16"/>
                <w:szCs w:val="16"/>
              </w:rPr>
              <w:t>Crop classification</w:t>
            </w:r>
          </w:p>
        </w:tc>
        <w:tc>
          <w:tcPr>
            <w:tcW w:w="578" w:type="pct"/>
          </w:tcPr>
          <w:p w14:paraId="46E18ED9" w14:textId="77777777" w:rsidR="001A08B8" w:rsidRPr="00231A8C" w:rsidRDefault="001A08B8" w:rsidP="009E6F79">
            <w:pPr>
              <w:spacing w:after="160" w:line="480" w:lineRule="auto"/>
              <w:ind w:left="-16"/>
              <w:rPr>
                <w:rFonts w:ascii="Times New Roman" w:hAnsi="Times New Roman" w:cs="Times New Roman"/>
                <w:sz w:val="16"/>
                <w:szCs w:val="16"/>
              </w:rPr>
            </w:pPr>
            <w:r w:rsidRPr="00231A8C">
              <w:rPr>
                <w:rFonts w:ascii="Times New Roman" w:hAnsi="Times New Roman" w:cs="Times New Roman"/>
                <w:sz w:val="16"/>
                <w:szCs w:val="16"/>
              </w:rPr>
              <w:t>Sentinel 1A SAR Data</w:t>
            </w:r>
          </w:p>
        </w:tc>
        <w:tc>
          <w:tcPr>
            <w:tcW w:w="1058" w:type="pct"/>
          </w:tcPr>
          <w:p w14:paraId="5632005C"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Grey Level Co-occurrence Matrix (GLCM) feature extraction</w:t>
            </w:r>
          </w:p>
          <w:p w14:paraId="5744A7FB"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tatistical analysis for fruit crop and major Kharif crop</w:t>
            </w:r>
          </w:p>
        </w:tc>
        <w:tc>
          <w:tcPr>
            <w:tcW w:w="963" w:type="pct"/>
          </w:tcPr>
          <w:p w14:paraId="7FED2ADC"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The mean backscatter value is lowest for bananas (99.12 dB).</w:t>
            </w:r>
          </w:p>
          <w:p w14:paraId="48924297"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The mean backscatter value is highest for Mango (198.26 dB).</w:t>
            </w:r>
          </w:p>
        </w:tc>
        <w:tc>
          <w:tcPr>
            <w:tcW w:w="1056" w:type="pct"/>
          </w:tcPr>
          <w:p w14:paraId="2E1180AF" w14:textId="39387D3F"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The </w:t>
            </w:r>
            <w:r w:rsidR="00336CBC">
              <w:rPr>
                <w:rFonts w:ascii="Times New Roman" w:hAnsi="Times New Roman" w:cs="Times New Roman"/>
                <w:sz w:val="16"/>
                <w:szCs w:val="16"/>
              </w:rPr>
              <w:t xml:space="preserve">SAR data </w:t>
            </w:r>
            <w:r w:rsidRPr="00231A8C">
              <w:rPr>
                <w:rFonts w:ascii="Times New Roman" w:hAnsi="Times New Roman" w:cs="Times New Roman"/>
                <w:sz w:val="16"/>
                <w:szCs w:val="16"/>
              </w:rPr>
              <w:t xml:space="preserve">GLCM feature is </w:t>
            </w:r>
            <w:r w:rsidR="00B94C11">
              <w:rPr>
                <w:rFonts w:ascii="Times New Roman" w:hAnsi="Times New Roman" w:cs="Times New Roman"/>
                <w:sz w:val="16"/>
                <w:szCs w:val="16"/>
              </w:rPr>
              <w:t>essential</w:t>
            </w:r>
            <w:r w:rsidRPr="00231A8C">
              <w:rPr>
                <w:rFonts w:ascii="Times New Roman" w:hAnsi="Times New Roman" w:cs="Times New Roman"/>
                <w:sz w:val="16"/>
                <w:szCs w:val="16"/>
              </w:rPr>
              <w:t xml:space="preserve"> for crop classification.</w:t>
            </w:r>
          </w:p>
          <w:p w14:paraId="70828DA4" w14:textId="56FCF47D"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Texture information is useful when optical images are </w:t>
            </w:r>
            <w:r w:rsidR="00B94C11">
              <w:rPr>
                <w:rFonts w:ascii="Times New Roman" w:hAnsi="Times New Roman" w:cs="Times New Roman"/>
                <w:sz w:val="16"/>
                <w:szCs w:val="16"/>
              </w:rPr>
              <w:t>challenging</w:t>
            </w:r>
            <w:r w:rsidRPr="00231A8C">
              <w:rPr>
                <w:rFonts w:ascii="Times New Roman" w:hAnsi="Times New Roman" w:cs="Times New Roman"/>
                <w:sz w:val="16"/>
                <w:szCs w:val="16"/>
              </w:rPr>
              <w:t xml:space="preserve"> to acquire.</w:t>
            </w:r>
          </w:p>
        </w:tc>
      </w:tr>
      <w:tr w:rsidR="001A08B8" w:rsidRPr="00231A8C" w14:paraId="3AFF76B8" w14:textId="77777777" w:rsidTr="00B94C11">
        <w:tc>
          <w:tcPr>
            <w:tcW w:w="742" w:type="pct"/>
          </w:tcPr>
          <w:p w14:paraId="7617B397" w14:textId="77777777" w:rsidR="001A08B8" w:rsidRPr="00231A8C" w:rsidRDefault="001A08B8"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YVzufjTs","properties":{"formattedCitation":"(Guo et al., 2022)","plainCitation":"(Guo et al., 2022)","noteIndex":0},"citationItems":[{"id":1863,"uris":["http://zotero.org/users/12104509/items/4F67FCZ9"],"itemData":{"id":1863,"type":"article-journal","abstract":"Crop type identification is the initial stage and an important part of the agricultural monitoring system. It is well known that synthetic aperture radar (SAR) Sentinel-1A imagery provides a reliable data source for crop type identification. However, a single-temporal SAR image does not contain enough features, and the unique physical characteristics of radar images are relatively lacking, which limits its potential in crop mapping. In addition, current methods may not be applicable for time-series SAR data. To address the above issues, a new crop type identification method was proposed. Specifically, a farmland mask was firstly generated by the object Markov random field (OMRF) model to remove the interference of non-farmland factors. Then, the features of the standard backscatter coefficient, Sigma-naught (σ0), and the normalized backscatter coefficient by the incident angle, Gamma-naught (γ0), were extracted for each type of crop, and the optimal feature combination was found from time-series SAR images by means of Jeffries-Matusita (J-M) distance analysis. Finally, to make efficient utilization of optimal multi-temporal feature combination, a new network, the convolutional-autoencoder neural network (C-AENN), was developed for the crop type identification task. In order to prove the effectiveness of the method, several classical machine learning methods such as support vector machine (SVM), random forest (RF), etc., and deep learning methods such as one dimensional convolutional neural network (1D-CNN) and stacked auto-encoder (SAE), etc., were used for comparison. In terms of quantitative assessment, the proposed method achieved the highest accuracy, with a macro-F1 score of 0.9825, an overall accuracy (OA) score of 0.9794, and a Kappa coefficient (Kappa) score of 0.9705. In terms of qualitative assessment, four typical regions were chosen for intuitive comparison with the sample maps, and the identification result covering the study area was compared with a contemporaneous optical image, which indicated the high accuracy of the proposed method. In short, this study enables the effective identification of crop types, which demonstrates the importance of multi-temporal radar images in feature combination and the necessity of deep learning networks to extract complex features.","container-title":"Remote Sensing","DOI":"10.3390/rs14061379","ISSN":"2072-4292","issue":"6","language":"en","license":"http://creativecommons.org/licenses/by/3.0/","note":"number: 6\npublisher: Multidisciplinary Digital Publishing Institute","page":"1379","source":"www.mdpi.com","title":"Identification of Crop Type Based on C-AENN Using Time Series Sentinel-1A SAR Data","volume":"14","author":[{"family":"Guo","given":"Zhengwei"},{"family":"Qi","given":"Wenwen"},{"family":"Huang","given":"Yabo"},{"family":"Zhao","given":"Jianhui"},{"family":"Yang","given":"Huijin"},{"family":"Koo","given":"Voon-Chet"},{"family":"Li","given":"Ning"}],"issued":{"date-parts":[["2022",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Guo et al., 2022)</w:t>
            </w:r>
            <w:r w:rsidRPr="00231A8C">
              <w:rPr>
                <w:rFonts w:ascii="Times New Roman" w:hAnsi="Times New Roman" w:cs="Times New Roman"/>
                <w:sz w:val="16"/>
                <w:szCs w:val="16"/>
              </w:rPr>
              <w:fldChar w:fldCharType="end"/>
            </w:r>
          </w:p>
        </w:tc>
        <w:tc>
          <w:tcPr>
            <w:tcW w:w="604" w:type="pct"/>
          </w:tcPr>
          <w:p w14:paraId="0651ACEF" w14:textId="64DBCF5A" w:rsidR="001A08B8" w:rsidRPr="00231A8C" w:rsidRDefault="0098554F" w:rsidP="009E6F79">
            <w:pPr>
              <w:spacing w:line="480" w:lineRule="auto"/>
              <w:ind w:left="-16"/>
              <w:rPr>
                <w:rFonts w:ascii="Times New Roman" w:hAnsi="Times New Roman" w:cs="Times New Roman"/>
                <w:sz w:val="16"/>
                <w:szCs w:val="16"/>
              </w:rPr>
            </w:pPr>
            <w:r w:rsidRPr="000D6383">
              <w:rPr>
                <w:rFonts w:ascii="Times New Roman" w:hAnsi="Times New Roman" w:cs="Times New Roman"/>
                <w:sz w:val="16"/>
                <w:szCs w:val="16"/>
              </w:rPr>
              <w:t>Identification of crop type</w:t>
            </w:r>
          </w:p>
        </w:tc>
        <w:tc>
          <w:tcPr>
            <w:tcW w:w="578" w:type="pct"/>
          </w:tcPr>
          <w:p w14:paraId="0663F0B8" w14:textId="1370FD29" w:rsidR="001A08B8" w:rsidRPr="00231A8C" w:rsidRDefault="001A08B8" w:rsidP="009E6F79">
            <w:pPr>
              <w:pStyle w:val="ListParagraph"/>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Sentinel-1A SAR</w:t>
            </w:r>
            <w:r w:rsidR="000F5C68">
              <w:rPr>
                <w:rFonts w:ascii="Times New Roman" w:hAnsi="Times New Roman" w:cs="Times New Roman"/>
                <w:sz w:val="16"/>
                <w:szCs w:val="16"/>
              </w:rPr>
              <w:t xml:space="preserve"> </w:t>
            </w:r>
            <w:r w:rsidR="000F5C68" w:rsidRPr="00231A8C">
              <w:rPr>
                <w:rFonts w:ascii="Times New Roman" w:hAnsi="Times New Roman" w:cs="Times New Roman"/>
                <w:sz w:val="16"/>
                <w:szCs w:val="16"/>
              </w:rPr>
              <w:t>Data</w:t>
            </w:r>
          </w:p>
        </w:tc>
        <w:tc>
          <w:tcPr>
            <w:tcW w:w="1058" w:type="pct"/>
          </w:tcPr>
          <w:p w14:paraId="4316768B"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Convolutional-autoencoder neural network (C-AENN).</w:t>
            </w:r>
          </w:p>
          <w:p w14:paraId="4FCE9913" w14:textId="3751E22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Comparison with ML methods such as </w:t>
            </w:r>
            <w:r w:rsidR="00036D16">
              <w:rPr>
                <w:rFonts w:ascii="Times New Roman" w:hAnsi="Times New Roman" w:cs="Times New Roman"/>
                <w:sz w:val="16"/>
                <w:szCs w:val="16"/>
              </w:rPr>
              <w:t xml:space="preserve">RF, </w:t>
            </w:r>
            <w:r w:rsidRPr="00231A8C">
              <w:rPr>
                <w:rFonts w:ascii="Times New Roman" w:hAnsi="Times New Roman" w:cs="Times New Roman"/>
                <w:sz w:val="16"/>
                <w:szCs w:val="16"/>
              </w:rPr>
              <w:t xml:space="preserve">SVM, etc., and deep learning </w:t>
            </w:r>
            <w:r w:rsidR="008B23F9">
              <w:rPr>
                <w:rFonts w:ascii="Times New Roman" w:hAnsi="Times New Roman" w:cs="Times New Roman"/>
                <w:sz w:val="16"/>
                <w:szCs w:val="16"/>
              </w:rPr>
              <w:t>like</w:t>
            </w:r>
            <w:r w:rsidRPr="00231A8C">
              <w:rPr>
                <w:rFonts w:ascii="Times New Roman" w:hAnsi="Times New Roman" w:cs="Times New Roman"/>
                <w:sz w:val="16"/>
                <w:szCs w:val="16"/>
              </w:rPr>
              <w:t xml:space="preserve"> 1D-CNN </w:t>
            </w:r>
          </w:p>
        </w:tc>
        <w:tc>
          <w:tcPr>
            <w:tcW w:w="963" w:type="pct"/>
          </w:tcPr>
          <w:p w14:paraId="19888BD0" w14:textId="3FD62AA7" w:rsidR="001A08B8" w:rsidRPr="00231A8C" w:rsidRDefault="00460412" w:rsidP="009E6F79">
            <w:pPr>
              <w:spacing w:line="480" w:lineRule="auto"/>
              <w:rPr>
                <w:rFonts w:ascii="Times New Roman" w:hAnsi="Times New Roman" w:cs="Times New Roman"/>
                <w:sz w:val="16"/>
                <w:szCs w:val="16"/>
              </w:rPr>
            </w:pPr>
            <w:r>
              <w:rPr>
                <w:rFonts w:ascii="Times New Roman" w:hAnsi="Times New Roman" w:cs="Times New Roman"/>
                <w:sz w:val="16"/>
                <w:szCs w:val="16"/>
              </w:rPr>
              <w:t xml:space="preserve">The C-AENN technique yielded the highest accuracy, with a kappa coefficient of </w:t>
            </w:r>
            <w:commentRangeStart w:id="48"/>
            <w:r>
              <w:rPr>
                <w:rFonts w:ascii="Times New Roman" w:hAnsi="Times New Roman" w:cs="Times New Roman"/>
                <w:sz w:val="16"/>
                <w:szCs w:val="16"/>
              </w:rPr>
              <w:t>0.9705</w:t>
            </w:r>
            <w:commentRangeEnd w:id="48"/>
            <w:r w:rsidR="00A66738">
              <w:rPr>
                <w:rStyle w:val="CommentReference"/>
              </w:rPr>
              <w:commentReference w:id="48"/>
            </w:r>
            <w:r>
              <w:rPr>
                <w:rFonts w:ascii="Times New Roman" w:hAnsi="Times New Roman" w:cs="Times New Roman"/>
                <w:sz w:val="16"/>
                <w:szCs w:val="16"/>
              </w:rPr>
              <w:t xml:space="preserve">, an overall accuracy of </w:t>
            </w:r>
            <w:commentRangeStart w:id="49"/>
            <w:r>
              <w:rPr>
                <w:rFonts w:ascii="Times New Roman" w:hAnsi="Times New Roman" w:cs="Times New Roman"/>
                <w:sz w:val="16"/>
                <w:szCs w:val="16"/>
              </w:rPr>
              <w:t>0.9794</w:t>
            </w:r>
            <w:commentRangeEnd w:id="49"/>
            <w:r w:rsidR="00A66738">
              <w:rPr>
                <w:rStyle w:val="CommentReference"/>
              </w:rPr>
              <w:commentReference w:id="49"/>
            </w:r>
            <w:r>
              <w:rPr>
                <w:rFonts w:ascii="Times New Roman" w:hAnsi="Times New Roman" w:cs="Times New Roman"/>
                <w:sz w:val="16"/>
                <w:szCs w:val="16"/>
              </w:rPr>
              <w:t xml:space="preserve">, and a macro-F1 score of </w:t>
            </w:r>
            <w:commentRangeStart w:id="50"/>
            <w:r>
              <w:rPr>
                <w:rFonts w:ascii="Times New Roman" w:hAnsi="Times New Roman" w:cs="Times New Roman"/>
                <w:sz w:val="16"/>
                <w:szCs w:val="16"/>
              </w:rPr>
              <w:t>0.9825</w:t>
            </w:r>
            <w:commentRangeEnd w:id="50"/>
            <w:r w:rsidR="00A66738">
              <w:rPr>
                <w:rStyle w:val="CommentReference"/>
              </w:rPr>
              <w:commentReference w:id="50"/>
            </w:r>
            <w:r w:rsidR="00D27D2C">
              <w:rPr>
                <w:rFonts w:ascii="Times New Roman" w:hAnsi="Times New Roman" w:cs="Times New Roman"/>
                <w:sz w:val="16"/>
                <w:szCs w:val="16"/>
              </w:rPr>
              <w:t>.</w:t>
            </w:r>
          </w:p>
        </w:tc>
        <w:tc>
          <w:tcPr>
            <w:tcW w:w="1056" w:type="pct"/>
          </w:tcPr>
          <w:p w14:paraId="26686BC1" w14:textId="58C36D35"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A</w:t>
            </w:r>
            <w:r w:rsidR="00E50C05">
              <w:rPr>
                <w:rFonts w:ascii="Times New Roman" w:hAnsi="Times New Roman" w:cs="Times New Roman"/>
                <w:sz w:val="16"/>
                <w:szCs w:val="16"/>
              </w:rPr>
              <w:t>n</w:t>
            </w:r>
            <w:r w:rsidRPr="00231A8C">
              <w:rPr>
                <w:rFonts w:ascii="Times New Roman" w:hAnsi="Times New Roman" w:cs="Times New Roman"/>
                <w:sz w:val="16"/>
                <w:szCs w:val="16"/>
              </w:rPr>
              <w:t xml:space="preserve"> </w:t>
            </w:r>
            <w:r w:rsidR="00E47657" w:rsidRPr="00231A8C">
              <w:rPr>
                <w:rFonts w:ascii="Times New Roman" w:hAnsi="Times New Roman" w:cs="Times New Roman"/>
                <w:sz w:val="16"/>
                <w:szCs w:val="16"/>
              </w:rPr>
              <w:t>innovative</w:t>
            </w:r>
            <w:r w:rsidRPr="00231A8C">
              <w:rPr>
                <w:rFonts w:ascii="Times New Roman" w:hAnsi="Times New Roman" w:cs="Times New Roman"/>
                <w:sz w:val="16"/>
                <w:szCs w:val="16"/>
              </w:rPr>
              <w:t xml:space="preserve"> </w:t>
            </w:r>
            <w:r w:rsidR="00E47657" w:rsidRPr="00231A8C">
              <w:rPr>
                <w:rFonts w:ascii="Times New Roman" w:hAnsi="Times New Roman" w:cs="Times New Roman"/>
                <w:sz w:val="16"/>
                <w:szCs w:val="16"/>
              </w:rPr>
              <w:t>technique</w:t>
            </w:r>
            <w:r w:rsidRPr="00231A8C">
              <w:rPr>
                <w:rFonts w:ascii="Times New Roman" w:hAnsi="Times New Roman" w:cs="Times New Roman"/>
                <w:sz w:val="16"/>
                <w:szCs w:val="16"/>
              </w:rPr>
              <w:t xml:space="preserve"> for crop type identification using time-series Sentinel-1A images was proposed.</w:t>
            </w:r>
          </w:p>
          <w:p w14:paraId="0EFA7FA4" w14:textId="77777777" w:rsidR="001A08B8" w:rsidRPr="00231A8C" w:rsidRDefault="001A08B8" w:rsidP="009E6F79">
            <w:pPr>
              <w:spacing w:after="160" w:line="480" w:lineRule="auto"/>
              <w:rPr>
                <w:rFonts w:ascii="Times New Roman" w:hAnsi="Times New Roman" w:cs="Times New Roman"/>
                <w:sz w:val="16"/>
                <w:szCs w:val="16"/>
              </w:rPr>
            </w:pPr>
          </w:p>
        </w:tc>
      </w:tr>
      <w:tr w:rsidR="001A08B8" w:rsidRPr="00231A8C" w14:paraId="289B8FF3" w14:textId="77777777" w:rsidTr="00B94C11">
        <w:tc>
          <w:tcPr>
            <w:tcW w:w="742" w:type="pct"/>
          </w:tcPr>
          <w:p w14:paraId="2C4C4EA3"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FXjLUjZk","properties":{"formattedCitation":"(Lai et al., 2021)","plainCitation":"(Lai et al., 2021)","noteIndex":0},"citationItems":[{"id":1904,"uris":["http://zotero.org/users/12104509/items/DP3KGHB2"],"itemData":{"id":1904,"type":"paper-conference","abstract":"Polarimetric Synthetic Aperture Radar (PolSAR) is sensitive to vegetation shape and structure, hence it has been frequently used in crop type identification. Many experimental studies in previous literature proved that increasing the number of temporal SAR images (time dimension) or polarimetric feature parameters (feature dimension) can improve the accuracy of SAR crop identification. However, the comparative analysis of the impact of these two factors on the accuracy of temporal SAR crop classification is still a problem. To fill this knowledge gap, this paper collected a total of 11 Sentinel-1 dual-polarization SAR data and 5 RADARSAT-2 full polarization SAR data for testing purposes. The widely used random forest classification method was adopted for crop classification research, and the importance of the number of SAR images and the number of polarimetric features were explored. Compared with dual-polarization SAR data, the overall classification accuracy in a single month with fully polarimetric SAR data can be improved by 17.94% at most. Moreover, the overall classification accuracy using only 5 RADARSAT-2 images can reach at 95.13%, which is 3.05% and 0.84 % higher than that of 5 and 11 Sentinel-1 data, respectively.","container-title":"2021 SAR in Big Data Era (BIGSARDATA)","DOI":"10.1109/BIGSARDATA53212.2021.9574407","event-title":"2021 SAR in Big Data Era (BIGSARDATA)","page":"1-4","source":"IEEE Xplore","title":"Comparison of Fully and Dual Multi-temporal C-band PolSAR Observations for Crop Classification","URL":"https://ieeexplore.ieee.org/document/9574407","author":[{"family":"Lai","given":"Kunyu"},{"family":"Xie","given":"Qinghua"},{"family":"Dou","given":"Qi"},{"family":"Zhao","given":"Qinxin"}],"accessed":{"date-parts":[["2024",6,5]]},"issued":{"date-parts":[["2021",9]]}}}],"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Lai et al., 2021)</w:t>
            </w:r>
            <w:r w:rsidRPr="00231A8C">
              <w:rPr>
                <w:rFonts w:ascii="Times New Roman" w:hAnsi="Times New Roman" w:cs="Times New Roman"/>
                <w:sz w:val="16"/>
                <w:szCs w:val="16"/>
              </w:rPr>
              <w:fldChar w:fldCharType="end"/>
            </w:r>
          </w:p>
        </w:tc>
        <w:tc>
          <w:tcPr>
            <w:tcW w:w="604" w:type="pct"/>
          </w:tcPr>
          <w:p w14:paraId="4AD1CB3D" w14:textId="4A208D6D" w:rsidR="001A08B8" w:rsidRPr="00231A8C" w:rsidRDefault="0098554F" w:rsidP="009E6F79">
            <w:pPr>
              <w:spacing w:line="480" w:lineRule="auto"/>
              <w:ind w:left="-16"/>
              <w:rPr>
                <w:rFonts w:ascii="Times New Roman" w:hAnsi="Times New Roman" w:cs="Times New Roman"/>
                <w:sz w:val="16"/>
                <w:szCs w:val="16"/>
              </w:rPr>
            </w:pPr>
            <w:r w:rsidRPr="00E06486">
              <w:rPr>
                <w:rFonts w:ascii="Times New Roman" w:hAnsi="Times New Roman" w:cs="Times New Roman"/>
                <w:sz w:val="16"/>
                <w:szCs w:val="16"/>
              </w:rPr>
              <w:t>Crop classification</w:t>
            </w:r>
          </w:p>
        </w:tc>
        <w:tc>
          <w:tcPr>
            <w:tcW w:w="578" w:type="pct"/>
          </w:tcPr>
          <w:p w14:paraId="6D6EBFC5" w14:textId="7A86F33F"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RADARASAT-2 and Sentinel-1 </w:t>
            </w:r>
            <w:r w:rsidR="000F5C68" w:rsidRPr="00231A8C">
              <w:rPr>
                <w:rFonts w:ascii="Times New Roman" w:hAnsi="Times New Roman" w:cs="Times New Roman"/>
                <w:sz w:val="16"/>
                <w:szCs w:val="16"/>
              </w:rPr>
              <w:t>Data</w:t>
            </w:r>
          </w:p>
        </w:tc>
        <w:tc>
          <w:tcPr>
            <w:tcW w:w="1058" w:type="pct"/>
          </w:tcPr>
          <w:p w14:paraId="4CBFD5E3"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andom forest classification method</w:t>
            </w:r>
          </w:p>
          <w:p w14:paraId="767D3FE6"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Comparative analysis of SAR data</w:t>
            </w:r>
          </w:p>
          <w:p w14:paraId="3E0963F9" w14:textId="77777777" w:rsidR="001A08B8" w:rsidRPr="00231A8C" w:rsidRDefault="001A08B8" w:rsidP="009E6F79">
            <w:pPr>
              <w:spacing w:line="480" w:lineRule="auto"/>
              <w:ind w:left="720"/>
              <w:rPr>
                <w:rFonts w:ascii="Times New Roman" w:hAnsi="Times New Roman" w:cs="Times New Roman"/>
                <w:sz w:val="16"/>
                <w:szCs w:val="16"/>
              </w:rPr>
            </w:pPr>
          </w:p>
        </w:tc>
        <w:tc>
          <w:tcPr>
            <w:tcW w:w="963" w:type="pct"/>
          </w:tcPr>
          <w:p w14:paraId="094D2665"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Overall classification accuracy improved by 17.94% with fully polarimetric SAR data.</w:t>
            </w:r>
          </w:p>
          <w:p w14:paraId="6FC6A97C" w14:textId="073A13A3" w:rsidR="001A08B8" w:rsidRPr="00231A8C" w:rsidRDefault="00BD1134" w:rsidP="009E6F79">
            <w:pPr>
              <w:spacing w:line="480" w:lineRule="auto"/>
              <w:rPr>
                <w:rFonts w:ascii="Times New Roman" w:hAnsi="Times New Roman" w:cs="Times New Roman"/>
                <w:sz w:val="16"/>
                <w:szCs w:val="16"/>
              </w:rPr>
            </w:pPr>
            <w:r>
              <w:rPr>
                <w:rFonts w:ascii="Times New Roman" w:hAnsi="Times New Roman" w:cs="Times New Roman"/>
                <w:sz w:val="16"/>
                <w:szCs w:val="16"/>
              </w:rPr>
              <w:t>T</w:t>
            </w:r>
            <w:r w:rsidR="006B6488">
              <w:rPr>
                <w:rFonts w:ascii="Times New Roman" w:hAnsi="Times New Roman" w:cs="Times New Roman"/>
                <w:sz w:val="16"/>
                <w:szCs w:val="16"/>
              </w:rPr>
              <w:t xml:space="preserve">he overall </w:t>
            </w:r>
            <w:r w:rsidR="005D1676">
              <w:rPr>
                <w:rFonts w:ascii="Times New Roman" w:hAnsi="Times New Roman" w:cs="Times New Roman"/>
                <w:sz w:val="16"/>
                <w:szCs w:val="16"/>
              </w:rPr>
              <w:t xml:space="preserve">classification </w:t>
            </w:r>
            <w:r w:rsidR="006B6488">
              <w:rPr>
                <w:rFonts w:ascii="Times New Roman" w:hAnsi="Times New Roman" w:cs="Times New Roman"/>
                <w:sz w:val="16"/>
                <w:szCs w:val="16"/>
              </w:rPr>
              <w:t>accuracy was 95.13%</w:t>
            </w:r>
            <w:r w:rsidR="005D1676">
              <w:rPr>
                <w:rFonts w:ascii="Times New Roman" w:hAnsi="Times New Roman" w:cs="Times New Roman"/>
                <w:sz w:val="16"/>
                <w:szCs w:val="16"/>
              </w:rPr>
              <w:t xml:space="preserve"> using 5</w:t>
            </w:r>
            <w:r>
              <w:rPr>
                <w:rFonts w:ascii="Times New Roman" w:hAnsi="Times New Roman" w:cs="Times New Roman"/>
                <w:sz w:val="16"/>
                <w:szCs w:val="16"/>
              </w:rPr>
              <w:t xml:space="preserve"> </w:t>
            </w:r>
            <w:r w:rsidRPr="00BD1134">
              <w:rPr>
                <w:rFonts w:ascii="Times New Roman" w:hAnsi="Times New Roman" w:cs="Times New Roman"/>
                <w:sz w:val="16"/>
                <w:szCs w:val="16"/>
              </w:rPr>
              <w:t>RADARSAT-2 images</w:t>
            </w:r>
          </w:p>
        </w:tc>
        <w:tc>
          <w:tcPr>
            <w:tcW w:w="1056" w:type="pct"/>
          </w:tcPr>
          <w:p w14:paraId="3360EE1D"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ADARSAT-2 data achieves higher classification accuracy compared to Sentinel-1 data.</w:t>
            </w:r>
          </w:p>
        </w:tc>
      </w:tr>
      <w:tr w:rsidR="001A08B8" w:rsidRPr="00231A8C" w14:paraId="2366E8B9" w14:textId="77777777" w:rsidTr="00B94C11">
        <w:trPr>
          <w:trHeight w:val="548"/>
        </w:trPr>
        <w:tc>
          <w:tcPr>
            <w:tcW w:w="742" w:type="pct"/>
          </w:tcPr>
          <w:p w14:paraId="72EE26B4"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zb0oMJl0","properties":{"formattedCitation":"(Beriaux et al., 2021)","plainCitation":"(Beriaux et al., 2021)","noteIndex":0},"citationItems":[{"id":1907,"uris":["http://zotero.org/users/12104509/items/ZUE8BHRP"],"itemData":{"id":1907,"type":"article-journal","abstract":"In this upcoming Common Agricultural Policy (CAP) reform, the use of satellite imagery is taking an increasing role for improving the Integrated Administration and Control System (IACS). Considering the operational aspect of the CAP monitoring process, the use of Sentinel-1 SAR (Synthetic Aperture Radar) images is highly relevant, especially in regions with a frequent cloud cover, such as Belgium. Indeed, SAR imagery does not depend on sunlight and is barely affected by the presence of clouds. Moreover, the SAR signal is particularly sensitive to the geometry and the water content of the target. Crop identification is often a pre-requisite to monitor agriculture at parcel level (ploughing, harvest, grassland mowing, intercropping, etc.) The main goal of this study is to assess the performances and constraints of a SAR-based crop classification in an operational large-scale application. The Random Forest object-oriented classification model is built on Sentinel-1 time series from January to August 2020 only. It can identify crops in the Walloon Region (south part of Belgium) with high performance: 93.4% of well-classified area, representing 88.4% of the parcels. Among the 48 crop groups, the six most represented ones get a F1-score higher or equal to 84%. Additionally, this research documents how the classification performance is affected by different parameters: the SAR orbit, the size of the training dataset, the use of different internal buffers on parcel polygons before signal extraction, the set of explanatory variables, and the period of the time series. In an operational context, this allows to choose the right balance between classification accuracy and model complexity. A key result is that using a training dataset containing only 3.2% of the total number of parcels allows to correctly classify 91.7% of the agricultural area. The impact of rain and snow is also discussed. Finally, this research analyses how the classification accuracy depends on some characteristics of the parcels like their shape or size. This allows to assess the relevance of the classification depending on those characteristics, as well as to identify a subset of parcels for which the global accuracy is higher.","container-title":"Remote Sensing","DOI":"10.3390/rs13142785","ISSN":"2072-4292","issue":"14","language":"en","license":"http://creativecommons.org/licenses/by/3.0/","note":"number: 14\npublisher: Multidisciplinary Digital Publishing Institute","page":"2785","source":"www.mdpi.com","title":"Sentinel-1 Time Series for Crop Identification in the Framework of the Future CAP Monitoring","volume":"13","author":[{"family":"Beriaux","given":"Emilie"},{"family":"Jago","given":"Alban"},{"family":"Lucau-Danila","given":"Cozmin"},{"family":"Planchon","given":"Viviane"},{"family":"Defourny","given":"Pierre"}],"issued":{"date-parts":[["2021",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 xml:space="preserve">(Beriaux et al., </w:t>
            </w:r>
            <w:r w:rsidRPr="00231A8C">
              <w:rPr>
                <w:rFonts w:ascii="Times New Roman" w:hAnsi="Times New Roman" w:cs="Times New Roman"/>
                <w:sz w:val="16"/>
                <w:szCs w:val="16"/>
              </w:rPr>
              <w:lastRenderedPageBreak/>
              <w:t>2021)</w:t>
            </w:r>
            <w:r w:rsidRPr="00231A8C">
              <w:rPr>
                <w:rFonts w:ascii="Times New Roman" w:hAnsi="Times New Roman" w:cs="Times New Roman"/>
                <w:sz w:val="16"/>
                <w:szCs w:val="16"/>
              </w:rPr>
              <w:fldChar w:fldCharType="end"/>
            </w:r>
          </w:p>
        </w:tc>
        <w:tc>
          <w:tcPr>
            <w:tcW w:w="604" w:type="pct"/>
          </w:tcPr>
          <w:p w14:paraId="354FC7E5" w14:textId="39EEB020" w:rsidR="001A08B8" w:rsidRPr="00231A8C" w:rsidRDefault="0098554F" w:rsidP="009E6F79">
            <w:pPr>
              <w:spacing w:after="160" w:line="480" w:lineRule="auto"/>
              <w:ind w:left="-16"/>
              <w:rPr>
                <w:rFonts w:ascii="Times New Roman" w:hAnsi="Times New Roman" w:cs="Times New Roman"/>
                <w:sz w:val="16"/>
                <w:szCs w:val="16"/>
              </w:rPr>
            </w:pPr>
            <w:r w:rsidRPr="000D6383">
              <w:rPr>
                <w:rFonts w:ascii="Times New Roman" w:hAnsi="Times New Roman" w:cs="Times New Roman"/>
                <w:sz w:val="16"/>
                <w:szCs w:val="16"/>
              </w:rPr>
              <w:lastRenderedPageBreak/>
              <w:t xml:space="preserve">Crop </w:t>
            </w:r>
            <w:r w:rsidRPr="000D6383">
              <w:rPr>
                <w:rFonts w:ascii="Times New Roman" w:hAnsi="Times New Roman" w:cs="Times New Roman"/>
                <w:sz w:val="16"/>
                <w:szCs w:val="16"/>
              </w:rPr>
              <w:lastRenderedPageBreak/>
              <w:t>identification</w:t>
            </w:r>
          </w:p>
        </w:tc>
        <w:tc>
          <w:tcPr>
            <w:tcW w:w="578" w:type="pct"/>
          </w:tcPr>
          <w:p w14:paraId="50B46373" w14:textId="69113F68"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lastRenderedPageBreak/>
              <w:t xml:space="preserve">Sentinel-1 </w:t>
            </w:r>
            <w:r w:rsidRPr="00231A8C">
              <w:rPr>
                <w:rFonts w:ascii="Times New Roman" w:hAnsi="Times New Roman" w:cs="Times New Roman"/>
                <w:sz w:val="16"/>
                <w:szCs w:val="16"/>
              </w:rPr>
              <w:lastRenderedPageBreak/>
              <w:t xml:space="preserve">SAR </w:t>
            </w:r>
            <w:r w:rsidR="000F5C68" w:rsidRPr="00231A8C">
              <w:rPr>
                <w:rFonts w:ascii="Times New Roman" w:hAnsi="Times New Roman" w:cs="Times New Roman"/>
                <w:sz w:val="16"/>
                <w:szCs w:val="16"/>
              </w:rPr>
              <w:t>Data</w:t>
            </w:r>
          </w:p>
        </w:tc>
        <w:tc>
          <w:tcPr>
            <w:tcW w:w="1058" w:type="pct"/>
          </w:tcPr>
          <w:p w14:paraId="335802A7"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t>Random Forest object-</w:t>
            </w:r>
            <w:r w:rsidRPr="00231A8C">
              <w:rPr>
                <w:rFonts w:ascii="Times New Roman" w:hAnsi="Times New Roman" w:cs="Times New Roman"/>
                <w:sz w:val="16"/>
                <w:szCs w:val="16"/>
              </w:rPr>
              <w:lastRenderedPageBreak/>
              <w:t>oriented classification model</w:t>
            </w:r>
          </w:p>
        </w:tc>
        <w:tc>
          <w:tcPr>
            <w:tcW w:w="963" w:type="pct"/>
          </w:tcPr>
          <w:p w14:paraId="526A8C45"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t xml:space="preserve">The Random Forest </w:t>
            </w:r>
            <w:r w:rsidRPr="00231A8C">
              <w:rPr>
                <w:rFonts w:ascii="Times New Roman" w:hAnsi="Times New Roman" w:cs="Times New Roman"/>
                <w:sz w:val="16"/>
                <w:szCs w:val="16"/>
              </w:rPr>
              <w:lastRenderedPageBreak/>
              <w:t>model achieved a high performance of 93.4% in crop classification.</w:t>
            </w:r>
          </w:p>
          <w:p w14:paraId="5C941778"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Using a training dataset of only 3.2% of parcels correctly classified 91.7% of the agricultural area.</w:t>
            </w:r>
          </w:p>
        </w:tc>
        <w:tc>
          <w:tcPr>
            <w:tcW w:w="1056" w:type="pct"/>
          </w:tcPr>
          <w:p w14:paraId="38553FB8" w14:textId="588FCC9F"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t>The Random Forest object-</w:t>
            </w:r>
            <w:r w:rsidRPr="00231A8C">
              <w:rPr>
                <w:rFonts w:ascii="Times New Roman" w:hAnsi="Times New Roman" w:cs="Times New Roman"/>
                <w:sz w:val="16"/>
                <w:szCs w:val="16"/>
              </w:rPr>
              <w:lastRenderedPageBreak/>
              <w:t>oriented classification model can accurately identify crops</w:t>
            </w:r>
            <w:r w:rsidR="00B94C11">
              <w:rPr>
                <w:rFonts w:ascii="Times New Roman" w:hAnsi="Times New Roman" w:cs="Times New Roman"/>
                <w:sz w:val="16"/>
                <w:szCs w:val="16"/>
              </w:rPr>
              <w:t>.</w:t>
            </w:r>
          </w:p>
          <w:p w14:paraId="397A499D" w14:textId="77777777" w:rsidR="001A08B8" w:rsidRPr="00231A8C" w:rsidRDefault="001A08B8" w:rsidP="009E6F79">
            <w:pPr>
              <w:spacing w:line="480" w:lineRule="auto"/>
              <w:rPr>
                <w:rFonts w:ascii="Times New Roman" w:hAnsi="Times New Roman" w:cs="Times New Roman"/>
                <w:sz w:val="16"/>
                <w:szCs w:val="16"/>
              </w:rPr>
            </w:pPr>
          </w:p>
        </w:tc>
      </w:tr>
      <w:tr w:rsidR="001A08B8" w:rsidRPr="00231A8C" w14:paraId="593A1D99" w14:textId="77777777" w:rsidTr="00B94C11">
        <w:trPr>
          <w:trHeight w:val="998"/>
        </w:trPr>
        <w:tc>
          <w:tcPr>
            <w:tcW w:w="742" w:type="pct"/>
          </w:tcPr>
          <w:p w14:paraId="3DFACF22"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fldChar w:fldCharType="begin"/>
            </w:r>
            <w:r w:rsidRPr="00231A8C">
              <w:rPr>
                <w:rFonts w:ascii="Times New Roman" w:hAnsi="Times New Roman" w:cs="Times New Roman"/>
                <w:sz w:val="16"/>
                <w:szCs w:val="16"/>
              </w:rPr>
              <w:instrText xml:space="preserve"> ADDIN ZOTERO_ITEM CSL_CITATION {"citationID":"StnKlN0q","properties":{"formattedCitation":"(Shang et al., 2020)","plainCitation":"(Shang et al., 2020)","noteIndex":0},"citationItems":[{"id":1909,"uris":["http://zotero.org/users/12104509/items/RB54THAY"],"itemData":{"id":1909,"type":"article-journal","abstract":"Synthetic aperture radar (SAR) is more sensitive to the dielectric properties and structure of the targets and less affected by weather conditions than optical sensors, making it more capable of detecting changes induced by management practices in agricultural fields. In this study, the capability of C-band SAR data for detecting crop seeding and harvest events was explored. The study was conducted for the 2019 growing season in Temiskaming Shores, an agricultural area in Northern Ontario, Canada. Time-series SAR data acquired by Sentinel-1 constellation with the interferometric wide (IW) mode with dual polarizations in VV (vertical transmit and vertical receive) and VH (vertical transmit and horizontal receive) were obtained. interferometric SAR (InSAR) processing was conducted to derive coherence between each pair of SAR images acquired consecutively in time throughout the year. Crop seeding and harvest dates were determined by analyzing the time-series InSAR coherence and SAR backscattering. Variation of SAR backscattering coefficients, particularly the VH polarization, revealed seasonal crop growth patterns. The change in InSAR coherence can be linked to change of surface structure induced by seeding or harvest operations. Using a set of physically based rules, a simple algorithm was developed to determine crop seeding and harvest dates, with an accuracy of 85% (n = 67) for seeding-date identification and 56% (n = 77) for harvest-date identification. The extra challenge in harvest detection could be attributed to the impacts of weather conditions, such as rain and its effects on soil moisture and crop dielectric properties during the harvest season. Other factors such as post-harvest residue removal and field ploughing could also complicate the identification of harvest event. Overall, given its mechanism to acquire images with InSAR capability at 12-day revisiting cycle with a single satellite for most part of the Earth, the Sentinel-1 constellation provides a great data source for detecting crop field management activities through coherent or incoherent change detection techniques. It is anticipated that this method could perform even better at a shorter six-day revisiting cycle with both satellites for Sentinel-1. With the successful launch (2019) of the Canadian RADARSAT Constellation Mission (RCM) with its tri-satellite system and four polarizations, we are likely to see improved system reliability and monitoring efficiency.","container-title":"Remote Sensing","DOI":"10.3390/rs12101551","ISSN":"2072-4292","issue":"10","language":"en","license":"http://creativecommons.org/licenses/by/3.0/","note":"number: 10\npublisher: Multidisciplinary Digital Publishing Institute","page":"1551","source":"www.mdpi.com","title":"Detection of Crop Seeding and Harvest through Analysis of Time-Series Sentinel-1 Interferometric SAR Data","volume":"12","author":[{"family":"Shang","given":"Jiali"},{"family":"Liu","given":"Jiangui"},{"family":"Poncos","given":"Valentin"},{"family":"Geng","given":"Xiaoyuan"},{"family":"Qian","given":"Budong"},{"family":"Chen","given":"Qihao"},{"family":"Dong","given":"Taifeng"},{"family":"Macdonald","given":"Dan"},{"family":"Martin","given":"Tim"},{"family":"Kovacs","given":"John"},{"family":"Walters","given":"Dan"}],"issued":{"date-parts":[["2020",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Shang et al., 2020)</w:t>
            </w:r>
            <w:r w:rsidRPr="00231A8C">
              <w:rPr>
                <w:rFonts w:ascii="Times New Roman" w:hAnsi="Times New Roman" w:cs="Times New Roman"/>
                <w:sz w:val="16"/>
                <w:szCs w:val="16"/>
              </w:rPr>
              <w:fldChar w:fldCharType="end"/>
            </w:r>
          </w:p>
        </w:tc>
        <w:tc>
          <w:tcPr>
            <w:tcW w:w="604" w:type="pct"/>
          </w:tcPr>
          <w:p w14:paraId="59E92198" w14:textId="1274F261" w:rsidR="001A08B8" w:rsidRPr="00231A8C" w:rsidRDefault="0098554F" w:rsidP="009E6F79">
            <w:pPr>
              <w:spacing w:after="160" w:line="480" w:lineRule="auto"/>
              <w:ind w:left="-16"/>
              <w:rPr>
                <w:rFonts w:ascii="Times New Roman" w:hAnsi="Times New Roman" w:cs="Times New Roman"/>
                <w:sz w:val="16"/>
                <w:szCs w:val="16"/>
              </w:rPr>
            </w:pPr>
            <w:r w:rsidRPr="000D6383">
              <w:rPr>
                <w:rFonts w:ascii="Times New Roman" w:hAnsi="Times New Roman" w:cs="Times New Roman"/>
                <w:sz w:val="16"/>
                <w:szCs w:val="16"/>
              </w:rPr>
              <w:t>Detection of crop seeding and harvest</w:t>
            </w:r>
          </w:p>
        </w:tc>
        <w:tc>
          <w:tcPr>
            <w:tcW w:w="578" w:type="pct"/>
          </w:tcPr>
          <w:p w14:paraId="5FBAA0AE" w14:textId="6DF6CAC2"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Sentinel 1A SAR </w:t>
            </w:r>
            <w:r w:rsidR="000F5C68" w:rsidRPr="00231A8C">
              <w:rPr>
                <w:rFonts w:ascii="Times New Roman" w:hAnsi="Times New Roman" w:cs="Times New Roman"/>
                <w:sz w:val="16"/>
                <w:szCs w:val="16"/>
              </w:rPr>
              <w:t>Data</w:t>
            </w:r>
          </w:p>
        </w:tc>
        <w:tc>
          <w:tcPr>
            <w:tcW w:w="1058" w:type="pct"/>
          </w:tcPr>
          <w:p w14:paraId="15B31299"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Time-series InSAR coherence analysis</w:t>
            </w:r>
          </w:p>
          <w:p w14:paraId="11DD33D4"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AR backscattering coefficient variation analysis</w:t>
            </w:r>
          </w:p>
        </w:tc>
        <w:tc>
          <w:tcPr>
            <w:tcW w:w="963" w:type="pct"/>
          </w:tcPr>
          <w:p w14:paraId="129646ED" w14:textId="77777777" w:rsidR="00F02F5B" w:rsidRDefault="00F02F5B" w:rsidP="009E6F79">
            <w:pPr>
              <w:spacing w:line="480" w:lineRule="auto"/>
              <w:rPr>
                <w:rFonts w:ascii="Times New Roman" w:hAnsi="Times New Roman" w:cs="Times New Roman"/>
                <w:sz w:val="16"/>
                <w:szCs w:val="16"/>
              </w:rPr>
            </w:pPr>
            <w:r>
              <w:rPr>
                <w:rFonts w:ascii="Times New Roman" w:hAnsi="Times New Roman" w:cs="Times New Roman"/>
                <w:sz w:val="16"/>
                <w:szCs w:val="16"/>
              </w:rPr>
              <w:t>85% accuracy in identifying the seeding date</w:t>
            </w:r>
          </w:p>
          <w:p w14:paraId="76A4D3DB" w14:textId="2A2BAAAC" w:rsidR="001A08B8" w:rsidRPr="00231A8C" w:rsidRDefault="00F02F5B" w:rsidP="009E6F79">
            <w:pPr>
              <w:spacing w:line="480" w:lineRule="auto"/>
              <w:rPr>
                <w:rFonts w:ascii="Times New Roman" w:hAnsi="Times New Roman" w:cs="Times New Roman"/>
                <w:sz w:val="16"/>
                <w:szCs w:val="16"/>
              </w:rPr>
            </w:pPr>
            <w:r>
              <w:rPr>
                <w:rFonts w:ascii="Times New Roman" w:hAnsi="Times New Roman" w:cs="Times New Roman"/>
                <w:sz w:val="16"/>
                <w:szCs w:val="16"/>
              </w:rPr>
              <w:t>56% accuracy in determining the harvest date</w:t>
            </w:r>
          </w:p>
        </w:tc>
        <w:tc>
          <w:tcPr>
            <w:tcW w:w="1056" w:type="pct"/>
          </w:tcPr>
          <w:p w14:paraId="2C6072C5" w14:textId="4EB6757B" w:rsidR="001A08B8" w:rsidRPr="00231A8C" w:rsidRDefault="00B94C11" w:rsidP="009E6F79">
            <w:pPr>
              <w:spacing w:line="480" w:lineRule="auto"/>
              <w:rPr>
                <w:rFonts w:ascii="Times New Roman" w:hAnsi="Times New Roman" w:cs="Times New Roman"/>
                <w:sz w:val="16"/>
                <w:szCs w:val="16"/>
              </w:rPr>
            </w:pPr>
            <w:r>
              <w:rPr>
                <w:rFonts w:ascii="Times New Roman" w:hAnsi="Times New Roman" w:cs="Times New Roman"/>
                <w:sz w:val="16"/>
                <w:szCs w:val="16"/>
              </w:rPr>
              <w:t>Crop harvest and/or seeding events can be detected</w:t>
            </w:r>
            <w:r w:rsidR="006E29D8">
              <w:rPr>
                <w:rFonts w:ascii="Times New Roman" w:hAnsi="Times New Roman" w:cs="Times New Roman"/>
                <w:sz w:val="16"/>
                <w:szCs w:val="16"/>
              </w:rPr>
              <w:t xml:space="preserve"> using </w:t>
            </w:r>
            <w:r w:rsidR="006E29D8" w:rsidRPr="006E29D8">
              <w:rPr>
                <w:rFonts w:ascii="Times New Roman" w:hAnsi="Times New Roman" w:cs="Times New Roman"/>
                <w:sz w:val="16"/>
                <w:szCs w:val="16"/>
              </w:rPr>
              <w:t>C-band SAR</w:t>
            </w:r>
            <w:r w:rsidR="006E29D8">
              <w:rPr>
                <w:rFonts w:ascii="Times New Roman" w:hAnsi="Times New Roman" w:cs="Times New Roman"/>
                <w:sz w:val="16"/>
                <w:szCs w:val="16"/>
              </w:rPr>
              <w:t>.</w:t>
            </w:r>
          </w:p>
          <w:p w14:paraId="0B1FACF0" w14:textId="77777777" w:rsidR="001A08B8" w:rsidRPr="00231A8C" w:rsidRDefault="001A08B8" w:rsidP="009E6F79">
            <w:pPr>
              <w:spacing w:line="480" w:lineRule="auto"/>
              <w:rPr>
                <w:rFonts w:ascii="Times New Roman" w:hAnsi="Times New Roman" w:cs="Times New Roman"/>
                <w:sz w:val="16"/>
                <w:szCs w:val="16"/>
              </w:rPr>
            </w:pPr>
          </w:p>
        </w:tc>
      </w:tr>
      <w:tr w:rsidR="001A08B8" w:rsidRPr="00231A8C" w14:paraId="56628028" w14:textId="77777777" w:rsidTr="00B94C11">
        <w:tc>
          <w:tcPr>
            <w:tcW w:w="742" w:type="pct"/>
          </w:tcPr>
          <w:p w14:paraId="258E4914"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rBK7RFMA","properties":{"formattedCitation":"(Sudiana et al., 2023)","plainCitation":"(Sudiana et al., 2023)","noteIndex":0},"citationItems":[{"id":1911,"uris":["http://zotero.org/users/12104509/items/J3VID3KB"],"itemData":{"id":1911,"type":"article-journal","abstract":"Forest and land fires are disasters that greatly impact various sectors. Burned area identification is needed to control forest and land fires. Remote sensing is used as common technology for rapid burned area identification. However, there are not many studies related to the combination of optical and synthetic aperture radar (SAR) remote sensing data for burned area detection. In addition, SAR remote sensing data has the advantage of being a technology that can be used in various weather conditions. This research aims to evaluate the burned area model using a hybrid of convolutional neural network (CNN) as a feature extractor and random forest (CNN-RF) as classifiers on Sentinel-1 and Sentinel-2 data. The experiment uses five test schemes: (1) using optical remote sensing data; (2) using SAR remote sensing data; (3) a combination of optical and SAR data with VH polarization only; (4) a combination of optical and SAR data with VV polarization only; and (5) a combination of optical and SAR data with dual VH and VV polarization. The research was also carried out on the CNN, RF, and neural network (NN) classifiers. On the basis of the overall accuracy on the part of the region of Pulang Pisau Regency and Kapuas Regency, Central Kalimantan, Indonesia, the CNN-RF method provided the best results in the tested schemes, with the highest overall accuracy reaching 97% using Satellite pour l’Observation de la Terre (SPOT) images as reference data. This shows the potential of the CNN-RF method to identify burned areas, mainly in increasing precision value. The estimated result of the burned area at the research site using a hybrid CNN-RF method is 48,824.59 hectares, and the accuracy is 90% compared with MCD64A1 burned area product data.","container-title":"Remote Sensing","DOI":"10.3390/rs15030728","ISSN":"2072-4292","issue":"3","language":"en","license":"http://creativecommons.org/licenses/by/3.0/","note":"number: 3\npublisher: Multidisciplinary Digital Publishing Institute","page":"728","source":"www.mdpi.com","title":"A Hybrid Convolutional Neural Network and Random Forest for Burned Area Identification with Optical and Synthetic Aperture Radar (SAR) Data","volume":"15","author":[{"family":"Sudiana","given":"Dodi"},{"family":"Lestari","given":"Anugrah Indah"},{"family":"Riyanto","given":"Indra"},{"family":"Rizkinia","given":"Mia"},{"family":"Arief","given":"Rahmat"},{"family":"Prabuwono","given":"Anton Satria"},{"family":"Sri Sumantyo","given":"Josaphat Tetuko"}],"issued":{"date-parts":[["2023",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Sudiana et al., 2023)</w:t>
            </w:r>
            <w:r w:rsidRPr="00231A8C">
              <w:rPr>
                <w:rFonts w:ascii="Times New Roman" w:hAnsi="Times New Roman" w:cs="Times New Roman"/>
                <w:sz w:val="16"/>
                <w:szCs w:val="16"/>
              </w:rPr>
              <w:fldChar w:fldCharType="end"/>
            </w:r>
          </w:p>
        </w:tc>
        <w:tc>
          <w:tcPr>
            <w:tcW w:w="604" w:type="pct"/>
          </w:tcPr>
          <w:p w14:paraId="5E965D94" w14:textId="6567BE80" w:rsidR="001A08B8" w:rsidRPr="00231A8C" w:rsidRDefault="0098554F" w:rsidP="009E6F79">
            <w:pPr>
              <w:spacing w:after="160" w:line="480" w:lineRule="auto"/>
              <w:ind w:left="-16"/>
              <w:rPr>
                <w:rFonts w:ascii="Times New Roman" w:hAnsi="Times New Roman" w:cs="Times New Roman"/>
                <w:sz w:val="16"/>
                <w:szCs w:val="16"/>
              </w:rPr>
            </w:pPr>
            <w:r w:rsidRPr="000D6383">
              <w:rPr>
                <w:rFonts w:ascii="Times New Roman" w:hAnsi="Times New Roman" w:cs="Times New Roman"/>
                <w:sz w:val="16"/>
                <w:szCs w:val="16"/>
              </w:rPr>
              <w:t>Burned area identification</w:t>
            </w:r>
          </w:p>
        </w:tc>
        <w:tc>
          <w:tcPr>
            <w:tcW w:w="578" w:type="pct"/>
          </w:tcPr>
          <w:p w14:paraId="4990E463" w14:textId="3BCE3FAE"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Sentinel</w:t>
            </w:r>
            <w:r w:rsidR="002D5490">
              <w:rPr>
                <w:rFonts w:ascii="Times New Roman" w:hAnsi="Times New Roman" w:cs="Times New Roman"/>
                <w:sz w:val="16"/>
                <w:szCs w:val="16"/>
              </w:rPr>
              <w:t xml:space="preserve"> (</w:t>
            </w:r>
            <w:r w:rsidR="00382F30">
              <w:rPr>
                <w:rFonts w:ascii="Times New Roman" w:hAnsi="Times New Roman" w:cs="Times New Roman"/>
                <w:sz w:val="16"/>
                <w:szCs w:val="16"/>
              </w:rPr>
              <w:t xml:space="preserve">1 and </w:t>
            </w:r>
            <w:r w:rsidRPr="00231A8C">
              <w:rPr>
                <w:rFonts w:ascii="Times New Roman" w:hAnsi="Times New Roman" w:cs="Times New Roman"/>
                <w:sz w:val="16"/>
                <w:szCs w:val="16"/>
              </w:rPr>
              <w:t>2</w:t>
            </w:r>
            <w:r w:rsidR="002D5490">
              <w:rPr>
                <w:rFonts w:ascii="Times New Roman" w:hAnsi="Times New Roman" w:cs="Times New Roman"/>
                <w:sz w:val="16"/>
                <w:szCs w:val="16"/>
              </w:rPr>
              <w:t xml:space="preserve">) </w:t>
            </w:r>
            <w:r w:rsidRPr="00231A8C">
              <w:rPr>
                <w:rFonts w:ascii="Times New Roman" w:hAnsi="Times New Roman" w:cs="Times New Roman"/>
                <w:sz w:val="16"/>
                <w:szCs w:val="16"/>
              </w:rPr>
              <w:t xml:space="preserve">SAR </w:t>
            </w:r>
            <w:r w:rsidR="000F5C68" w:rsidRPr="00231A8C">
              <w:rPr>
                <w:rFonts w:ascii="Times New Roman" w:hAnsi="Times New Roman" w:cs="Times New Roman"/>
                <w:sz w:val="16"/>
                <w:szCs w:val="16"/>
              </w:rPr>
              <w:t>Data</w:t>
            </w:r>
          </w:p>
        </w:tc>
        <w:tc>
          <w:tcPr>
            <w:tcW w:w="1058" w:type="pct"/>
          </w:tcPr>
          <w:p w14:paraId="569679D6"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Hybrid CNN-RF method for burned area identification using SAR data</w:t>
            </w:r>
          </w:p>
          <w:p w14:paraId="65CCF8B5"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Experiment with optical, SAR, and combined data for classification</w:t>
            </w:r>
          </w:p>
        </w:tc>
        <w:tc>
          <w:tcPr>
            <w:tcW w:w="963" w:type="pct"/>
          </w:tcPr>
          <w:p w14:paraId="036E1C29" w14:textId="68D9E109" w:rsidR="001A08B8" w:rsidRPr="00231A8C" w:rsidRDefault="00E9250C" w:rsidP="009E6F79">
            <w:pPr>
              <w:spacing w:line="480" w:lineRule="auto"/>
              <w:rPr>
                <w:rFonts w:ascii="Times New Roman" w:hAnsi="Times New Roman" w:cs="Times New Roman"/>
                <w:sz w:val="16"/>
                <w:szCs w:val="16"/>
              </w:rPr>
            </w:pPr>
            <w:r>
              <w:rPr>
                <w:rFonts w:ascii="Times New Roman" w:hAnsi="Times New Roman" w:cs="Times New Roman"/>
                <w:sz w:val="16"/>
                <w:szCs w:val="16"/>
              </w:rPr>
              <w:t xml:space="preserve">The </w:t>
            </w:r>
            <w:r w:rsidR="009C15C3">
              <w:rPr>
                <w:rFonts w:ascii="Times New Roman" w:hAnsi="Times New Roman" w:cs="Times New Roman"/>
                <w:sz w:val="16"/>
                <w:szCs w:val="16"/>
              </w:rPr>
              <w:t>CNN-RF method gives the best result</w:t>
            </w:r>
            <w:r>
              <w:rPr>
                <w:rFonts w:ascii="Times New Roman" w:hAnsi="Times New Roman" w:cs="Times New Roman"/>
                <w:sz w:val="16"/>
                <w:szCs w:val="16"/>
              </w:rPr>
              <w:t xml:space="preserve">, </w:t>
            </w:r>
            <w:r w:rsidR="00970F5B">
              <w:rPr>
                <w:rFonts w:ascii="Times New Roman" w:hAnsi="Times New Roman" w:cs="Times New Roman"/>
                <w:sz w:val="16"/>
                <w:szCs w:val="16"/>
              </w:rPr>
              <w:t>with</w:t>
            </w:r>
            <w:r w:rsidR="001A08B8" w:rsidRPr="00231A8C">
              <w:rPr>
                <w:rFonts w:ascii="Times New Roman" w:hAnsi="Times New Roman" w:cs="Times New Roman"/>
                <w:sz w:val="16"/>
                <w:szCs w:val="16"/>
              </w:rPr>
              <w:t xml:space="preserve"> 97% overall accuracy.</w:t>
            </w:r>
          </w:p>
          <w:p w14:paraId="323B13A8" w14:textId="6F90BC9D" w:rsidR="001A08B8" w:rsidRPr="00231A8C" w:rsidRDefault="00237ADC" w:rsidP="009E6F79">
            <w:pPr>
              <w:spacing w:line="480" w:lineRule="auto"/>
              <w:rPr>
                <w:rFonts w:ascii="Times New Roman" w:hAnsi="Times New Roman" w:cs="Times New Roman"/>
                <w:sz w:val="16"/>
                <w:szCs w:val="16"/>
              </w:rPr>
            </w:pPr>
            <w:r>
              <w:rPr>
                <w:rFonts w:ascii="Times New Roman" w:hAnsi="Times New Roman" w:cs="Times New Roman"/>
                <w:sz w:val="16"/>
                <w:szCs w:val="16"/>
              </w:rPr>
              <w:t>48,824.59 hectares are the estimated burned area based on the hybrid CNN-RF technique.</w:t>
            </w:r>
          </w:p>
        </w:tc>
        <w:tc>
          <w:tcPr>
            <w:tcW w:w="1056" w:type="pct"/>
          </w:tcPr>
          <w:p w14:paraId="1F6DE7CE" w14:textId="66E0DD34" w:rsidR="001A08B8" w:rsidRPr="00231A8C" w:rsidRDefault="00A16886" w:rsidP="009E6F79">
            <w:pPr>
              <w:spacing w:line="480" w:lineRule="auto"/>
              <w:rPr>
                <w:rFonts w:ascii="Times New Roman" w:hAnsi="Times New Roman" w:cs="Times New Roman"/>
                <w:sz w:val="16"/>
                <w:szCs w:val="16"/>
              </w:rPr>
            </w:pPr>
            <w:r>
              <w:rPr>
                <w:rFonts w:ascii="Times New Roman" w:hAnsi="Times New Roman" w:cs="Times New Roman"/>
                <w:sz w:val="16"/>
                <w:szCs w:val="16"/>
              </w:rPr>
              <w:t xml:space="preserve">The </w:t>
            </w:r>
            <w:r w:rsidR="00EA4E4D" w:rsidRPr="00EA4E4D">
              <w:rPr>
                <w:rFonts w:ascii="Times New Roman" w:hAnsi="Times New Roman" w:cs="Times New Roman"/>
                <w:sz w:val="16"/>
                <w:szCs w:val="16"/>
              </w:rPr>
              <w:t>CNN-RF</w:t>
            </w:r>
            <w:r w:rsidR="00BC5901">
              <w:rPr>
                <w:rFonts w:ascii="Times New Roman" w:hAnsi="Times New Roman" w:cs="Times New Roman"/>
                <w:sz w:val="16"/>
                <w:szCs w:val="16"/>
              </w:rPr>
              <w:t xml:space="preserve"> technique</w:t>
            </w:r>
            <w:r w:rsidR="005667D2">
              <w:rPr>
                <w:rFonts w:ascii="Times New Roman" w:hAnsi="Times New Roman" w:cs="Times New Roman"/>
                <w:sz w:val="16"/>
                <w:szCs w:val="16"/>
              </w:rPr>
              <w:t xml:space="preserve">, the hybrid of </w:t>
            </w:r>
            <w:r w:rsidR="001B0A35">
              <w:rPr>
                <w:rFonts w:ascii="Times New Roman" w:hAnsi="Times New Roman" w:cs="Times New Roman"/>
                <w:sz w:val="16"/>
                <w:szCs w:val="16"/>
              </w:rPr>
              <w:t>SAR</w:t>
            </w:r>
            <w:r w:rsidR="0076143D">
              <w:rPr>
                <w:rFonts w:ascii="Times New Roman" w:hAnsi="Times New Roman" w:cs="Times New Roman"/>
                <w:sz w:val="16"/>
                <w:szCs w:val="16"/>
              </w:rPr>
              <w:t xml:space="preserve"> data</w:t>
            </w:r>
            <w:r w:rsidR="005D41EF">
              <w:rPr>
                <w:rFonts w:ascii="Times New Roman" w:hAnsi="Times New Roman" w:cs="Times New Roman"/>
                <w:sz w:val="16"/>
                <w:szCs w:val="16"/>
              </w:rPr>
              <w:t>,</w:t>
            </w:r>
            <w:r w:rsidR="001B0A35">
              <w:rPr>
                <w:rFonts w:ascii="Times New Roman" w:hAnsi="Times New Roman" w:cs="Times New Roman"/>
                <w:sz w:val="16"/>
                <w:szCs w:val="16"/>
              </w:rPr>
              <w:t xml:space="preserve"> </w:t>
            </w:r>
            <w:r w:rsidR="005667D2">
              <w:rPr>
                <w:rFonts w:ascii="Times New Roman" w:hAnsi="Times New Roman" w:cs="Times New Roman"/>
                <w:sz w:val="16"/>
                <w:szCs w:val="16"/>
              </w:rPr>
              <w:t>optical</w:t>
            </w:r>
            <w:r w:rsidR="0076143D">
              <w:rPr>
                <w:rFonts w:ascii="Times New Roman" w:hAnsi="Times New Roman" w:cs="Times New Roman"/>
                <w:sz w:val="16"/>
                <w:szCs w:val="16"/>
              </w:rPr>
              <w:t xml:space="preserve"> data</w:t>
            </w:r>
            <w:r w:rsidR="005D62CE">
              <w:rPr>
                <w:rFonts w:ascii="Times New Roman" w:hAnsi="Times New Roman" w:cs="Times New Roman"/>
                <w:sz w:val="16"/>
                <w:szCs w:val="16"/>
              </w:rPr>
              <w:t>, or a combination of both, is suitable for the identification of burned areas.</w:t>
            </w:r>
          </w:p>
        </w:tc>
      </w:tr>
      <w:tr w:rsidR="001A08B8" w:rsidRPr="00231A8C" w14:paraId="5E4E362C" w14:textId="77777777" w:rsidTr="00B94C11">
        <w:tc>
          <w:tcPr>
            <w:tcW w:w="742" w:type="pct"/>
          </w:tcPr>
          <w:p w14:paraId="1BDB72D3"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7H9KWu5C","properties":{"formattedCitation":"(Ajadi et al., 2020)","plainCitation":"(Ajadi et al., 2020)","noteIndex":0},"citationItems":[{"id":1913,"uris":["http://zotero.org/users/12104509/items/F4ENILWN"],"itemData":{"id":1913,"type":"article-journal","abstract":"Crop lodging, the tilting of stems from their natural upright position, usually occurs after a heavy storm event. Since lodging of a crop seriously affects its yield, rapid assessment of crop lodging is valuable for farmers, policymakers, agronomists, insurance companies, and relief workers. Synthetic Aperture Radar (SAR) sensors have been recognized as valuable data sources for mapping lodging extent because of their good penetrating power and high-resolution remote sensing ability. Compared to other sources, SAR’s weather and illumination independence and large area coverage at fine spatial resolution (3 m to 20 m) support frequent and detailed observations. Because of these advantages, SAR has the potential in supporting near real-time monitoring of lodging in fields when combined with automated image processing. In this study, a method based on change detection using modified Hidden Markov Random Field (HMRF) and Sentinel-1A data were utilized to identify lodging and map its extent. Results obtained have shown that when lodging occurs, the VH polarization’s backscatter (σVH) increases between the pre-lodging event image and the post-lodging event image. The increase in σVH is due to the increase in volume scattering and vegetation-soil double bounce scattering resulting from the structural changes in the crop canopy. Using Sentinel-1A images and applying our proposed approach across several fields in Iowa and Illinois, we mapped the extent of the 2020 Derecho (wind storm) lodging disaster. In addition, we separated lodged regions into severely and moderately lodged areas. We estimated that approximately 2.56 million acres of corn and 1.27 million acres of soybean were lodged. Further analysis also showed the separation between un-lodged (healthy) fields and lodged fields. The observations in this study can guide future use of SAR-based information for operational crop lodging assessment.","container-title":"Remote Sensing","DOI":"10.3390/rs12233885","ISSN":"2072-4292","issue":"23","language":"en","license":"http://creativecommons.org/licenses/by/3.0/","note":"number: 23\npublisher: Multidisciplinary Digital Publishing Institute","page":"3885","source":"www.mdpi.com","title":"Landscape-Scale Crop Lodging Assessment across Iowa and Illinois Using Synthetic Aperture Radar (SAR) Images","volume":"12","author":[{"family":"Ajadi","given":"Olaniyi A."},{"family":"Liao","given":"Heming"},{"family":"Jaacks","given":"Jason"},{"family":"Delos Santos","given":"Alfredo"},{"family":"Kumpatla","given":"Siva P."},{"family":"Patel","given":"Rinkal"},{"family":"Swatantran","given":"Anu"}],"issued":{"date-parts":[["2020",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Ajadi et al., 2020)</w:t>
            </w:r>
            <w:r w:rsidRPr="00231A8C">
              <w:rPr>
                <w:rFonts w:ascii="Times New Roman" w:hAnsi="Times New Roman" w:cs="Times New Roman"/>
                <w:sz w:val="16"/>
                <w:szCs w:val="16"/>
              </w:rPr>
              <w:fldChar w:fldCharType="end"/>
            </w:r>
          </w:p>
        </w:tc>
        <w:tc>
          <w:tcPr>
            <w:tcW w:w="604" w:type="pct"/>
          </w:tcPr>
          <w:p w14:paraId="4CD0B888" w14:textId="2F0B8CC1" w:rsidR="001A08B8" w:rsidRPr="00231A8C" w:rsidRDefault="0098554F" w:rsidP="009E6F79">
            <w:pPr>
              <w:spacing w:after="160" w:line="480" w:lineRule="auto"/>
              <w:ind w:left="-16"/>
              <w:rPr>
                <w:rFonts w:ascii="Times New Roman" w:hAnsi="Times New Roman" w:cs="Times New Roman"/>
                <w:sz w:val="16"/>
                <w:szCs w:val="16"/>
              </w:rPr>
            </w:pPr>
            <w:r w:rsidRPr="000D6383">
              <w:rPr>
                <w:rFonts w:ascii="Times New Roman" w:hAnsi="Times New Roman" w:cs="Times New Roman"/>
                <w:sz w:val="16"/>
                <w:szCs w:val="16"/>
              </w:rPr>
              <w:t>Crop lodging assessment</w:t>
            </w:r>
          </w:p>
        </w:tc>
        <w:tc>
          <w:tcPr>
            <w:tcW w:w="578" w:type="pct"/>
          </w:tcPr>
          <w:p w14:paraId="7E4415DD" w14:textId="36488766"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Sentinel-1A </w:t>
            </w:r>
            <w:r w:rsidR="000F5C68" w:rsidRPr="00231A8C">
              <w:rPr>
                <w:rFonts w:ascii="Times New Roman" w:hAnsi="Times New Roman" w:cs="Times New Roman"/>
                <w:sz w:val="16"/>
                <w:szCs w:val="16"/>
              </w:rPr>
              <w:t>Data</w:t>
            </w:r>
          </w:p>
        </w:tc>
        <w:tc>
          <w:tcPr>
            <w:tcW w:w="1058" w:type="pct"/>
          </w:tcPr>
          <w:p w14:paraId="1507C509" w14:textId="4B1BC729"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modified Hidden Markov Random Field (HMRF)</w:t>
            </w:r>
            <w:r w:rsidR="00C70B4D">
              <w:rPr>
                <w:rFonts w:ascii="Times New Roman" w:hAnsi="Times New Roman" w:cs="Times New Roman"/>
                <w:sz w:val="16"/>
                <w:szCs w:val="16"/>
              </w:rPr>
              <w:t xml:space="preserve"> used for change detection</w:t>
            </w:r>
          </w:p>
          <w:p w14:paraId="661EA696" w14:textId="77777777" w:rsidR="001A08B8" w:rsidRPr="00231A8C" w:rsidRDefault="001A08B8" w:rsidP="009E6F79">
            <w:pPr>
              <w:spacing w:line="480" w:lineRule="auto"/>
              <w:rPr>
                <w:rFonts w:ascii="Times New Roman" w:hAnsi="Times New Roman" w:cs="Times New Roman"/>
                <w:sz w:val="16"/>
                <w:szCs w:val="16"/>
              </w:rPr>
            </w:pPr>
          </w:p>
        </w:tc>
        <w:tc>
          <w:tcPr>
            <w:tcW w:w="963" w:type="pct"/>
          </w:tcPr>
          <w:p w14:paraId="40E9AACC"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Mapped lodging extent after 2020 </w:t>
            </w:r>
            <w:proofErr w:type="spellStart"/>
            <w:r w:rsidRPr="00231A8C">
              <w:rPr>
                <w:rFonts w:ascii="Times New Roman" w:hAnsi="Times New Roman" w:cs="Times New Roman"/>
                <w:sz w:val="16"/>
                <w:szCs w:val="16"/>
              </w:rPr>
              <w:t>Derecho</w:t>
            </w:r>
            <w:proofErr w:type="spellEnd"/>
            <w:r w:rsidRPr="00231A8C">
              <w:rPr>
                <w:rFonts w:ascii="Times New Roman" w:hAnsi="Times New Roman" w:cs="Times New Roman"/>
                <w:sz w:val="16"/>
                <w:szCs w:val="16"/>
              </w:rPr>
              <w:t xml:space="preserve"> (wind storm) in Iowa and Illinois</w:t>
            </w:r>
          </w:p>
          <w:p w14:paraId="5F4A39EF" w14:textId="672D0AC2" w:rsidR="001A08B8" w:rsidRPr="00231A8C" w:rsidRDefault="008B41D5" w:rsidP="009E6F79">
            <w:pPr>
              <w:spacing w:line="480" w:lineRule="auto"/>
              <w:rPr>
                <w:rFonts w:ascii="Times New Roman" w:hAnsi="Times New Roman" w:cs="Times New Roman"/>
                <w:sz w:val="16"/>
                <w:szCs w:val="16"/>
              </w:rPr>
            </w:pPr>
            <w:r>
              <w:rPr>
                <w:rFonts w:ascii="Times New Roman" w:hAnsi="Times New Roman" w:cs="Times New Roman"/>
                <w:sz w:val="16"/>
                <w:szCs w:val="16"/>
              </w:rPr>
              <w:t>1.27 million acres of soybeans and 2.56 million acres of corn were lodged.</w:t>
            </w:r>
          </w:p>
        </w:tc>
        <w:tc>
          <w:tcPr>
            <w:tcW w:w="1056" w:type="pct"/>
          </w:tcPr>
          <w:p w14:paraId="3940FE84" w14:textId="77777777" w:rsidR="00505160" w:rsidRPr="00505160" w:rsidRDefault="00505160" w:rsidP="009E6F79">
            <w:pPr>
              <w:spacing w:line="480" w:lineRule="auto"/>
              <w:rPr>
                <w:rFonts w:ascii="Times New Roman" w:hAnsi="Times New Roman" w:cs="Times New Roman"/>
                <w:sz w:val="16"/>
                <w:szCs w:val="16"/>
              </w:rPr>
            </w:pPr>
            <w:r w:rsidRPr="00505160">
              <w:rPr>
                <w:rFonts w:ascii="Times New Roman" w:hAnsi="Times New Roman" w:cs="Times New Roman"/>
                <w:sz w:val="16"/>
                <w:szCs w:val="16"/>
              </w:rPr>
              <w:t>Future applications of SAR-based data for operational crop lodging assessment can be guided by SAR data.</w:t>
            </w:r>
          </w:p>
          <w:p w14:paraId="3D9D8042" w14:textId="1FF947B7" w:rsidR="001A08B8" w:rsidRPr="00231A8C" w:rsidRDefault="001A08B8" w:rsidP="009E6F79">
            <w:pPr>
              <w:spacing w:line="480" w:lineRule="auto"/>
              <w:rPr>
                <w:rFonts w:ascii="Times New Roman" w:hAnsi="Times New Roman" w:cs="Times New Roman"/>
                <w:sz w:val="16"/>
                <w:szCs w:val="16"/>
              </w:rPr>
            </w:pPr>
          </w:p>
        </w:tc>
      </w:tr>
      <w:tr w:rsidR="001A08B8" w:rsidRPr="00231A8C" w14:paraId="64EA34FE" w14:textId="77777777" w:rsidTr="00B94C11">
        <w:tc>
          <w:tcPr>
            <w:tcW w:w="742" w:type="pct"/>
          </w:tcPr>
          <w:p w14:paraId="798119C9"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84nnOv6v","properties":{"formattedCitation":"(Paloscia et al., 2020)","plainCitation":"(Paloscia et al., 2020)","noteIndex":0},"citationItems":[{"id":1915,"uris":["http://zotero.org/users/12104509/items/9UKA9VXZ"],"itemData":{"id":1915,"type":"paper-conference","abstract":"In this paper, the potential of space-borne Synthetic Aperture Radar (SAR) sensors combined with optical ones has been exploited by analyzing datasets collected on two vegetated areas in Italy, by using COSMO-SkyMed X-band and Sentinel-1 C-band SAR, PRISMA hyperspectral and Sentinel-2 multispectral imagery, combined with field measurements acquired with spectroradiometers. On the mountain area in Alto Adige, a biomass estimation approach was developed by combining Sentinel-1 SAR and spectroradiometer hyperspectral data. On Val d’Elsa area in Tuscany, COSMO-SkyMed StripMap HIMAGE and Sentinel-1 Interferometric Wide swath mode SAR data have been integrated with Sentinel-2 imagery for improving the classification of agricultural crops. Convolutional Neural Networks (CNN) have been used for the classification of agricultural areas using these three sensors.","container-title":"2020 XXXIIIrd General Assembly and Scientific Symposium of the International Union of Radio Science","DOI":"10.23919/URSIGASS49373.2020.9232372","event-title":"2020 XXXIIIrd General Assembly and Scientific Symposium of the International Union of Radio Science","note":"ISSN: 2642-4339","page":"1-2","source":"IEEE Xplore","title":"SAR multi-frequency observations of vegetation in agricultural and mountain areas","URL":"https://ieeexplore.ieee.org/document/9232372","author":[{"family":"Paloscia","given":"Simonetta"},{"family":"Fontanelli","given":"Giacomo"},{"family":"Lapini","given":"Alessandro"},{"family":"Santi","given":"Emanuele"},{"family":"Pettinato","given":"Simone"},{"family":"Notarnicola","given":"Claudia"},{"family":"Chiarito","given":"Eugenia"},{"family":"Cuozzo","given":"Giovanni"},{"family":"Tapete","given":"Deodato"},{"family":"Cigna","given":"Francesca"}],"accessed":{"date-parts":[["2024",6,5]]},"issued":{"date-parts":[["2020",8]]}}}],"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Paloscia et al., 2020)</w:t>
            </w:r>
            <w:r w:rsidRPr="00231A8C">
              <w:rPr>
                <w:rFonts w:ascii="Times New Roman" w:hAnsi="Times New Roman" w:cs="Times New Roman"/>
                <w:sz w:val="16"/>
                <w:szCs w:val="16"/>
              </w:rPr>
              <w:fldChar w:fldCharType="end"/>
            </w:r>
          </w:p>
        </w:tc>
        <w:tc>
          <w:tcPr>
            <w:tcW w:w="604" w:type="pct"/>
          </w:tcPr>
          <w:p w14:paraId="3CDAC413" w14:textId="12997266" w:rsidR="001A08B8" w:rsidRPr="00231A8C" w:rsidRDefault="0098554F"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Agricultural crop classification</w:t>
            </w:r>
          </w:p>
        </w:tc>
        <w:tc>
          <w:tcPr>
            <w:tcW w:w="578" w:type="pct"/>
          </w:tcPr>
          <w:p w14:paraId="4BC66CED" w14:textId="44795A2E" w:rsidR="001A08B8" w:rsidRPr="00231A8C" w:rsidRDefault="00F71E47" w:rsidP="009E6F79">
            <w:pPr>
              <w:spacing w:line="480" w:lineRule="auto"/>
              <w:ind w:left="-16"/>
              <w:rPr>
                <w:rFonts w:ascii="Times New Roman" w:hAnsi="Times New Roman" w:cs="Times New Roman"/>
                <w:sz w:val="16"/>
                <w:szCs w:val="16"/>
              </w:rPr>
            </w:pPr>
            <w:r w:rsidRPr="00F71E47">
              <w:rPr>
                <w:rFonts w:ascii="Times New Roman" w:hAnsi="Times New Roman" w:cs="Times New Roman"/>
                <w:sz w:val="16"/>
                <w:szCs w:val="16"/>
              </w:rPr>
              <w:t>Sentinel-1 C-band</w:t>
            </w:r>
            <w:r w:rsidR="000A65A6">
              <w:rPr>
                <w:rFonts w:ascii="Times New Roman" w:hAnsi="Times New Roman" w:cs="Times New Roman"/>
                <w:sz w:val="16"/>
                <w:szCs w:val="16"/>
              </w:rPr>
              <w:t xml:space="preserve"> </w:t>
            </w:r>
            <w:r w:rsidR="008E2790">
              <w:rPr>
                <w:rFonts w:ascii="Times New Roman" w:hAnsi="Times New Roman" w:cs="Times New Roman"/>
                <w:sz w:val="16"/>
                <w:szCs w:val="16"/>
              </w:rPr>
              <w:t xml:space="preserve">SAR, </w:t>
            </w:r>
            <w:r w:rsidR="008E2790" w:rsidRPr="00F71E47">
              <w:rPr>
                <w:rFonts w:ascii="Times New Roman" w:hAnsi="Times New Roman" w:cs="Times New Roman"/>
                <w:sz w:val="16"/>
                <w:szCs w:val="16"/>
              </w:rPr>
              <w:t>PRISMA</w:t>
            </w:r>
            <w:r w:rsidRPr="00F71E47">
              <w:rPr>
                <w:rFonts w:ascii="Times New Roman" w:hAnsi="Times New Roman" w:cs="Times New Roman"/>
                <w:sz w:val="16"/>
                <w:szCs w:val="16"/>
              </w:rPr>
              <w:t xml:space="preserve"> hyperspectral,</w:t>
            </w:r>
            <w:r w:rsidR="006B6275" w:rsidRPr="006B6275">
              <w:rPr>
                <w:rFonts w:ascii="Times New Roman" w:hAnsi="Times New Roman" w:cs="Times New Roman"/>
                <w:sz w:val="16"/>
                <w:szCs w:val="16"/>
              </w:rPr>
              <w:t xml:space="preserve"> COSMO-</w:t>
            </w:r>
            <w:proofErr w:type="spellStart"/>
            <w:r w:rsidR="006B6275" w:rsidRPr="006B6275">
              <w:rPr>
                <w:rFonts w:ascii="Times New Roman" w:hAnsi="Times New Roman" w:cs="Times New Roman"/>
                <w:sz w:val="16"/>
                <w:szCs w:val="16"/>
              </w:rPr>
              <w:lastRenderedPageBreak/>
              <w:t>SkyMed</w:t>
            </w:r>
            <w:proofErr w:type="spellEnd"/>
            <w:r w:rsidR="006B6275" w:rsidRPr="006B6275">
              <w:rPr>
                <w:rFonts w:ascii="Times New Roman" w:hAnsi="Times New Roman" w:cs="Times New Roman"/>
                <w:sz w:val="16"/>
                <w:szCs w:val="16"/>
              </w:rPr>
              <w:t xml:space="preserve"> X-band</w:t>
            </w:r>
            <w:r w:rsidRPr="00F71E47">
              <w:rPr>
                <w:rFonts w:ascii="Times New Roman" w:hAnsi="Times New Roman" w:cs="Times New Roman"/>
                <w:sz w:val="16"/>
                <w:szCs w:val="16"/>
              </w:rPr>
              <w:t xml:space="preserve"> and Sentinel-2 multispectral data</w:t>
            </w:r>
            <w:r w:rsidR="006B6275">
              <w:rPr>
                <w:rFonts w:ascii="Times New Roman" w:hAnsi="Times New Roman" w:cs="Times New Roman"/>
                <w:sz w:val="16"/>
                <w:szCs w:val="16"/>
              </w:rPr>
              <w:t>.</w:t>
            </w:r>
          </w:p>
        </w:tc>
        <w:tc>
          <w:tcPr>
            <w:tcW w:w="1058" w:type="pct"/>
          </w:tcPr>
          <w:p w14:paraId="4B5424BA" w14:textId="77777777" w:rsidR="00EA1104" w:rsidRPr="00EA1104" w:rsidRDefault="00EA1104" w:rsidP="009E6F79">
            <w:pPr>
              <w:spacing w:line="480" w:lineRule="auto"/>
              <w:rPr>
                <w:rFonts w:ascii="Times New Roman" w:hAnsi="Times New Roman" w:cs="Times New Roman"/>
                <w:sz w:val="16"/>
                <w:szCs w:val="16"/>
              </w:rPr>
            </w:pPr>
            <w:r w:rsidRPr="00EA1104">
              <w:rPr>
                <w:rFonts w:ascii="Times New Roman" w:hAnsi="Times New Roman" w:cs="Times New Roman"/>
                <w:sz w:val="16"/>
                <w:szCs w:val="16"/>
              </w:rPr>
              <w:lastRenderedPageBreak/>
              <w:t xml:space="preserve">Both biomass estimation (SVM) and classification (1-dimensional CNN, 1dCNN) have been investigated using machine </w:t>
            </w:r>
            <w:r w:rsidRPr="00EA1104">
              <w:rPr>
                <w:rFonts w:ascii="Times New Roman" w:hAnsi="Times New Roman" w:cs="Times New Roman"/>
                <w:sz w:val="16"/>
                <w:szCs w:val="16"/>
              </w:rPr>
              <w:lastRenderedPageBreak/>
              <w:t>learning techniques.</w:t>
            </w:r>
          </w:p>
          <w:p w14:paraId="164DA21B" w14:textId="656ABFFC" w:rsidR="001A08B8" w:rsidRPr="00231A8C" w:rsidRDefault="001A08B8" w:rsidP="009E6F79">
            <w:pPr>
              <w:spacing w:line="480" w:lineRule="auto"/>
              <w:rPr>
                <w:rFonts w:ascii="Times New Roman" w:hAnsi="Times New Roman" w:cs="Times New Roman"/>
                <w:sz w:val="16"/>
                <w:szCs w:val="16"/>
              </w:rPr>
            </w:pPr>
          </w:p>
        </w:tc>
        <w:tc>
          <w:tcPr>
            <w:tcW w:w="963" w:type="pct"/>
          </w:tcPr>
          <w:p w14:paraId="38D9A896" w14:textId="748B81CA" w:rsidR="00AC680B" w:rsidRPr="00AC680B" w:rsidRDefault="006623C6" w:rsidP="009E6F79">
            <w:pPr>
              <w:spacing w:line="480" w:lineRule="auto"/>
              <w:rPr>
                <w:rFonts w:ascii="Times New Roman" w:hAnsi="Times New Roman" w:cs="Times New Roman"/>
                <w:sz w:val="16"/>
                <w:szCs w:val="16"/>
              </w:rPr>
            </w:pPr>
            <w:r>
              <w:rPr>
                <w:rFonts w:ascii="Times New Roman" w:hAnsi="Times New Roman" w:cs="Times New Roman"/>
                <w:sz w:val="16"/>
                <w:szCs w:val="16"/>
              </w:rPr>
              <w:lastRenderedPageBreak/>
              <w:t xml:space="preserve"> The model classification accuracy </w:t>
            </w:r>
            <w:r w:rsidR="001643C2">
              <w:rPr>
                <w:rFonts w:ascii="Times New Roman" w:hAnsi="Times New Roman" w:cs="Times New Roman"/>
                <w:sz w:val="16"/>
                <w:szCs w:val="16"/>
              </w:rPr>
              <w:t xml:space="preserve">is </w:t>
            </w:r>
            <w:r w:rsidR="00AC680B" w:rsidRPr="00AC680B">
              <w:rPr>
                <w:rFonts w:ascii="Times New Roman" w:hAnsi="Times New Roman" w:cs="Times New Roman"/>
                <w:sz w:val="16"/>
                <w:szCs w:val="16"/>
              </w:rPr>
              <w:t>99.73%</w:t>
            </w:r>
            <w:r w:rsidR="0087681F">
              <w:rPr>
                <w:rFonts w:ascii="Times New Roman" w:hAnsi="Times New Roman" w:cs="Times New Roman"/>
                <w:sz w:val="16"/>
                <w:szCs w:val="16"/>
              </w:rPr>
              <w:t>, 94.56%, and 85.16% for S-2, CSK, and S-1</w:t>
            </w:r>
            <w:r w:rsidR="00AC680B" w:rsidRPr="00AC680B">
              <w:rPr>
                <w:rFonts w:ascii="Times New Roman" w:hAnsi="Times New Roman" w:cs="Times New Roman"/>
                <w:sz w:val="16"/>
                <w:szCs w:val="16"/>
              </w:rPr>
              <w:t xml:space="preserve"> data</w:t>
            </w:r>
            <w:r w:rsidR="0087681F">
              <w:rPr>
                <w:rFonts w:ascii="Times New Roman" w:hAnsi="Times New Roman" w:cs="Times New Roman"/>
                <w:sz w:val="16"/>
                <w:szCs w:val="16"/>
              </w:rPr>
              <w:t xml:space="preserve"> </w:t>
            </w:r>
            <w:r w:rsidR="0087681F">
              <w:rPr>
                <w:rFonts w:ascii="Times New Roman" w:hAnsi="Times New Roman" w:cs="Times New Roman"/>
                <w:sz w:val="16"/>
                <w:szCs w:val="16"/>
              </w:rPr>
              <w:lastRenderedPageBreak/>
              <w:t>respectively</w:t>
            </w:r>
            <w:r w:rsidR="00AC680B" w:rsidRPr="00AC680B">
              <w:rPr>
                <w:rFonts w:ascii="Times New Roman" w:hAnsi="Times New Roman" w:cs="Times New Roman"/>
                <w:sz w:val="16"/>
                <w:szCs w:val="16"/>
              </w:rPr>
              <w:t>.</w:t>
            </w:r>
          </w:p>
          <w:p w14:paraId="2173B065" w14:textId="1CD0E856"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VM provides </w:t>
            </w:r>
            <w:r w:rsidR="00A47FAA">
              <w:rPr>
                <w:rFonts w:ascii="Times New Roman" w:hAnsi="Times New Roman" w:cs="Times New Roman"/>
                <w:sz w:val="16"/>
                <w:szCs w:val="16"/>
              </w:rPr>
              <w:t>an accurate</w:t>
            </w:r>
            <w:r w:rsidR="00B67107">
              <w:rPr>
                <w:rFonts w:ascii="Times New Roman" w:hAnsi="Times New Roman" w:cs="Times New Roman"/>
                <w:sz w:val="16"/>
                <w:szCs w:val="16"/>
              </w:rPr>
              <w:t xml:space="preserve"> </w:t>
            </w:r>
            <w:r w:rsidRPr="00231A8C">
              <w:rPr>
                <w:rFonts w:ascii="Times New Roman" w:hAnsi="Times New Roman" w:cs="Times New Roman"/>
                <w:sz w:val="16"/>
                <w:szCs w:val="16"/>
              </w:rPr>
              <w:t>estimation of dry biomass with</w:t>
            </w:r>
            <w:r w:rsidR="00B67107" w:rsidRPr="00B67107">
              <w:rPr>
                <w:rFonts w:ascii="Times New Roman" w:hAnsi="Times New Roman" w:cs="Times New Roman"/>
                <w:sz w:val="16"/>
                <w:szCs w:val="16"/>
              </w:rPr>
              <w:t xml:space="preserve"> RMSE =681 kg/ha</w:t>
            </w:r>
            <w:r w:rsidR="00B67107">
              <w:rPr>
                <w:rFonts w:ascii="Times New Roman" w:hAnsi="Times New Roman" w:cs="Times New Roman"/>
                <w:sz w:val="16"/>
                <w:szCs w:val="16"/>
              </w:rPr>
              <w:t>,</w:t>
            </w:r>
            <w:r w:rsidRPr="00231A8C">
              <w:rPr>
                <w:rFonts w:ascii="Times New Roman" w:hAnsi="Times New Roman" w:cs="Times New Roman"/>
                <w:sz w:val="16"/>
                <w:szCs w:val="16"/>
              </w:rPr>
              <w:t xml:space="preserve"> R</w:t>
            </w:r>
            <w:r w:rsidRPr="00231A8C">
              <w:rPr>
                <w:rFonts w:ascii="Times New Roman" w:hAnsi="Times New Roman" w:cs="Times New Roman"/>
                <w:sz w:val="16"/>
                <w:szCs w:val="16"/>
                <w:vertAlign w:val="superscript"/>
              </w:rPr>
              <w:t>2</w:t>
            </w:r>
            <w:r w:rsidRPr="00231A8C">
              <w:rPr>
                <w:rFonts w:ascii="Times New Roman" w:hAnsi="Times New Roman" w:cs="Times New Roman"/>
                <w:sz w:val="16"/>
                <w:szCs w:val="16"/>
              </w:rPr>
              <w:t>=0.79</w:t>
            </w:r>
            <w:r w:rsidR="00B67107">
              <w:rPr>
                <w:rFonts w:ascii="Times New Roman" w:hAnsi="Times New Roman" w:cs="Times New Roman"/>
                <w:sz w:val="16"/>
                <w:szCs w:val="16"/>
              </w:rPr>
              <w:t>.</w:t>
            </w:r>
          </w:p>
        </w:tc>
        <w:tc>
          <w:tcPr>
            <w:tcW w:w="1056" w:type="pct"/>
          </w:tcPr>
          <w:p w14:paraId="6E42E363"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t>Agricultural crop classification can be improved using SAR and optical imagery.</w:t>
            </w:r>
          </w:p>
          <w:p w14:paraId="171A3EDC" w14:textId="775BCA7D"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Biomass estimation can be </w:t>
            </w:r>
            <w:r w:rsidRPr="00231A8C">
              <w:rPr>
                <w:rFonts w:ascii="Times New Roman" w:hAnsi="Times New Roman" w:cs="Times New Roman"/>
                <w:sz w:val="16"/>
                <w:szCs w:val="16"/>
              </w:rPr>
              <w:lastRenderedPageBreak/>
              <w:t xml:space="preserve">done in mountain </w:t>
            </w:r>
            <w:r w:rsidR="000C1E0F">
              <w:rPr>
                <w:rFonts w:ascii="Times New Roman" w:hAnsi="Times New Roman" w:cs="Times New Roman"/>
                <w:sz w:val="16"/>
                <w:szCs w:val="16"/>
              </w:rPr>
              <w:t>areas</w:t>
            </w:r>
            <w:r w:rsidRPr="00231A8C">
              <w:rPr>
                <w:rFonts w:ascii="Times New Roman" w:hAnsi="Times New Roman" w:cs="Times New Roman"/>
                <w:sz w:val="16"/>
                <w:szCs w:val="16"/>
              </w:rPr>
              <w:t xml:space="preserve"> using SAR and hyperspectral data.</w:t>
            </w:r>
          </w:p>
        </w:tc>
      </w:tr>
      <w:tr w:rsidR="001A08B8" w:rsidRPr="00231A8C" w14:paraId="1C12E05A" w14:textId="77777777" w:rsidTr="00B94C11">
        <w:tc>
          <w:tcPr>
            <w:tcW w:w="742" w:type="pct"/>
          </w:tcPr>
          <w:p w14:paraId="07FFE186"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fldChar w:fldCharType="begin"/>
            </w:r>
            <w:r w:rsidRPr="00231A8C">
              <w:rPr>
                <w:rFonts w:ascii="Times New Roman" w:hAnsi="Times New Roman" w:cs="Times New Roman"/>
                <w:sz w:val="16"/>
                <w:szCs w:val="16"/>
              </w:rPr>
              <w:instrText xml:space="preserve"> ADDIN ZOTERO_ITEM CSL_CITATION {"citationID":"CUxRwVni","properties":{"formattedCitation":"(Bhogapurapu et al., 2021)","plainCitation":"(Bhogapurapu et al., 2021)","noteIndex":0},"citationItems":[{"id":1918,"uris":["http://zotero.org/users/12104509/items/SZ375VBS"],"itemData":{"id":1918,"type":"article-journal","abstract":"Accurate and high-resolution spatio-temporal information about crop phenology obtained from Synthetic Aperture Radar (SAR) data is an essential component for crop management and yield estimation at a local scale. Crop growth monitoring studies seldom exploit complete polarimetric information contained in dual-pol GRD SAR data. In this study, we propose three polarimetric descriptors: the pseudo scattering-type parameter (θc), the pseudo scattering entropy parameter (Hc), and the co-pol purity parameter (mc) from dual-pol S1 GRD SAR data. We also introduce a novel unsupervised clustering framework using Hc and θc with six clustering zones to represent various scattering mechanisms. We implemented the proposed algorithm on the cloud-based Google Earth Engine (GEE) platform for Sentinel-1 SAR data. We have shown the sensitivity of these descriptors over a time series of data for wheat and canola crops at a test site in Canada. From the leaf development stage to the flowering stage for both crops, the pseudo scattering-type parameter θc changes by approximately 17°. Moreover, within the entire phenology window, both mc and Hc varies by about 0.6. The effectiveness of θc and Hc to cluster the phenological stages for the two crops is also evident from the clustering plot. During the leaf development stage, about 90% of the sampling points were clustered into the low to medium entropy scattering zone for both the crops. Throughout the flowering stage, the entire cluster shifted into the high entropy vegetation scattering zone. Finally, during the ripening stage, the clusters of sample points were split between the high entropy vegetation scattering zone and the high entropy distributed scattering zone, with &gt;55% of the sampling points in the high entropy distributed scattering zone. This innovative clustering framework will facilitate the operational use of S1 GRD SAR data for agricultural applications.","container-title":"ISPRS Journal of Photogrammetry and Remote Sensing","DOI":"10.1016/j.isprsjprs.2021.05.013","ISSN":"0924-2716","journalAbbreviation":"ISPRS Journal of Photogrammetry and Remote Sensing","page":"20-35","source":"ScienceDirect","title":"Dual-polarimetric descriptors from Sentinel-1 GRD SAR data for crop growth assessment","volume":"178","author":[{"family":"Bhogapurapu","given":"Narayanarao"},{"family":"Dey","given":"Subhadip"},{"family":"Bhattacharya","given":"Avik"},{"family":"Mandal","given":"Dipankar"},{"family":"Lopez-Sanchez","given":"Juan M."},{"family":"McNairn","given":"Heather"},{"family":"López-Martínez","given":"Carlos"},{"family":"Rao","given":"Y. S."}],"issued":{"date-parts":[["2021",8,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Bhogapurapu et al., 2021)</w:t>
            </w:r>
            <w:r w:rsidRPr="00231A8C">
              <w:rPr>
                <w:rFonts w:ascii="Times New Roman" w:hAnsi="Times New Roman" w:cs="Times New Roman"/>
                <w:sz w:val="16"/>
                <w:szCs w:val="16"/>
              </w:rPr>
              <w:fldChar w:fldCharType="end"/>
            </w:r>
          </w:p>
        </w:tc>
        <w:tc>
          <w:tcPr>
            <w:tcW w:w="604" w:type="pct"/>
          </w:tcPr>
          <w:p w14:paraId="7E7B7EB5" w14:textId="0FC24547" w:rsidR="001A08B8" w:rsidRPr="00231A8C" w:rsidRDefault="0098554F" w:rsidP="009E6F79">
            <w:pPr>
              <w:spacing w:after="160" w:line="480" w:lineRule="auto"/>
              <w:ind w:left="-16"/>
              <w:rPr>
                <w:rFonts w:ascii="Times New Roman" w:hAnsi="Times New Roman" w:cs="Times New Roman"/>
                <w:sz w:val="16"/>
                <w:szCs w:val="16"/>
              </w:rPr>
            </w:pPr>
            <w:r w:rsidRPr="00E06486">
              <w:rPr>
                <w:rFonts w:ascii="Times New Roman" w:hAnsi="Times New Roman" w:cs="Times New Roman"/>
                <w:sz w:val="16"/>
                <w:szCs w:val="16"/>
              </w:rPr>
              <w:t>Crop growth assessment</w:t>
            </w:r>
          </w:p>
        </w:tc>
        <w:tc>
          <w:tcPr>
            <w:tcW w:w="578" w:type="pct"/>
          </w:tcPr>
          <w:p w14:paraId="62B8EC53" w14:textId="2AE5127A"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C-band Sentinel-1A GRD SAR</w:t>
            </w:r>
            <w:r w:rsidR="000F5C68">
              <w:rPr>
                <w:rFonts w:ascii="Times New Roman" w:hAnsi="Times New Roman" w:cs="Times New Roman"/>
                <w:sz w:val="16"/>
                <w:szCs w:val="16"/>
              </w:rPr>
              <w:t xml:space="preserve"> </w:t>
            </w:r>
            <w:r w:rsidR="000F5C68" w:rsidRPr="00231A8C">
              <w:rPr>
                <w:rFonts w:ascii="Times New Roman" w:hAnsi="Times New Roman" w:cs="Times New Roman"/>
                <w:sz w:val="16"/>
                <w:szCs w:val="16"/>
              </w:rPr>
              <w:t>Data</w:t>
            </w:r>
          </w:p>
          <w:p w14:paraId="6B4F0EAE" w14:textId="77777777" w:rsidR="001A08B8" w:rsidRPr="00231A8C" w:rsidRDefault="001A08B8" w:rsidP="009E6F79">
            <w:pPr>
              <w:spacing w:line="480" w:lineRule="auto"/>
              <w:ind w:left="-16"/>
              <w:rPr>
                <w:rFonts w:ascii="Times New Roman" w:hAnsi="Times New Roman" w:cs="Times New Roman"/>
                <w:sz w:val="16"/>
                <w:szCs w:val="16"/>
              </w:rPr>
            </w:pPr>
          </w:p>
        </w:tc>
        <w:tc>
          <w:tcPr>
            <w:tcW w:w="1058" w:type="pct"/>
          </w:tcPr>
          <w:p w14:paraId="52F323F1"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Novel clustering framework based on polarimetric descriptors for crop monitoring.</w:t>
            </w:r>
          </w:p>
          <w:p w14:paraId="736FCFA6" w14:textId="550ACA59" w:rsidR="001A08B8" w:rsidRPr="00231A8C" w:rsidRDefault="00B94C11" w:rsidP="009E6F79">
            <w:pPr>
              <w:spacing w:line="480" w:lineRule="auto"/>
              <w:rPr>
                <w:rFonts w:ascii="Times New Roman" w:hAnsi="Times New Roman" w:cs="Times New Roman"/>
                <w:sz w:val="16"/>
                <w:szCs w:val="16"/>
              </w:rPr>
            </w:pPr>
            <w:r>
              <w:rPr>
                <w:rFonts w:ascii="Times New Roman" w:hAnsi="Times New Roman" w:cs="Times New Roman"/>
                <w:sz w:val="16"/>
                <w:szCs w:val="16"/>
              </w:rPr>
              <w:t>U</w:t>
            </w:r>
            <w:r w:rsidR="001A08B8" w:rsidRPr="00231A8C">
              <w:rPr>
                <w:rFonts w:ascii="Times New Roman" w:hAnsi="Times New Roman" w:cs="Times New Roman"/>
                <w:sz w:val="16"/>
                <w:szCs w:val="16"/>
              </w:rPr>
              <w:t xml:space="preserve">nsupervised clustering </w:t>
            </w:r>
          </w:p>
        </w:tc>
        <w:tc>
          <w:tcPr>
            <w:tcW w:w="963" w:type="pct"/>
          </w:tcPr>
          <w:p w14:paraId="3307D5C9" w14:textId="3FB278E0" w:rsidR="001A08B8" w:rsidRPr="00231A8C" w:rsidRDefault="00B94C11" w:rsidP="009E6F79">
            <w:pPr>
              <w:spacing w:line="480" w:lineRule="auto"/>
              <w:rPr>
                <w:rFonts w:ascii="Times New Roman" w:hAnsi="Times New Roman" w:cs="Times New Roman"/>
                <w:sz w:val="16"/>
                <w:szCs w:val="16"/>
              </w:rPr>
            </w:pPr>
            <w:r>
              <w:rPr>
                <w:rFonts w:ascii="Times New Roman" w:hAnsi="Times New Roman" w:cs="Times New Roman"/>
                <w:sz w:val="16"/>
                <w:szCs w:val="16"/>
              </w:rPr>
              <w:t>Pure scattering zones with low-to-medium entropy encompass 90% of the sampling locations for wheat leaf development and tillering</w:t>
            </w:r>
            <w:r w:rsidR="007225D7" w:rsidRPr="007225D7">
              <w:rPr>
                <w:rFonts w:ascii="Times New Roman" w:hAnsi="Times New Roman" w:cs="Times New Roman"/>
                <w:sz w:val="16"/>
                <w:szCs w:val="16"/>
              </w:rPr>
              <w:t xml:space="preserve">. </w:t>
            </w:r>
          </w:p>
        </w:tc>
        <w:tc>
          <w:tcPr>
            <w:tcW w:w="1056" w:type="pct"/>
          </w:tcPr>
          <w:p w14:paraId="3B090774" w14:textId="77777777" w:rsidR="004D3F1F" w:rsidRPr="004D3F1F" w:rsidRDefault="004D3F1F" w:rsidP="009E6F79">
            <w:pPr>
              <w:spacing w:line="480" w:lineRule="auto"/>
              <w:rPr>
                <w:rFonts w:ascii="Times New Roman" w:hAnsi="Times New Roman" w:cs="Times New Roman"/>
                <w:sz w:val="16"/>
                <w:szCs w:val="16"/>
              </w:rPr>
            </w:pPr>
            <w:r w:rsidRPr="004D3F1F">
              <w:rPr>
                <w:rFonts w:ascii="Times New Roman" w:hAnsi="Times New Roman" w:cs="Times New Roman"/>
                <w:sz w:val="16"/>
                <w:szCs w:val="16"/>
              </w:rPr>
              <w:t>A novel clustering approach will enable the practical application of S1 GRD SAR data for agricultural purposes.</w:t>
            </w:r>
          </w:p>
          <w:p w14:paraId="4EA1464D" w14:textId="6E407D04" w:rsidR="001A08B8" w:rsidRPr="00231A8C" w:rsidRDefault="001A08B8" w:rsidP="009E6F79">
            <w:pPr>
              <w:spacing w:line="480" w:lineRule="auto"/>
              <w:rPr>
                <w:rFonts w:ascii="Times New Roman" w:hAnsi="Times New Roman" w:cs="Times New Roman"/>
                <w:sz w:val="16"/>
                <w:szCs w:val="16"/>
              </w:rPr>
            </w:pPr>
          </w:p>
        </w:tc>
      </w:tr>
      <w:tr w:rsidR="001A08B8" w:rsidRPr="00231A8C" w14:paraId="05F0E755" w14:textId="77777777" w:rsidTr="00B94C11">
        <w:tc>
          <w:tcPr>
            <w:tcW w:w="742" w:type="pct"/>
          </w:tcPr>
          <w:p w14:paraId="1B359126"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T8xdT8EB","properties":{"formattedCitation":"(Gella et al., 2021)","plainCitation":"(Gella et al., 2021)","noteIndex":0},"citationItems":[{"id":1921,"uris":["http://zotero.org/users/12104509/items/XZXHEPGU"],"itemData":{"id":1921,"type":"article-journal","abstract":"Crop type information is essential for many practical applications, yet its mapping is often constrained by inherent characteristics of most farming areas, such as fragmentation and small farm plots, changes in crop morphology across the season, and cloud cover. This study investigated whether these limitations could be overcome by using time-series of Synthetic Aperture Radar (SAR) and crop phenological information combined with different Dynamic Time Warping implementation strategies. Focusing on a fragmented landscape with small farm plots in the Netherlands, we used Sentinel-1 dual polarimetry (VV + VH) and TerraSAR-X single polarimetry (HH) images and the Dutch Basic Registration of Crop Plots (BRP) dataset for training and validation. Image pre-processing was followed by the generation of radar vegetation indices and polarimetric decomposition. Crop-specific responses to incident radar signal were analyzed, as well as the accuracy of the crop classification by Time-Weighted Dynamic Time Warping (twDTW) using either backscatter bands only or backscatter bands in combination with derived indices and polarimetric decomposition features. In addition, two further modified Dynamic Time Warping strategies, namely Variable Time Weight Dynamic Time Warping (vtwDTW) and Angular Metric for Shape Similarity (AMSS), were tested for their performance. Furthermore, we investigated the accuracy performance of a decision level fusion of TerraSAR-X and Sentinel-1 classification outputs. Results show that even in a fragmented landscape with relatively small plots (around 0.08 ha), crop types can be successfully mapped by using decision level fusion of the twDTW results of both sensors, reaching an accuracy of 77.1%. When using twDTW on Sentinel-1 (VV + VH) only, including Ratio, MRVI, and DPSVI indices, overall accuracy reached 69.5%; without those indices, accuracy was slightly lower (67.5%). Merging six different grain crops with similar leaf geometry into winter grains and summer grains improved classification accuracy to 80.6%. Our findings demonstrate that twDTW on SAR imagery allows to map crop types in fragmented landscapes with relatively small farm plots, offering potential for crop type mapping in areas with smallholder farming.","container-title":"ISPRS Journal of Photogrammetry and Remote Sensing","DOI":"10.1016/j.isprsjprs.2021.03.004","ISSN":"0924-2716","journalAbbreviation":"ISPRS Journal of Photogrammetry and Remote Sensing","page":"171-183","source":"ScienceDirect","title":"Mapping crop types in complex farming areas using SAR imagery with dynamic time warping","volume":"175","author":[{"family":"Gella","given":"Getachew Workineh"},{"family":"Bijker","given":"Wietske"},{"family":"Belgiu","given":"Mariana"}],"issued":{"date-parts":[["2021",5,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Gella et al., 2021)</w:t>
            </w:r>
            <w:r w:rsidRPr="00231A8C">
              <w:rPr>
                <w:rFonts w:ascii="Times New Roman" w:hAnsi="Times New Roman" w:cs="Times New Roman"/>
                <w:sz w:val="16"/>
                <w:szCs w:val="16"/>
              </w:rPr>
              <w:fldChar w:fldCharType="end"/>
            </w:r>
          </w:p>
        </w:tc>
        <w:tc>
          <w:tcPr>
            <w:tcW w:w="604" w:type="pct"/>
          </w:tcPr>
          <w:p w14:paraId="44BA9C00" w14:textId="3056D7DA" w:rsidR="001A08B8" w:rsidRPr="00231A8C" w:rsidRDefault="0098554F" w:rsidP="009E6F79">
            <w:pPr>
              <w:spacing w:after="160" w:line="480" w:lineRule="auto"/>
              <w:ind w:left="-16"/>
              <w:rPr>
                <w:rFonts w:ascii="Times New Roman" w:hAnsi="Times New Roman" w:cs="Times New Roman"/>
                <w:sz w:val="16"/>
                <w:szCs w:val="16"/>
              </w:rPr>
            </w:pPr>
            <w:r w:rsidRPr="00E06486">
              <w:rPr>
                <w:rFonts w:ascii="Times New Roman" w:hAnsi="Times New Roman" w:cs="Times New Roman"/>
                <w:sz w:val="16"/>
                <w:szCs w:val="16"/>
              </w:rPr>
              <w:t>Mapping of crop types</w:t>
            </w:r>
          </w:p>
        </w:tc>
        <w:tc>
          <w:tcPr>
            <w:tcW w:w="578" w:type="pct"/>
          </w:tcPr>
          <w:p w14:paraId="45FF7F3F" w14:textId="1FE10AF2"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Sentinel-1 and </w:t>
            </w:r>
            <w:proofErr w:type="spellStart"/>
            <w:r w:rsidRPr="00231A8C">
              <w:rPr>
                <w:rFonts w:ascii="Times New Roman" w:hAnsi="Times New Roman" w:cs="Times New Roman"/>
                <w:sz w:val="16"/>
                <w:szCs w:val="16"/>
              </w:rPr>
              <w:t>TerraSAR</w:t>
            </w:r>
            <w:proofErr w:type="spellEnd"/>
            <w:r w:rsidRPr="00231A8C">
              <w:rPr>
                <w:rFonts w:ascii="Times New Roman" w:hAnsi="Times New Roman" w:cs="Times New Roman"/>
                <w:sz w:val="16"/>
                <w:szCs w:val="16"/>
              </w:rPr>
              <w:t xml:space="preserve">-X </w:t>
            </w:r>
            <w:r w:rsidR="000F5C68" w:rsidRPr="00231A8C">
              <w:rPr>
                <w:rFonts w:ascii="Times New Roman" w:hAnsi="Times New Roman" w:cs="Times New Roman"/>
                <w:sz w:val="16"/>
                <w:szCs w:val="16"/>
              </w:rPr>
              <w:t>Data</w:t>
            </w:r>
          </w:p>
        </w:tc>
        <w:tc>
          <w:tcPr>
            <w:tcW w:w="1058" w:type="pct"/>
          </w:tcPr>
          <w:p w14:paraId="29989ABC" w14:textId="7710DCA5" w:rsidR="00662B59" w:rsidRPr="00662B59" w:rsidRDefault="00662B59" w:rsidP="009E6F79">
            <w:pPr>
              <w:spacing w:line="480" w:lineRule="auto"/>
              <w:rPr>
                <w:rFonts w:ascii="Times New Roman" w:hAnsi="Times New Roman" w:cs="Times New Roman"/>
                <w:sz w:val="16"/>
                <w:szCs w:val="16"/>
              </w:rPr>
            </w:pPr>
            <w:r w:rsidRPr="00662B59">
              <w:rPr>
                <w:rFonts w:ascii="Times New Roman" w:hAnsi="Times New Roman" w:cs="Times New Roman"/>
                <w:sz w:val="16"/>
                <w:szCs w:val="16"/>
              </w:rPr>
              <w:t>Analysis was done on crop</w:t>
            </w:r>
            <w:r>
              <w:rPr>
                <w:rFonts w:ascii="Times New Roman" w:hAnsi="Times New Roman" w:cs="Times New Roman"/>
                <w:sz w:val="16"/>
                <w:szCs w:val="16"/>
              </w:rPr>
              <w:t xml:space="preserve"> response</w:t>
            </w:r>
            <w:r w:rsidRPr="00662B59">
              <w:rPr>
                <w:rFonts w:ascii="Times New Roman" w:hAnsi="Times New Roman" w:cs="Times New Roman"/>
                <w:sz w:val="16"/>
                <w:szCs w:val="16"/>
              </w:rPr>
              <w:t xml:space="preserve"> to radiation</w:t>
            </w:r>
            <w:r w:rsidR="003C0C77">
              <w:rPr>
                <w:rFonts w:ascii="Times New Roman" w:hAnsi="Times New Roman" w:cs="Times New Roman"/>
                <w:sz w:val="16"/>
                <w:szCs w:val="16"/>
              </w:rPr>
              <w:t xml:space="preserve"> of incident radar</w:t>
            </w:r>
            <w:r w:rsidRPr="00662B59">
              <w:rPr>
                <w:rFonts w:ascii="Times New Roman" w:hAnsi="Times New Roman" w:cs="Times New Roman"/>
                <w:sz w:val="16"/>
                <w:szCs w:val="16"/>
              </w:rPr>
              <w:t xml:space="preserve">. </w:t>
            </w:r>
            <w:r w:rsidRPr="00662B59">
              <w:rPr>
                <w:rFonts w:ascii="Times New Roman" w:hAnsi="Times New Roman" w:cs="Times New Roman"/>
                <w:sz w:val="16"/>
                <w:szCs w:val="16"/>
              </w:rPr>
              <w:br/>
              <w:t xml:space="preserve">Crop </w:t>
            </w:r>
            <w:r w:rsidR="003C0C77">
              <w:rPr>
                <w:rFonts w:ascii="Times New Roman" w:hAnsi="Times New Roman" w:cs="Times New Roman"/>
                <w:sz w:val="16"/>
                <w:szCs w:val="16"/>
              </w:rPr>
              <w:t>classificatio</w:t>
            </w:r>
            <w:r w:rsidRPr="00662B59">
              <w:rPr>
                <w:rFonts w:ascii="Times New Roman" w:hAnsi="Times New Roman" w:cs="Times New Roman"/>
                <w:sz w:val="16"/>
                <w:szCs w:val="16"/>
              </w:rPr>
              <w:t>n accuracy using Time-Weighted Dynamic Time Warping (</w:t>
            </w:r>
            <w:proofErr w:type="spellStart"/>
            <w:r w:rsidRPr="00662B59">
              <w:rPr>
                <w:rFonts w:ascii="Times New Roman" w:hAnsi="Times New Roman" w:cs="Times New Roman"/>
                <w:sz w:val="16"/>
                <w:szCs w:val="16"/>
              </w:rPr>
              <w:t>twDTW</w:t>
            </w:r>
            <w:proofErr w:type="spellEnd"/>
            <w:r w:rsidRPr="00662B59">
              <w:rPr>
                <w:rFonts w:ascii="Times New Roman" w:hAnsi="Times New Roman" w:cs="Times New Roman"/>
                <w:sz w:val="16"/>
                <w:szCs w:val="16"/>
              </w:rPr>
              <w:t>)</w:t>
            </w:r>
          </w:p>
          <w:p w14:paraId="1778F74F" w14:textId="1F10F999" w:rsidR="007E1648" w:rsidRPr="00231A8C" w:rsidRDefault="007E1648" w:rsidP="009E6F79">
            <w:pPr>
              <w:spacing w:line="480" w:lineRule="auto"/>
              <w:rPr>
                <w:rFonts w:ascii="Times New Roman" w:hAnsi="Times New Roman" w:cs="Times New Roman"/>
                <w:sz w:val="16"/>
                <w:szCs w:val="16"/>
              </w:rPr>
            </w:pPr>
          </w:p>
        </w:tc>
        <w:tc>
          <w:tcPr>
            <w:tcW w:w="963" w:type="pct"/>
          </w:tcPr>
          <w:p w14:paraId="16B43F09" w14:textId="4890DC52" w:rsidR="001A08B8" w:rsidRPr="00231A8C" w:rsidRDefault="00B94C11" w:rsidP="009E6F79">
            <w:pPr>
              <w:spacing w:line="480" w:lineRule="auto"/>
              <w:rPr>
                <w:rFonts w:ascii="Times New Roman" w:hAnsi="Times New Roman" w:cs="Times New Roman"/>
                <w:sz w:val="16"/>
                <w:szCs w:val="16"/>
              </w:rPr>
            </w:pPr>
            <w:r>
              <w:rPr>
                <w:rFonts w:ascii="Times New Roman" w:hAnsi="Times New Roman" w:cs="Times New Roman"/>
                <w:sz w:val="16"/>
                <w:szCs w:val="16"/>
              </w:rPr>
              <w:t>M</w:t>
            </w:r>
            <w:r w:rsidR="001A08B8" w:rsidRPr="00231A8C">
              <w:rPr>
                <w:rFonts w:ascii="Times New Roman" w:hAnsi="Times New Roman" w:cs="Times New Roman"/>
                <w:sz w:val="16"/>
                <w:szCs w:val="16"/>
              </w:rPr>
              <w:t>app</w:t>
            </w:r>
            <w:r w:rsidR="001159DF">
              <w:rPr>
                <w:rFonts w:ascii="Times New Roman" w:hAnsi="Times New Roman" w:cs="Times New Roman"/>
                <w:sz w:val="16"/>
                <w:szCs w:val="16"/>
              </w:rPr>
              <w:t>ing of crop types achi</w:t>
            </w:r>
            <w:r w:rsidR="00FE6EF1">
              <w:rPr>
                <w:rFonts w:ascii="Times New Roman" w:hAnsi="Times New Roman" w:cs="Times New Roman"/>
                <w:sz w:val="16"/>
                <w:szCs w:val="16"/>
              </w:rPr>
              <w:t>e</w:t>
            </w:r>
            <w:r w:rsidR="001159DF">
              <w:rPr>
                <w:rFonts w:ascii="Times New Roman" w:hAnsi="Times New Roman" w:cs="Times New Roman"/>
                <w:sz w:val="16"/>
                <w:szCs w:val="16"/>
              </w:rPr>
              <w:t>ve</w:t>
            </w:r>
            <w:r w:rsidR="00FE6EF1">
              <w:rPr>
                <w:rFonts w:ascii="Times New Roman" w:hAnsi="Times New Roman" w:cs="Times New Roman"/>
                <w:sz w:val="16"/>
                <w:szCs w:val="16"/>
              </w:rPr>
              <w:t xml:space="preserve">d </w:t>
            </w:r>
            <w:r w:rsidR="00FE6EF1" w:rsidRPr="00FE6EF1">
              <w:rPr>
                <w:rFonts w:ascii="Times New Roman" w:hAnsi="Times New Roman" w:cs="Times New Roman"/>
                <w:sz w:val="16"/>
                <w:szCs w:val="16"/>
              </w:rPr>
              <w:t>an accuracy of 77.1</w:t>
            </w:r>
            <w:r w:rsidR="008E2790" w:rsidRPr="00FE6EF1">
              <w:rPr>
                <w:rFonts w:ascii="Times New Roman" w:hAnsi="Times New Roman" w:cs="Times New Roman"/>
                <w:sz w:val="16"/>
                <w:szCs w:val="16"/>
              </w:rPr>
              <w:t xml:space="preserve">% </w:t>
            </w:r>
            <w:r w:rsidR="008E2790" w:rsidRPr="00231A8C">
              <w:rPr>
                <w:rFonts w:ascii="Times New Roman" w:hAnsi="Times New Roman" w:cs="Times New Roman"/>
                <w:sz w:val="16"/>
                <w:szCs w:val="16"/>
              </w:rPr>
              <w:t>by</w:t>
            </w:r>
            <w:r w:rsidR="001A08B8" w:rsidRPr="00231A8C">
              <w:rPr>
                <w:rFonts w:ascii="Times New Roman" w:hAnsi="Times New Roman" w:cs="Times New Roman"/>
                <w:sz w:val="16"/>
                <w:szCs w:val="16"/>
              </w:rPr>
              <w:t xml:space="preserve"> using </w:t>
            </w:r>
            <w:r w:rsidR="00AE0502">
              <w:rPr>
                <w:rFonts w:ascii="Times New Roman" w:hAnsi="Times New Roman" w:cs="Times New Roman"/>
                <w:sz w:val="16"/>
                <w:szCs w:val="16"/>
              </w:rPr>
              <w:t>a decision-level</w:t>
            </w:r>
            <w:r w:rsidR="001A08B8" w:rsidRPr="00231A8C">
              <w:rPr>
                <w:rFonts w:ascii="Times New Roman" w:hAnsi="Times New Roman" w:cs="Times New Roman"/>
                <w:sz w:val="16"/>
                <w:szCs w:val="16"/>
              </w:rPr>
              <w:t xml:space="preserve"> fusion of the </w:t>
            </w:r>
            <w:proofErr w:type="spellStart"/>
            <w:r w:rsidR="001A08B8" w:rsidRPr="00231A8C">
              <w:rPr>
                <w:rFonts w:ascii="Times New Roman" w:hAnsi="Times New Roman" w:cs="Times New Roman"/>
                <w:sz w:val="16"/>
                <w:szCs w:val="16"/>
              </w:rPr>
              <w:t>twDTW</w:t>
            </w:r>
            <w:proofErr w:type="spellEnd"/>
            <w:r w:rsidR="005E0CAE">
              <w:rPr>
                <w:rFonts w:ascii="Times New Roman" w:hAnsi="Times New Roman" w:cs="Times New Roman"/>
                <w:sz w:val="16"/>
                <w:szCs w:val="16"/>
              </w:rPr>
              <w:t xml:space="preserve"> data from both</w:t>
            </w:r>
            <w:r w:rsidR="005C2CF4">
              <w:rPr>
                <w:rFonts w:ascii="Times New Roman" w:hAnsi="Times New Roman" w:cs="Times New Roman"/>
                <w:sz w:val="16"/>
                <w:szCs w:val="16"/>
              </w:rPr>
              <w:t xml:space="preserve"> sensors</w:t>
            </w:r>
            <w:r w:rsidR="0096570C">
              <w:rPr>
                <w:rFonts w:ascii="Times New Roman" w:hAnsi="Times New Roman" w:cs="Times New Roman"/>
                <w:sz w:val="16"/>
                <w:szCs w:val="16"/>
              </w:rPr>
              <w:t>.</w:t>
            </w:r>
            <w:r w:rsidR="001A08B8" w:rsidRPr="00231A8C">
              <w:rPr>
                <w:rFonts w:ascii="Times New Roman" w:hAnsi="Times New Roman" w:cs="Times New Roman"/>
                <w:sz w:val="16"/>
                <w:szCs w:val="16"/>
              </w:rPr>
              <w:t xml:space="preserve"> </w:t>
            </w:r>
          </w:p>
          <w:p w14:paraId="1BE2EBA0" w14:textId="67F98502" w:rsidR="00356ECC" w:rsidRPr="00231A8C" w:rsidRDefault="00356ECC" w:rsidP="009E6F79">
            <w:pPr>
              <w:spacing w:line="480" w:lineRule="auto"/>
              <w:rPr>
                <w:rFonts w:ascii="Times New Roman" w:hAnsi="Times New Roman" w:cs="Times New Roman"/>
                <w:sz w:val="16"/>
                <w:szCs w:val="16"/>
              </w:rPr>
            </w:pPr>
            <w:r w:rsidRPr="00356ECC">
              <w:rPr>
                <w:rFonts w:ascii="Times New Roman" w:hAnsi="Times New Roman" w:cs="Times New Roman"/>
                <w:sz w:val="16"/>
                <w:szCs w:val="16"/>
              </w:rPr>
              <w:t xml:space="preserve">Overall accuracy was 69.5% </w:t>
            </w:r>
            <w:r w:rsidR="006208D2">
              <w:rPr>
                <w:rFonts w:ascii="Times New Roman" w:hAnsi="Times New Roman" w:cs="Times New Roman"/>
                <w:sz w:val="16"/>
                <w:szCs w:val="16"/>
              </w:rPr>
              <w:t xml:space="preserve">using </w:t>
            </w:r>
            <w:proofErr w:type="spellStart"/>
            <w:r w:rsidRPr="00356ECC">
              <w:rPr>
                <w:rFonts w:ascii="Times New Roman" w:hAnsi="Times New Roman" w:cs="Times New Roman"/>
                <w:sz w:val="16"/>
                <w:szCs w:val="16"/>
              </w:rPr>
              <w:t>twDTW</w:t>
            </w:r>
            <w:proofErr w:type="spellEnd"/>
            <w:r w:rsidRPr="00356ECC">
              <w:rPr>
                <w:rFonts w:ascii="Times New Roman" w:hAnsi="Times New Roman" w:cs="Times New Roman"/>
                <w:sz w:val="16"/>
                <w:szCs w:val="16"/>
              </w:rPr>
              <w:t xml:space="preserve"> on Sentinel-1 (VV + VH) alone, including Ratio, MRVI, and DPSVI indices; accuracy was marginally lower (67.5%) without those indices.</w:t>
            </w:r>
          </w:p>
        </w:tc>
        <w:tc>
          <w:tcPr>
            <w:tcW w:w="1056" w:type="pct"/>
          </w:tcPr>
          <w:p w14:paraId="12324867" w14:textId="30CF4A70" w:rsidR="0016586E" w:rsidRPr="0016586E" w:rsidRDefault="0016586E" w:rsidP="009E6F79">
            <w:pPr>
              <w:spacing w:line="480" w:lineRule="auto"/>
              <w:rPr>
                <w:rFonts w:ascii="Times New Roman" w:hAnsi="Times New Roman" w:cs="Times New Roman"/>
                <w:sz w:val="16"/>
                <w:szCs w:val="16"/>
              </w:rPr>
            </w:pPr>
            <w:r w:rsidRPr="0016586E">
              <w:rPr>
                <w:rFonts w:ascii="Times New Roman" w:hAnsi="Times New Roman" w:cs="Times New Roman"/>
                <w:sz w:val="16"/>
                <w:szCs w:val="16"/>
              </w:rPr>
              <w:t xml:space="preserve">Crop-type mapping appears to have potential when using SAR images with time-weighted Dynamic Time Warping. </w:t>
            </w:r>
            <w:r w:rsidRPr="0016586E">
              <w:rPr>
                <w:rFonts w:ascii="Times New Roman" w:hAnsi="Times New Roman" w:cs="Times New Roman"/>
                <w:sz w:val="16"/>
                <w:szCs w:val="16"/>
              </w:rPr>
              <w:br/>
              <w:t xml:space="preserve">Crop mapping in smallholder farming areas can be done using SAR datasets with </w:t>
            </w:r>
            <w:r w:rsidR="00336CB7">
              <w:rPr>
                <w:rFonts w:ascii="Times New Roman" w:hAnsi="Times New Roman" w:cs="Times New Roman"/>
                <w:sz w:val="16"/>
                <w:szCs w:val="16"/>
              </w:rPr>
              <w:t>single</w:t>
            </w:r>
            <w:r w:rsidRPr="0016586E">
              <w:rPr>
                <w:rFonts w:ascii="Times New Roman" w:hAnsi="Times New Roman" w:cs="Times New Roman"/>
                <w:sz w:val="16"/>
                <w:szCs w:val="16"/>
              </w:rPr>
              <w:t xml:space="preserve"> or </w:t>
            </w:r>
            <w:r w:rsidR="00336CB7">
              <w:rPr>
                <w:rFonts w:ascii="Times New Roman" w:hAnsi="Times New Roman" w:cs="Times New Roman"/>
                <w:sz w:val="16"/>
                <w:szCs w:val="16"/>
              </w:rPr>
              <w:t>dual polarimetry</w:t>
            </w:r>
            <w:r w:rsidRPr="0016586E">
              <w:rPr>
                <w:rFonts w:ascii="Times New Roman" w:hAnsi="Times New Roman" w:cs="Times New Roman"/>
                <w:sz w:val="16"/>
                <w:szCs w:val="16"/>
              </w:rPr>
              <w:t>.</w:t>
            </w:r>
          </w:p>
          <w:p w14:paraId="2F630CDB" w14:textId="743F1B1B" w:rsidR="0016586E" w:rsidRPr="00231A8C" w:rsidRDefault="0016586E" w:rsidP="009E6F79">
            <w:pPr>
              <w:spacing w:line="480" w:lineRule="auto"/>
              <w:rPr>
                <w:rFonts w:ascii="Times New Roman" w:hAnsi="Times New Roman" w:cs="Times New Roman"/>
                <w:sz w:val="16"/>
                <w:szCs w:val="16"/>
              </w:rPr>
            </w:pPr>
          </w:p>
        </w:tc>
      </w:tr>
      <w:tr w:rsidR="001A08B8" w:rsidRPr="00231A8C" w14:paraId="5B3C570B" w14:textId="77777777" w:rsidTr="00B94C11">
        <w:tc>
          <w:tcPr>
            <w:tcW w:w="742" w:type="pct"/>
          </w:tcPr>
          <w:p w14:paraId="05E75D15" w14:textId="5397670A"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00265665" w:rsidRPr="00231A8C">
              <w:rPr>
                <w:rFonts w:ascii="Times New Roman" w:hAnsi="Times New Roman" w:cs="Times New Roman"/>
                <w:sz w:val="16"/>
                <w:szCs w:val="16"/>
              </w:rPr>
              <w:instrText xml:space="preserve"> ADDIN ZOTERO_ITEM CSL_CITATION {"citationID":"qY5YPhUs","properties":{"formattedCitation":"(L. Chen et al., 2021)","plainCitation":"(L. Chen et al., 2021)","noteIndex":0},"citationItems":[{"id":1923,"uris":["http://zotero.org/users/12104509/items/S5BMUUXK"],"itemData":{"id":1923,"type":"paper-conference","abstract":"Crop yield is a key factor in agricultural production management and agricultural policy formulation, which affects the stability of the country and society. Therefore, accessing the spatial distribution of crops in real time is very important. In this study, multi-temporal RADARSAT-2 fine beam quad-polarized SAR data was obtained, and a crop classification method based on similarity analysis of phenological features and image segmentation technology was proposed. The main idea of this method is to construct a standard phenological feature sequence (SPFS) based on backscatter coefficient and Cloude decomposition parameters for each crop by using the training data, and then the similarity coefficient between the segmented test data and the phenological sequence of each crop is calculated to judge the type of ground objects. The results show that the overall classification accuracy based on block scale reached to 76.06%, which indicates that the phenological features and image segmentation is beneficial for accuracy improving in crop classification. And the multi-temporal SAR data own great potential in agricultural monitoring.","container-title":"2021 IEEE International Geoscience and Remote Sensing Symposium IGARSS","DOI":"10.1109/IGARSS47720.2021.9554720","event-title":"2021 IEEE International Geoscience and Remote Sensing Symposium IGARSS","note":"ISSN: 2153-7003","page":"5925-5928","source":"IEEE Xplore","title":"Crop Classification Based on Image Segmentation and Phenological Similarity Using SAR Imagery","URL":"https://ieeexplore.ieee.org/document/9554720","author":[{"family":"Chen","given":"Lin"},{"family":"An","given":"Gangqiang"},{"family":"Xin","given":"Minfeng"},{"family":"Lai","given":"Gengke"}],"accessed":{"date-parts":[["2024",6,5]]},"issued":{"date-parts":[["2021",7]]}}}],"schema":"https://github.com/citation-style-language/schema/raw/master/csl-citation.json"} </w:instrText>
            </w:r>
            <w:r w:rsidRPr="00231A8C">
              <w:rPr>
                <w:rFonts w:ascii="Times New Roman" w:hAnsi="Times New Roman" w:cs="Times New Roman"/>
                <w:sz w:val="16"/>
                <w:szCs w:val="16"/>
              </w:rPr>
              <w:fldChar w:fldCharType="separate"/>
            </w:r>
            <w:r w:rsidR="00265665" w:rsidRPr="00231A8C">
              <w:rPr>
                <w:rFonts w:ascii="Times New Roman" w:hAnsi="Times New Roman" w:cs="Times New Roman"/>
                <w:sz w:val="16"/>
              </w:rPr>
              <w:t>(L. Chen et al., 2021)</w:t>
            </w:r>
            <w:r w:rsidRPr="00231A8C">
              <w:rPr>
                <w:rFonts w:ascii="Times New Roman" w:hAnsi="Times New Roman" w:cs="Times New Roman"/>
                <w:sz w:val="16"/>
                <w:szCs w:val="16"/>
              </w:rPr>
              <w:fldChar w:fldCharType="end"/>
            </w:r>
          </w:p>
        </w:tc>
        <w:tc>
          <w:tcPr>
            <w:tcW w:w="604" w:type="pct"/>
          </w:tcPr>
          <w:p w14:paraId="17EAA0C2" w14:textId="35A6F1CC" w:rsidR="001A08B8" w:rsidRPr="00231A8C" w:rsidRDefault="0098554F" w:rsidP="009E6F79">
            <w:pPr>
              <w:spacing w:after="160" w:line="480" w:lineRule="auto"/>
              <w:ind w:left="-16"/>
              <w:rPr>
                <w:rFonts w:ascii="Times New Roman" w:hAnsi="Times New Roman" w:cs="Times New Roman"/>
                <w:sz w:val="16"/>
                <w:szCs w:val="16"/>
              </w:rPr>
            </w:pPr>
            <w:r w:rsidRPr="00E06486">
              <w:rPr>
                <w:rFonts w:ascii="Times New Roman" w:hAnsi="Times New Roman" w:cs="Times New Roman"/>
                <w:sz w:val="16"/>
                <w:szCs w:val="16"/>
              </w:rPr>
              <w:t xml:space="preserve">Crop classification </w:t>
            </w:r>
          </w:p>
        </w:tc>
        <w:tc>
          <w:tcPr>
            <w:tcW w:w="578" w:type="pct"/>
          </w:tcPr>
          <w:p w14:paraId="1F25F9D0" w14:textId="4F40794C"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RADARSAT-2 SAR </w:t>
            </w:r>
            <w:r w:rsidR="000F5C68" w:rsidRPr="00231A8C">
              <w:rPr>
                <w:rFonts w:ascii="Times New Roman" w:hAnsi="Times New Roman" w:cs="Times New Roman"/>
                <w:sz w:val="16"/>
                <w:szCs w:val="16"/>
              </w:rPr>
              <w:t>Data</w:t>
            </w:r>
          </w:p>
        </w:tc>
        <w:tc>
          <w:tcPr>
            <w:tcW w:w="1058" w:type="pct"/>
          </w:tcPr>
          <w:p w14:paraId="0EED510B" w14:textId="44EFBB5B"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Phenological feature similarity analysis based on </w:t>
            </w:r>
            <w:r w:rsidR="00AE0502">
              <w:rPr>
                <w:rFonts w:ascii="Times New Roman" w:hAnsi="Times New Roman" w:cs="Times New Roman"/>
                <w:sz w:val="16"/>
                <w:szCs w:val="16"/>
              </w:rPr>
              <w:t xml:space="preserve">the </w:t>
            </w:r>
            <w:r w:rsidRPr="00231A8C">
              <w:rPr>
                <w:rFonts w:ascii="Times New Roman" w:hAnsi="Times New Roman" w:cs="Times New Roman"/>
                <w:sz w:val="16"/>
                <w:szCs w:val="16"/>
              </w:rPr>
              <w:t>backscatter coefficient and Cloud decomposition parameter</w:t>
            </w:r>
          </w:p>
          <w:p w14:paraId="414ADA7A"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Image segmentation technology for crop classification</w:t>
            </w:r>
          </w:p>
        </w:tc>
        <w:tc>
          <w:tcPr>
            <w:tcW w:w="963" w:type="pct"/>
          </w:tcPr>
          <w:p w14:paraId="787D1F54" w14:textId="2D022A3B" w:rsidR="00B24138" w:rsidRPr="00B24138" w:rsidRDefault="00B24138" w:rsidP="009E6F79">
            <w:pPr>
              <w:spacing w:line="480" w:lineRule="auto"/>
              <w:rPr>
                <w:rFonts w:ascii="Times New Roman" w:hAnsi="Times New Roman" w:cs="Times New Roman"/>
                <w:sz w:val="16"/>
                <w:szCs w:val="16"/>
              </w:rPr>
            </w:pPr>
            <w:r w:rsidRPr="00B24138">
              <w:rPr>
                <w:rFonts w:ascii="Times New Roman" w:hAnsi="Times New Roman" w:cs="Times New Roman"/>
                <w:sz w:val="16"/>
                <w:szCs w:val="16"/>
              </w:rPr>
              <w:t>The block scale's overall c</w:t>
            </w:r>
            <w:r w:rsidR="003D18A1">
              <w:rPr>
                <w:rFonts w:ascii="Times New Roman" w:hAnsi="Times New Roman" w:cs="Times New Roman"/>
                <w:sz w:val="16"/>
                <w:szCs w:val="16"/>
              </w:rPr>
              <w:t>lassification</w:t>
            </w:r>
            <w:r w:rsidRPr="00B24138">
              <w:rPr>
                <w:rFonts w:ascii="Times New Roman" w:hAnsi="Times New Roman" w:cs="Times New Roman"/>
                <w:sz w:val="16"/>
                <w:szCs w:val="16"/>
              </w:rPr>
              <w:t xml:space="preserve"> accuracy </w:t>
            </w:r>
            <w:r w:rsidR="003D18A1">
              <w:rPr>
                <w:rFonts w:ascii="Times New Roman" w:hAnsi="Times New Roman" w:cs="Times New Roman"/>
                <w:sz w:val="16"/>
                <w:szCs w:val="16"/>
              </w:rPr>
              <w:t>achieved is</w:t>
            </w:r>
            <w:r w:rsidRPr="00B24138">
              <w:rPr>
                <w:rFonts w:ascii="Times New Roman" w:hAnsi="Times New Roman" w:cs="Times New Roman"/>
                <w:sz w:val="16"/>
                <w:szCs w:val="16"/>
              </w:rPr>
              <w:t xml:space="preserve"> 76.06%.</w:t>
            </w:r>
          </w:p>
          <w:p w14:paraId="0A96E9E4" w14:textId="77777777" w:rsidR="00B24138" w:rsidRPr="00231A8C" w:rsidRDefault="00B24138" w:rsidP="009E6F79">
            <w:pPr>
              <w:spacing w:line="480" w:lineRule="auto"/>
              <w:rPr>
                <w:rFonts w:ascii="Times New Roman" w:hAnsi="Times New Roman" w:cs="Times New Roman"/>
                <w:sz w:val="16"/>
                <w:szCs w:val="16"/>
              </w:rPr>
            </w:pPr>
          </w:p>
          <w:p w14:paraId="42C927AF" w14:textId="77777777" w:rsidR="001A08B8" w:rsidRPr="00231A8C" w:rsidRDefault="001A08B8" w:rsidP="009E6F79">
            <w:pPr>
              <w:spacing w:line="480" w:lineRule="auto"/>
              <w:rPr>
                <w:rFonts w:ascii="Times New Roman" w:hAnsi="Times New Roman" w:cs="Times New Roman"/>
                <w:sz w:val="16"/>
                <w:szCs w:val="16"/>
              </w:rPr>
            </w:pPr>
          </w:p>
        </w:tc>
        <w:tc>
          <w:tcPr>
            <w:tcW w:w="1056" w:type="pct"/>
          </w:tcPr>
          <w:p w14:paraId="3A044A1A"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Crop classification accuracy improved using phenological features and image segmentation.</w:t>
            </w:r>
          </w:p>
          <w:p w14:paraId="519BA601"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Multi-temporal SAR data is useful for agricultural monitoring.</w:t>
            </w:r>
          </w:p>
        </w:tc>
      </w:tr>
      <w:tr w:rsidR="001A08B8" w:rsidRPr="00231A8C" w14:paraId="278BA43E" w14:textId="77777777" w:rsidTr="00B94C11">
        <w:trPr>
          <w:trHeight w:val="350"/>
        </w:trPr>
        <w:tc>
          <w:tcPr>
            <w:tcW w:w="742" w:type="pct"/>
          </w:tcPr>
          <w:p w14:paraId="34E4234E"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fldChar w:fldCharType="begin"/>
            </w:r>
            <w:r w:rsidRPr="00231A8C">
              <w:rPr>
                <w:rFonts w:ascii="Times New Roman" w:hAnsi="Times New Roman" w:cs="Times New Roman"/>
                <w:sz w:val="16"/>
                <w:szCs w:val="16"/>
              </w:rPr>
              <w:instrText xml:space="preserve"> ADDIN ZOTERO_ITEM CSL_CITATION {"citationID":"EzZlQ6dQ","properties":{"formattedCitation":"(Bahrami et al., 2022)","plainCitation":"(Bahrami et al., 2022)","noteIndex":0},"citationItems":[{"id":1926,"uris":["http://zotero.org/users/12104509/items/5YLBFS4M"],"itemData":{"id":1926,"type":"article-journal","abstract":"Crop biophysical parameters, such as Leaf Area Index (LAI) and biomass, are essential for estimating crop productivity, yield modeling, and agronomic management. This study used several features extracted from multi-temporal Sentinel-1 Synthetic Aperture Radar (SAR) and spectral vegetation indices extracted from Sentinel-2 optical data to estimate crop LAI and wet and dry biomass. Various machine learning algorithms, including Random Forest Regression (RFR), Support Vector Regression (SVR), and Artificial Neural Network (ANN), were trained and assessed for three major crops (wheat, soybeans and canola). ANN provided the best accuracy for all wheat parameters and soybean LAI and canola wet biomass and LAI. RFR led to higher accuracy for soybean dry and wet biomass. However, SVR could accurately estimate only canola dry biomass. All data were then pooled to investigate if a single algorithm could estimate biophysical parameters for all crops. The RFR model accurately estimated wet and dry biomass and LAI across all crop types in this scenario. This generic model is fast and accurate and can be easily applied for crop mapping and monitoring over large geographies using cloud computing platforms, such as Google Earth Engine.","container-title":"Canadian Journal of Remote Sensing","DOI":"10.1080/07038992.2021.2011180","ISSN":"0703-8992","issue":"2","note":"publisher: Taylor &amp; Francis\n_eprint: https://doi.org/10.1080/07038992.2021.2011180","page":"258–277","source":"Taylor and Francis+NEJM","title":"Regional Crop Characterization Using Multi-Temporal Optical and Synthetic Aperture Radar Earth Observations Data","volume":"48","author":[{"family":"Bahrami","given":"Hazhir"},{"family":"Homayouni","given":"Saeid"},{"family":"McNairn","given":"Heather"},{"family":"Hosseini","given":"Mehdi"},{"family":"Mahdianpari","given":"Masoud"}],"issued":{"date-parts":[["2022",3,4]]}}}],"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Bahrami et al., 2022)</w:t>
            </w:r>
            <w:r w:rsidRPr="00231A8C">
              <w:rPr>
                <w:rFonts w:ascii="Times New Roman" w:hAnsi="Times New Roman" w:cs="Times New Roman"/>
                <w:sz w:val="16"/>
                <w:szCs w:val="16"/>
              </w:rPr>
              <w:fldChar w:fldCharType="end"/>
            </w:r>
          </w:p>
        </w:tc>
        <w:tc>
          <w:tcPr>
            <w:tcW w:w="604" w:type="pct"/>
          </w:tcPr>
          <w:p w14:paraId="2F2B26CD" w14:textId="1904C908" w:rsidR="001A08B8" w:rsidRPr="00231A8C" w:rsidRDefault="0098554F" w:rsidP="009E6F79">
            <w:pPr>
              <w:spacing w:after="160" w:line="480" w:lineRule="auto"/>
              <w:ind w:left="-16"/>
              <w:rPr>
                <w:rFonts w:ascii="Times New Roman" w:hAnsi="Times New Roman" w:cs="Times New Roman"/>
                <w:sz w:val="16"/>
                <w:szCs w:val="16"/>
              </w:rPr>
            </w:pPr>
            <w:r w:rsidRPr="00E06486">
              <w:rPr>
                <w:rFonts w:ascii="Times New Roman" w:hAnsi="Times New Roman" w:cs="Times New Roman"/>
                <w:sz w:val="16"/>
                <w:szCs w:val="16"/>
              </w:rPr>
              <w:t xml:space="preserve">Crop characterization </w:t>
            </w:r>
          </w:p>
        </w:tc>
        <w:tc>
          <w:tcPr>
            <w:tcW w:w="578" w:type="pct"/>
          </w:tcPr>
          <w:p w14:paraId="257C5A8B" w14:textId="6B846869"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Sentinel-1 SAR and Sentinel-2 optical</w:t>
            </w:r>
            <w:r w:rsidR="005C25F8" w:rsidRPr="00231A8C">
              <w:rPr>
                <w:rFonts w:ascii="Times New Roman" w:hAnsi="Times New Roman" w:cs="Times New Roman"/>
                <w:sz w:val="16"/>
                <w:szCs w:val="16"/>
              </w:rPr>
              <w:t xml:space="preserve"> Data</w:t>
            </w:r>
          </w:p>
        </w:tc>
        <w:tc>
          <w:tcPr>
            <w:tcW w:w="1058" w:type="pct"/>
          </w:tcPr>
          <w:p w14:paraId="2EAA58B2" w14:textId="64570190"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Machine learning </w:t>
            </w:r>
            <w:r w:rsidR="00F91A5A">
              <w:rPr>
                <w:rFonts w:ascii="Times New Roman" w:hAnsi="Times New Roman" w:cs="Times New Roman"/>
                <w:sz w:val="16"/>
                <w:szCs w:val="16"/>
              </w:rPr>
              <w:t>technique</w:t>
            </w:r>
            <w:r w:rsidRPr="00231A8C">
              <w:rPr>
                <w:rFonts w:ascii="Times New Roman" w:hAnsi="Times New Roman" w:cs="Times New Roman"/>
                <w:sz w:val="16"/>
                <w:szCs w:val="16"/>
              </w:rPr>
              <w:t>s: RFR, SVR, ANN</w:t>
            </w:r>
          </w:p>
          <w:p w14:paraId="5819621B"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Features from SAR and spectral vegetation indices used</w:t>
            </w:r>
          </w:p>
        </w:tc>
        <w:tc>
          <w:tcPr>
            <w:tcW w:w="963" w:type="pct"/>
          </w:tcPr>
          <w:p w14:paraId="60D57D8C" w14:textId="7BCF577E"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ANN </w:t>
            </w:r>
            <w:r w:rsidR="00AE0502">
              <w:rPr>
                <w:rFonts w:ascii="Times New Roman" w:hAnsi="Times New Roman" w:cs="Times New Roman"/>
                <w:sz w:val="16"/>
                <w:szCs w:val="16"/>
              </w:rPr>
              <w:t xml:space="preserve">is </w:t>
            </w:r>
            <w:r w:rsidRPr="00231A8C">
              <w:rPr>
                <w:rFonts w:ascii="Times New Roman" w:hAnsi="Times New Roman" w:cs="Times New Roman"/>
                <w:sz w:val="16"/>
                <w:szCs w:val="16"/>
              </w:rPr>
              <w:t>best for</w:t>
            </w:r>
            <w:r w:rsidR="008E6010">
              <w:rPr>
                <w:rFonts w:ascii="Times New Roman" w:hAnsi="Times New Roman" w:cs="Times New Roman"/>
                <w:sz w:val="16"/>
                <w:szCs w:val="16"/>
              </w:rPr>
              <w:t xml:space="preserve"> </w:t>
            </w:r>
            <w:r w:rsidR="00B94C11">
              <w:rPr>
                <w:rFonts w:ascii="Times New Roman" w:hAnsi="Times New Roman" w:cs="Times New Roman"/>
                <w:sz w:val="16"/>
                <w:szCs w:val="16"/>
              </w:rPr>
              <w:t>the wet biomass of canola and</w:t>
            </w:r>
            <w:r w:rsidR="004C6194" w:rsidRPr="004C6194">
              <w:rPr>
                <w:rFonts w:ascii="Times New Roman" w:hAnsi="Times New Roman" w:cs="Times New Roman"/>
                <w:sz w:val="16"/>
                <w:szCs w:val="16"/>
              </w:rPr>
              <w:t xml:space="preserve"> </w:t>
            </w:r>
            <w:r w:rsidR="008E6010">
              <w:rPr>
                <w:rFonts w:ascii="Times New Roman" w:hAnsi="Times New Roman" w:cs="Times New Roman"/>
                <w:sz w:val="16"/>
                <w:szCs w:val="16"/>
              </w:rPr>
              <w:t xml:space="preserve">LAI of </w:t>
            </w:r>
            <w:r w:rsidRPr="00231A8C">
              <w:rPr>
                <w:rFonts w:ascii="Times New Roman" w:hAnsi="Times New Roman" w:cs="Times New Roman"/>
                <w:sz w:val="16"/>
                <w:szCs w:val="16"/>
              </w:rPr>
              <w:t>wheat and soybean</w:t>
            </w:r>
            <w:r w:rsidR="00280AE4">
              <w:rPr>
                <w:rFonts w:ascii="Times New Roman" w:hAnsi="Times New Roman" w:cs="Times New Roman"/>
                <w:sz w:val="16"/>
                <w:szCs w:val="16"/>
              </w:rPr>
              <w:t>.</w:t>
            </w:r>
          </w:p>
          <w:p w14:paraId="793E5898" w14:textId="0A70F958" w:rsidR="00430671"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wet</w:t>
            </w:r>
            <w:r w:rsidR="00430671">
              <w:rPr>
                <w:rFonts w:ascii="Times New Roman" w:hAnsi="Times New Roman" w:cs="Times New Roman"/>
                <w:sz w:val="16"/>
                <w:szCs w:val="16"/>
              </w:rPr>
              <w:t xml:space="preserve"> and dry </w:t>
            </w:r>
            <w:r w:rsidRPr="00231A8C">
              <w:rPr>
                <w:rFonts w:ascii="Times New Roman" w:hAnsi="Times New Roman" w:cs="Times New Roman"/>
                <w:sz w:val="16"/>
                <w:szCs w:val="16"/>
              </w:rPr>
              <w:t>biomass</w:t>
            </w:r>
            <w:r w:rsidR="00EC6723">
              <w:rPr>
                <w:rFonts w:ascii="Times New Roman" w:hAnsi="Times New Roman" w:cs="Times New Roman"/>
                <w:sz w:val="16"/>
                <w:szCs w:val="16"/>
              </w:rPr>
              <w:t xml:space="preserve"> of soybean</w:t>
            </w:r>
            <w:r w:rsidR="00430671">
              <w:rPr>
                <w:rFonts w:ascii="Times New Roman" w:hAnsi="Times New Roman" w:cs="Times New Roman"/>
                <w:sz w:val="16"/>
                <w:szCs w:val="16"/>
              </w:rPr>
              <w:t xml:space="preserve"> is best </w:t>
            </w:r>
            <w:r w:rsidR="00EC6723">
              <w:rPr>
                <w:rFonts w:ascii="Times New Roman" w:hAnsi="Times New Roman" w:cs="Times New Roman"/>
                <w:sz w:val="16"/>
                <w:szCs w:val="16"/>
              </w:rPr>
              <w:t>predicted</w:t>
            </w:r>
            <w:r w:rsidR="00430671">
              <w:rPr>
                <w:rFonts w:ascii="Times New Roman" w:hAnsi="Times New Roman" w:cs="Times New Roman"/>
                <w:sz w:val="16"/>
                <w:szCs w:val="16"/>
              </w:rPr>
              <w:t xml:space="preserve"> with RFR</w:t>
            </w:r>
          </w:p>
        </w:tc>
        <w:tc>
          <w:tcPr>
            <w:tcW w:w="1056" w:type="pct"/>
          </w:tcPr>
          <w:p w14:paraId="5546C9D5" w14:textId="6497C487" w:rsidR="00D8254E" w:rsidRPr="00D8254E" w:rsidRDefault="008803DA" w:rsidP="009E6F79">
            <w:pPr>
              <w:spacing w:line="480" w:lineRule="auto"/>
              <w:rPr>
                <w:rFonts w:ascii="Times New Roman" w:hAnsi="Times New Roman" w:cs="Times New Roman"/>
                <w:sz w:val="16"/>
                <w:szCs w:val="16"/>
              </w:rPr>
            </w:pPr>
            <w:r>
              <w:rPr>
                <w:rFonts w:ascii="Times New Roman" w:hAnsi="Times New Roman" w:cs="Times New Roman"/>
                <w:sz w:val="16"/>
                <w:szCs w:val="16"/>
              </w:rPr>
              <w:t>T</w:t>
            </w:r>
            <w:r w:rsidR="00B94C11">
              <w:rPr>
                <w:rFonts w:ascii="Times New Roman" w:hAnsi="Times New Roman" w:cs="Times New Roman"/>
                <w:sz w:val="16"/>
                <w:szCs w:val="16"/>
              </w:rPr>
              <w:t>he developed model can easily do timely and accurate mapping and monitoring of crops</w:t>
            </w:r>
            <w:r w:rsidR="004E0845" w:rsidRPr="00D8254E">
              <w:rPr>
                <w:rFonts w:ascii="Times New Roman" w:hAnsi="Times New Roman" w:cs="Times New Roman"/>
                <w:sz w:val="16"/>
                <w:szCs w:val="16"/>
              </w:rPr>
              <w:t xml:space="preserve">. </w:t>
            </w:r>
          </w:p>
          <w:p w14:paraId="67D9BF45" w14:textId="26EA9A56" w:rsidR="00D8254E" w:rsidRPr="00231A8C" w:rsidRDefault="00D8254E" w:rsidP="009E6F79">
            <w:pPr>
              <w:spacing w:line="480" w:lineRule="auto"/>
              <w:rPr>
                <w:rFonts w:ascii="Times New Roman" w:hAnsi="Times New Roman" w:cs="Times New Roman"/>
                <w:sz w:val="16"/>
                <w:szCs w:val="16"/>
              </w:rPr>
            </w:pPr>
          </w:p>
        </w:tc>
      </w:tr>
      <w:tr w:rsidR="001A08B8" w:rsidRPr="00231A8C" w14:paraId="57412C56" w14:textId="77777777" w:rsidTr="00B94C11">
        <w:tc>
          <w:tcPr>
            <w:tcW w:w="742" w:type="pct"/>
          </w:tcPr>
          <w:p w14:paraId="3328A0C3"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D4qCnkjK","properties":{"formattedCitation":"(Son et al., 2021)","plainCitation":"(Son et al., 2021)","noteIndex":0},"citationItems":[{"id":1928,"uris":["http://zotero.org/users/12104509/items/4QBIKJ9S"],"itemData":{"id":1928,"type":"article-journal","abstract":"Spatial assessment of rice-cultivated areas is a crucial activity in Taiwan due to government initiatives to provide policymakers with reliable and timely information for devising successful rice grain import and export plans. The objective of this study is to develop a phenological object-based approach for collectively mapping patches of rice fields using the time-series Sentinel-1 Synthetic Aperture Radar (SAR) data. We processed the data for 2019 cropping seasons, following three main steps: (1) data pre-processing to construct the smooth twelve-day time-series composite vertical transmit and horizontal receive (VH) polarized data, (2) object-based image classification of rice-cultivated areas using phenological metrics, and (3) accuracy assessment of the mapping results. The classification maps compared with the government’s ground reference maps indicated satisfactory accuracies, with producer’s accuracies of 84.2% and 82.6% and user’s accuracies of 82.1% and 85.3% for the first and second crops, respectively. These results were reaffirmed by close agreement in area estimates between the satellite-derived rice area and government’s reference data at township level, with coefficient of determination (R2) values of 0.96 and 0.94 for the first and second crops, respectively. In spite of some error sources, including mixed-pixel issues and edge effects, that lowered the mapping accuracy, the results of this study have demonstrated that our mapping approach using the time-series Sentinel-1 VH data and information of crop phenology could be potentially applied at a larger scale in Taiwan and transferable to other regions for updating rice crop maps on a timely and frequent basis.","container-title":"International Journal of Remote Sensing","DOI":"10.1080/01431161.2020.1862440","ISSN":"0143-1161","issue":"7","note":"publisher: Taylor &amp; Francis\n_eprint: https://doi.org/10.1080/01431161.2020.1862440","page":"2722–2739","source":"Taylor and Francis+NEJM","title":"A phenological object-based approach for rice crop classification using time-series Sentinel-1 Synthetic Aperture Radar (SAR) data in Taiwan","volume":"42","author":[{"family":"Son","given":"Nguyen-Thanh"},{"family":"Chen","given":"Chi-Farn"},{"family":"Chen","given":"Cheng-Ru"},{"family":"Toscano","given":"Piero"},{"family":"Cheng","given":"Youg-Sing"},{"family":"Guo","given":"Hong-Yuh"},{"family":"Syu","given":"Chien-Hui"}],"issued":{"date-parts":[["2021",4,3]]}}}],"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Son et al., 2021)</w:t>
            </w:r>
            <w:r w:rsidRPr="00231A8C">
              <w:rPr>
                <w:rFonts w:ascii="Times New Roman" w:hAnsi="Times New Roman" w:cs="Times New Roman"/>
                <w:sz w:val="16"/>
                <w:szCs w:val="16"/>
              </w:rPr>
              <w:fldChar w:fldCharType="end"/>
            </w:r>
          </w:p>
        </w:tc>
        <w:tc>
          <w:tcPr>
            <w:tcW w:w="604" w:type="pct"/>
          </w:tcPr>
          <w:p w14:paraId="38AC2232" w14:textId="264FDF4C" w:rsidR="001A08B8" w:rsidRPr="00231A8C" w:rsidRDefault="0098554F" w:rsidP="009E6F79">
            <w:pPr>
              <w:spacing w:after="160" w:line="480" w:lineRule="auto"/>
              <w:ind w:left="-16"/>
              <w:rPr>
                <w:rFonts w:ascii="Times New Roman" w:hAnsi="Times New Roman" w:cs="Times New Roman"/>
                <w:sz w:val="16"/>
                <w:szCs w:val="16"/>
              </w:rPr>
            </w:pPr>
            <w:r>
              <w:rPr>
                <w:rFonts w:ascii="Times New Roman" w:hAnsi="Times New Roman" w:cs="Times New Roman"/>
                <w:sz w:val="16"/>
                <w:szCs w:val="16"/>
              </w:rPr>
              <w:t>C</w:t>
            </w:r>
            <w:r w:rsidRPr="00E06486">
              <w:rPr>
                <w:rFonts w:ascii="Times New Roman" w:hAnsi="Times New Roman" w:cs="Times New Roman"/>
                <w:sz w:val="16"/>
                <w:szCs w:val="16"/>
              </w:rPr>
              <w:t>rop classification</w:t>
            </w:r>
          </w:p>
        </w:tc>
        <w:tc>
          <w:tcPr>
            <w:tcW w:w="578" w:type="pct"/>
          </w:tcPr>
          <w:p w14:paraId="3EA8AB56" w14:textId="7968AC0C"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Sentinel-1 SAR </w:t>
            </w:r>
            <w:r w:rsidR="005C25F8" w:rsidRPr="00231A8C">
              <w:rPr>
                <w:rFonts w:ascii="Times New Roman" w:hAnsi="Times New Roman" w:cs="Times New Roman"/>
                <w:sz w:val="16"/>
                <w:szCs w:val="16"/>
              </w:rPr>
              <w:t>D</w:t>
            </w:r>
            <w:r w:rsidRPr="00231A8C">
              <w:rPr>
                <w:rFonts w:ascii="Times New Roman" w:hAnsi="Times New Roman" w:cs="Times New Roman"/>
                <w:sz w:val="16"/>
                <w:szCs w:val="16"/>
              </w:rPr>
              <w:t>ata</w:t>
            </w:r>
          </w:p>
        </w:tc>
        <w:tc>
          <w:tcPr>
            <w:tcW w:w="1058" w:type="pct"/>
          </w:tcPr>
          <w:p w14:paraId="67C1CD8B"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Phenological object-based classification approach. </w:t>
            </w:r>
          </w:p>
        </w:tc>
        <w:tc>
          <w:tcPr>
            <w:tcW w:w="963" w:type="pct"/>
          </w:tcPr>
          <w:p w14:paraId="10F73C65" w14:textId="376E84D7" w:rsidR="001A08B8" w:rsidRPr="00231A8C" w:rsidRDefault="001972D1" w:rsidP="009E6F79">
            <w:pPr>
              <w:spacing w:line="480" w:lineRule="auto"/>
              <w:rPr>
                <w:rFonts w:ascii="Times New Roman" w:hAnsi="Times New Roman" w:cs="Times New Roman"/>
                <w:sz w:val="16"/>
                <w:szCs w:val="16"/>
              </w:rPr>
            </w:pPr>
            <w:r w:rsidRPr="001972D1">
              <w:rPr>
                <w:rFonts w:ascii="Times New Roman" w:hAnsi="Times New Roman" w:cs="Times New Roman"/>
                <w:sz w:val="16"/>
                <w:szCs w:val="16"/>
              </w:rPr>
              <w:t>The classification maps demonstrated satisfactory accuracy when compared to the government's ground reference maps; for the first and second crops, producer accuracy was 84.2% and 82.6%, while user accuracy was 82.1% and 85.3%.</w:t>
            </w:r>
          </w:p>
        </w:tc>
        <w:tc>
          <w:tcPr>
            <w:tcW w:w="1056" w:type="pct"/>
          </w:tcPr>
          <w:p w14:paraId="77D49B92" w14:textId="6917C3E5" w:rsidR="001A08B8" w:rsidRPr="00231A8C" w:rsidRDefault="005C25F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An object-based</w:t>
            </w:r>
            <w:r w:rsidR="001A08B8" w:rsidRPr="00231A8C">
              <w:rPr>
                <w:rFonts w:ascii="Times New Roman" w:hAnsi="Times New Roman" w:cs="Times New Roman"/>
                <w:sz w:val="16"/>
                <w:szCs w:val="16"/>
              </w:rPr>
              <w:t xml:space="preserve"> approach using SAR data accurately classifies rice crops.</w:t>
            </w:r>
          </w:p>
          <w:p w14:paraId="326128AD"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1 SAR data is effective for rice crop classification.</w:t>
            </w:r>
          </w:p>
          <w:p w14:paraId="54623968" w14:textId="77777777" w:rsidR="001A08B8" w:rsidRPr="00231A8C" w:rsidRDefault="001A08B8" w:rsidP="009E6F79">
            <w:pPr>
              <w:spacing w:line="480" w:lineRule="auto"/>
              <w:ind w:left="720"/>
              <w:rPr>
                <w:rFonts w:ascii="Times New Roman" w:hAnsi="Times New Roman" w:cs="Times New Roman"/>
                <w:sz w:val="16"/>
                <w:szCs w:val="16"/>
              </w:rPr>
            </w:pPr>
          </w:p>
        </w:tc>
      </w:tr>
      <w:tr w:rsidR="001A08B8" w:rsidRPr="00231A8C" w14:paraId="552FE347" w14:textId="77777777" w:rsidTr="00B94C11">
        <w:tc>
          <w:tcPr>
            <w:tcW w:w="742" w:type="pct"/>
          </w:tcPr>
          <w:p w14:paraId="7A4ECC1C" w14:textId="31416A24"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sBUEWVXl","properties":{"formattedCitation":"(Nasirzadehdizaji, Sanli, &amp; Cakir, 2019)","plainCitation":"(Nasirzadehdizaji, Sanli, &amp; Cakir, 2019)","noteIndex":0},"citationItems":[{"id":1930,"uris":["http://zotero.org/users/12104509/items/TTUSW3UA"],"itemData":{"id":1930,"type":"article-journal","abstract":"The Synthetic Aperture Radar (SAR) technique superiority has provided various opportunities in agricultural studies mainly on crop monitoring and management. This has resulted in many different investigations and improvements in crop growth monitoring, crop disaster prediction and providing accurate information to precise farming. In this study, a time-series of Sentinel-1 SAR images were acquired throughout the agricultural season synchronously with the field measurements to investigate the temporal backscatter changes for different crop types. From the backscattering analysis, it was observed that each similar crop type in different test fields due to the distinct methods of irrigation and fertilization has shown different intensity values. However, they all follow a roughly identical backscattering trend during growing stages of the crop and useful information can be extracted, such as estimating irrigation and harvesting time according to the changes made in backscatters. In comparing with ascending orbit in VH and VV polarizations it has indicated that the homogeneity between SAR backscatters is high for each field with the same crop type in descending pass direction with VH polarization. In contrary, high-intensity values are recorded in VV polarization for entire crop types. It is also observed that polarimetric composite images for a different date are useful to roughly identify crop types, and validated with the application of classification methods in the study area. As preliminary results, it is demonstrated that SAR data provide useful information about crops status. Hence, Sentinel-1 SAR data are ideal preference due to its free availability and constant long-term data archive.","container-title":"The International Archives of the Photogrammetry, Remote Sensing and Spatial Information Sciences","DOI":"10.5194/isprs-archives-XLII-4-W18-803-2019","ISSN":"1682-1750","language":"English","note":"event-title: ISPRS WG IV/3, WG I/8 &amp; WG II/4&lt;br&gt;ISPRS International GeoSpatial Conference 2019, Joint Conferences of 5th Sensors and Models in Photogrammetry and Remote Sensing (SMPR) and 3rd Geospatial Information Research (GI Research) (Volume XLII-4/W18) - 12&amp;ndash;14 October 2019, Karaj, Iran\npublisher: Copernicus GmbH","page":"803-807","source":"Copernicus Online Journals","title":"APPLICATION OF SENTINEL-1 MULTI-TEMPORAL DATA FOR CROP MONITORING AND MAPPING","volume":"XLII-4-W18","author":[{"family":"Nasirzadehdizaji","given":"R."},{"family":"Sanli","given":"F. B."},{"family":"Cakir","given":"Z."}],"issued":{"date-parts":[["2019",10,18]]}}}],"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Nasirzadehdizaji</w:t>
            </w:r>
            <w:r w:rsidR="001329BC">
              <w:rPr>
                <w:rFonts w:ascii="Times New Roman" w:hAnsi="Times New Roman" w:cs="Times New Roman"/>
                <w:sz w:val="16"/>
                <w:szCs w:val="16"/>
              </w:rPr>
              <w:t xml:space="preserve"> et al., </w:t>
            </w:r>
            <w:r w:rsidRPr="00231A8C">
              <w:rPr>
                <w:rFonts w:ascii="Times New Roman" w:hAnsi="Times New Roman" w:cs="Times New Roman"/>
                <w:sz w:val="16"/>
                <w:szCs w:val="16"/>
              </w:rPr>
              <w:t>2019)</w:t>
            </w:r>
            <w:r w:rsidRPr="00231A8C">
              <w:rPr>
                <w:rFonts w:ascii="Times New Roman" w:hAnsi="Times New Roman" w:cs="Times New Roman"/>
                <w:sz w:val="16"/>
                <w:szCs w:val="16"/>
              </w:rPr>
              <w:fldChar w:fldCharType="end"/>
            </w:r>
          </w:p>
        </w:tc>
        <w:tc>
          <w:tcPr>
            <w:tcW w:w="604" w:type="pct"/>
          </w:tcPr>
          <w:p w14:paraId="3BF94B74" w14:textId="77004837" w:rsidR="001A08B8" w:rsidRPr="00231A8C" w:rsidRDefault="0098554F" w:rsidP="009E6F79">
            <w:pPr>
              <w:spacing w:after="160" w:line="480" w:lineRule="auto"/>
              <w:ind w:left="-16"/>
              <w:rPr>
                <w:rFonts w:ascii="Times New Roman" w:hAnsi="Times New Roman" w:cs="Times New Roman"/>
                <w:sz w:val="16"/>
                <w:szCs w:val="16"/>
              </w:rPr>
            </w:pPr>
            <w:r w:rsidRPr="00E06486">
              <w:rPr>
                <w:rFonts w:ascii="Times New Roman" w:hAnsi="Times New Roman" w:cs="Times New Roman"/>
                <w:sz w:val="16"/>
                <w:szCs w:val="16"/>
              </w:rPr>
              <w:t>Crop monitoring and mapping</w:t>
            </w:r>
          </w:p>
        </w:tc>
        <w:tc>
          <w:tcPr>
            <w:tcW w:w="578" w:type="pct"/>
          </w:tcPr>
          <w:p w14:paraId="65D06F97" w14:textId="77777777"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Sentinel-1 SAR Data</w:t>
            </w:r>
          </w:p>
        </w:tc>
        <w:tc>
          <w:tcPr>
            <w:tcW w:w="1058" w:type="pct"/>
          </w:tcPr>
          <w:p w14:paraId="0855D484"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Backscattering analysis and classification methods were used for crop mapping.</w:t>
            </w:r>
          </w:p>
        </w:tc>
        <w:tc>
          <w:tcPr>
            <w:tcW w:w="963" w:type="pct"/>
          </w:tcPr>
          <w:p w14:paraId="5EE51BAE" w14:textId="45FDAA51" w:rsidR="001B0238" w:rsidRPr="00231A8C" w:rsidRDefault="001B0238" w:rsidP="009E6F79">
            <w:pPr>
              <w:spacing w:line="480" w:lineRule="auto"/>
              <w:rPr>
                <w:rFonts w:ascii="Times New Roman" w:hAnsi="Times New Roman" w:cs="Times New Roman"/>
                <w:sz w:val="16"/>
                <w:szCs w:val="16"/>
              </w:rPr>
            </w:pPr>
            <w:r w:rsidRPr="001B0238">
              <w:rPr>
                <w:rFonts w:ascii="Times New Roman" w:hAnsi="Times New Roman" w:cs="Times New Roman"/>
                <w:sz w:val="16"/>
                <w:szCs w:val="16"/>
              </w:rPr>
              <w:t>For every field with the same crop type, the ascending orbit in the VH and VV polarizations showed a high degree of homogeneity between the SAR backscatters.</w:t>
            </w:r>
          </w:p>
        </w:tc>
        <w:tc>
          <w:tcPr>
            <w:tcW w:w="1056" w:type="pct"/>
          </w:tcPr>
          <w:p w14:paraId="1663D288" w14:textId="492696C3"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entinel-1 SAR data is </w:t>
            </w:r>
            <w:r w:rsidR="00DC2530" w:rsidRPr="00231A8C">
              <w:rPr>
                <w:rFonts w:ascii="Times New Roman" w:hAnsi="Times New Roman" w:cs="Times New Roman"/>
                <w:sz w:val="16"/>
                <w:szCs w:val="16"/>
              </w:rPr>
              <w:t>suitable</w:t>
            </w:r>
            <w:r w:rsidRPr="00231A8C">
              <w:rPr>
                <w:rFonts w:ascii="Times New Roman" w:hAnsi="Times New Roman" w:cs="Times New Roman"/>
                <w:sz w:val="16"/>
                <w:szCs w:val="16"/>
              </w:rPr>
              <w:t xml:space="preserve"> for crop monitoring and management</w:t>
            </w:r>
            <w:r w:rsidR="005C25F8" w:rsidRPr="00231A8C">
              <w:rPr>
                <w:rFonts w:ascii="Times New Roman" w:hAnsi="Times New Roman" w:cs="Times New Roman"/>
                <w:sz w:val="16"/>
                <w:szCs w:val="16"/>
              </w:rPr>
              <w:t>.</w:t>
            </w:r>
            <w:r w:rsidRPr="00231A8C">
              <w:rPr>
                <w:rFonts w:ascii="Times New Roman" w:hAnsi="Times New Roman" w:cs="Times New Roman"/>
                <w:sz w:val="16"/>
                <w:szCs w:val="16"/>
              </w:rPr>
              <w:t xml:space="preserve"> Also, to estimate irrigation and harvesting time.</w:t>
            </w:r>
          </w:p>
          <w:p w14:paraId="0E90699A" w14:textId="4DA6737E" w:rsidR="001A08B8" w:rsidRPr="00231A8C" w:rsidRDefault="001A08B8" w:rsidP="009E6F79">
            <w:pPr>
              <w:spacing w:line="480" w:lineRule="auto"/>
              <w:rPr>
                <w:rFonts w:ascii="Times New Roman" w:hAnsi="Times New Roman" w:cs="Times New Roman"/>
                <w:sz w:val="16"/>
                <w:szCs w:val="16"/>
              </w:rPr>
            </w:pPr>
          </w:p>
        </w:tc>
      </w:tr>
      <w:tr w:rsidR="001A08B8" w:rsidRPr="00231A8C" w14:paraId="29C97369" w14:textId="77777777" w:rsidTr="00B94C11">
        <w:tc>
          <w:tcPr>
            <w:tcW w:w="742" w:type="pct"/>
          </w:tcPr>
          <w:p w14:paraId="292F0CB0" w14:textId="33638BE4"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dafheHLb","properties":{"formattedCitation":"(Nasirzadehdizaji, Sanli, Cakir, et al., 2019)","plainCitation":"(Nasirzadehdizaji, Sanli, Cakir, et al., 2019)","noteIndex":0},"citationItems":[{"id":1932,"uris":["http://zotero.org/users/12104509/items/9V2A7LU4"],"itemData":{"id":1932,"type":"paper-conference","container-title":"2019 8th International Conference on Agro-Geoinformatics (Agro-Geoinformatics)","DOI":"10.1109/Agro-Geoinformatics.2019.8820604","event-place":"Istanbul, Turkey","event-title":"2019 8th International Conference on Agro-Geoinformatics (Agro-Geoinformatics)","ISBN":"978-1-72812-116-1","license":"https://ieeexplore.ieee.org/Xplorehelp/downloads/license-information/IEEE.html","page":"1-6","publisher":"IEEE","publisher-place":"Istanbul, Turkey","source":"DOI.org (Crossref)","title":"Crop Mapping Improvement by Combination of Optical and SAR datasets","URL":"https://ieeexplore.ieee.org/document/8820604/","author":[{"family":"Nasirzadehdizaji","given":"Rouhollah"},{"family":"Sanli","given":"Fusun Balik"},{"family":"Cakir","given":"Ziyadin"},{"family":"Sertel","given":"Elif"}],"accessed":{"date-parts":[["2024",6,5]]},"issued":{"date-parts":[["2019",7]]}}}],"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Nasirzadehdizajiet al., 2019)</w:t>
            </w:r>
            <w:r w:rsidRPr="00231A8C">
              <w:rPr>
                <w:rFonts w:ascii="Times New Roman" w:hAnsi="Times New Roman" w:cs="Times New Roman"/>
                <w:sz w:val="16"/>
                <w:szCs w:val="16"/>
              </w:rPr>
              <w:fldChar w:fldCharType="end"/>
            </w:r>
          </w:p>
        </w:tc>
        <w:tc>
          <w:tcPr>
            <w:tcW w:w="604" w:type="pct"/>
          </w:tcPr>
          <w:p w14:paraId="0D067303" w14:textId="76AA7C05" w:rsidR="001A08B8" w:rsidRPr="00231A8C" w:rsidRDefault="0098554F" w:rsidP="009E6F79">
            <w:pPr>
              <w:spacing w:after="160" w:line="480" w:lineRule="auto"/>
              <w:ind w:left="-16"/>
              <w:rPr>
                <w:rFonts w:ascii="Times New Roman" w:hAnsi="Times New Roman" w:cs="Times New Roman"/>
                <w:sz w:val="16"/>
                <w:szCs w:val="16"/>
              </w:rPr>
            </w:pPr>
            <w:r w:rsidRPr="00E06486">
              <w:rPr>
                <w:rFonts w:ascii="Times New Roman" w:hAnsi="Times New Roman" w:cs="Times New Roman"/>
                <w:sz w:val="16"/>
                <w:szCs w:val="16"/>
              </w:rPr>
              <w:t>Crop mappin</w:t>
            </w:r>
            <w:r>
              <w:rPr>
                <w:rFonts w:ascii="Times New Roman" w:hAnsi="Times New Roman" w:cs="Times New Roman"/>
                <w:sz w:val="16"/>
                <w:szCs w:val="16"/>
              </w:rPr>
              <w:t>g</w:t>
            </w:r>
          </w:p>
          <w:p w14:paraId="4B7700F9" w14:textId="77777777" w:rsidR="001A08B8" w:rsidRPr="00231A8C" w:rsidRDefault="001A08B8" w:rsidP="009E6F79">
            <w:pPr>
              <w:pStyle w:val="ListParagraph"/>
              <w:spacing w:after="160" w:line="480" w:lineRule="auto"/>
              <w:ind w:left="-16"/>
              <w:rPr>
                <w:rFonts w:ascii="Times New Roman" w:hAnsi="Times New Roman" w:cs="Times New Roman"/>
                <w:sz w:val="16"/>
                <w:szCs w:val="16"/>
              </w:rPr>
            </w:pPr>
          </w:p>
        </w:tc>
        <w:tc>
          <w:tcPr>
            <w:tcW w:w="578" w:type="pct"/>
          </w:tcPr>
          <w:p w14:paraId="2F6D23DB" w14:textId="43EEB4BB"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 Sentinel-2 optical </w:t>
            </w:r>
            <w:r w:rsidR="003374DD">
              <w:rPr>
                <w:rFonts w:ascii="Times New Roman" w:hAnsi="Times New Roman" w:cs="Times New Roman"/>
                <w:sz w:val="16"/>
                <w:szCs w:val="16"/>
              </w:rPr>
              <w:t>d</w:t>
            </w:r>
            <w:r w:rsidR="000F5C68" w:rsidRPr="00231A8C">
              <w:rPr>
                <w:rFonts w:ascii="Times New Roman" w:hAnsi="Times New Roman" w:cs="Times New Roman"/>
                <w:sz w:val="16"/>
                <w:szCs w:val="16"/>
              </w:rPr>
              <w:t>ata</w:t>
            </w:r>
            <w:r w:rsidR="003374DD" w:rsidRPr="003374DD">
              <w:rPr>
                <w:rFonts w:ascii="Times New Roman" w:hAnsi="Times New Roman" w:cs="Times New Roman"/>
                <w:sz w:val="16"/>
                <w:szCs w:val="16"/>
              </w:rPr>
              <w:t xml:space="preserve"> </w:t>
            </w:r>
            <w:r w:rsidR="003374DD">
              <w:rPr>
                <w:rFonts w:ascii="Times New Roman" w:hAnsi="Times New Roman" w:cs="Times New Roman"/>
                <w:sz w:val="16"/>
                <w:szCs w:val="16"/>
              </w:rPr>
              <w:t xml:space="preserve">and </w:t>
            </w:r>
            <w:r w:rsidR="003374DD" w:rsidRPr="003374DD">
              <w:rPr>
                <w:rFonts w:ascii="Times New Roman" w:hAnsi="Times New Roman" w:cs="Times New Roman"/>
                <w:sz w:val="16"/>
                <w:szCs w:val="16"/>
              </w:rPr>
              <w:t>Sentinel-1 SAR</w:t>
            </w:r>
            <w:r w:rsidR="003374DD">
              <w:rPr>
                <w:rFonts w:ascii="Times New Roman" w:hAnsi="Times New Roman" w:cs="Times New Roman"/>
                <w:sz w:val="16"/>
                <w:szCs w:val="16"/>
              </w:rPr>
              <w:t xml:space="preserve"> data</w:t>
            </w:r>
          </w:p>
        </w:tc>
        <w:tc>
          <w:tcPr>
            <w:tcW w:w="1058" w:type="pct"/>
          </w:tcPr>
          <w:p w14:paraId="09054268"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Maximum Likelihood Classification (MLC)</w:t>
            </w:r>
          </w:p>
        </w:tc>
        <w:tc>
          <w:tcPr>
            <w:tcW w:w="963" w:type="pct"/>
          </w:tcPr>
          <w:p w14:paraId="29D14BF3"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Improved classification accuracies (5%) with sensor combinations.</w:t>
            </w:r>
          </w:p>
          <w:p w14:paraId="5D5B7DA5" w14:textId="16F5D8FD" w:rsidR="001A08B8" w:rsidRPr="00231A8C" w:rsidRDefault="0098554F" w:rsidP="009E6F79">
            <w:pPr>
              <w:spacing w:line="480" w:lineRule="auto"/>
              <w:rPr>
                <w:rFonts w:ascii="Times New Roman" w:hAnsi="Times New Roman" w:cs="Times New Roman"/>
                <w:sz w:val="16"/>
                <w:szCs w:val="16"/>
              </w:rPr>
            </w:pPr>
            <w:r>
              <w:rPr>
                <w:rFonts w:ascii="Times New Roman" w:hAnsi="Times New Roman" w:cs="Times New Roman"/>
                <w:sz w:val="16"/>
                <w:szCs w:val="16"/>
              </w:rPr>
              <w:t xml:space="preserve">MLC </w:t>
            </w:r>
            <w:r w:rsidR="001A08B8" w:rsidRPr="00231A8C">
              <w:rPr>
                <w:rFonts w:ascii="Times New Roman" w:hAnsi="Times New Roman" w:cs="Times New Roman"/>
                <w:sz w:val="16"/>
                <w:szCs w:val="16"/>
              </w:rPr>
              <w:t>Achieved 93% classification accuracies using SAR and optical data.</w:t>
            </w:r>
          </w:p>
        </w:tc>
        <w:tc>
          <w:tcPr>
            <w:tcW w:w="1056" w:type="pct"/>
          </w:tcPr>
          <w:p w14:paraId="19F01104" w14:textId="26EA3F85" w:rsidR="001A08B8" w:rsidRPr="00231A8C" w:rsidRDefault="005C25F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The </w:t>
            </w:r>
            <w:r w:rsidR="009D603B">
              <w:rPr>
                <w:rFonts w:ascii="Times New Roman" w:hAnsi="Times New Roman" w:cs="Times New Roman"/>
                <w:sz w:val="16"/>
                <w:szCs w:val="16"/>
              </w:rPr>
              <w:t>integration</w:t>
            </w:r>
            <w:r w:rsidR="001A08B8" w:rsidRPr="00231A8C">
              <w:rPr>
                <w:rFonts w:ascii="Times New Roman" w:hAnsi="Times New Roman" w:cs="Times New Roman"/>
                <w:sz w:val="16"/>
                <w:szCs w:val="16"/>
              </w:rPr>
              <w:t xml:space="preserve"> of SAR and optical data improves classification accuracy</w:t>
            </w:r>
            <w:r w:rsidR="00B94C11">
              <w:rPr>
                <w:rFonts w:ascii="Times New Roman" w:hAnsi="Times New Roman" w:cs="Times New Roman"/>
                <w:sz w:val="16"/>
                <w:szCs w:val="16"/>
              </w:rPr>
              <w:t>.</w:t>
            </w:r>
          </w:p>
        </w:tc>
      </w:tr>
      <w:tr w:rsidR="001A08B8" w:rsidRPr="00231A8C" w14:paraId="3D5BAD4F" w14:textId="77777777" w:rsidTr="00B94C11">
        <w:tc>
          <w:tcPr>
            <w:tcW w:w="742" w:type="pct"/>
          </w:tcPr>
          <w:p w14:paraId="305D5C63"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vTeVVsdq","properties":{"formattedCitation":"(Gorrab et al., 2021)","plainCitation":"(Gorrab et al., 2021)","noteIndex":0},"citationItems":[{"id":1933,"uris":["http://zotero.org/users/12104509/items/BZ9BLVGL"],"itemData":{"id":1933,"type":"article-journal","abstract":"The present study aims to investigate the potential of multi-configuration Sentinel-1 (S-1) synthetic aperture radar (SAR) images for characterizing four wheat parameters: total fresh mass (TFM), total dry mass (TDM), plant heights (He), and water content (WC). Because they are almost independent on the weather conditions, we have chosen to use only SAR. Samples of wheat parameters were collected over seven fields (three irrigated and four rainfed fields) in Southwestern France. We first analyzed the temporal behaviors of wheat parameters (He, TDM, TFM and WC) between February and June 2016. Then, the temporal profiles of the S-1 backscattering coefficients (VV, VH), the difference (VH − VV), the sum of the polarizations (VH + VV) and their cumulative values are analyzed for two orbits (30 and 132) during the wheat-growing season (from January to July 2016). After that, S-1 signals were statistically compared with all crop parameters considering the impact of pass orbit, irrigation and two vegetative periods in order to identify the best S-1 configuration for estimating crop parameters. Interesting S-1 backscattering behaviors were observed with the various wheat parameters after separating irrigation impacts and vegetative periods. For the orbit 30 (mean incidence angle of 33.6°); results show that the best S-1 configurations (with coefficient of determination (R2) &gt; 0.7) were obtained using the VV and VH + VV as a function of the He, TDM and WC, over irrigated fields and during the second vegetative period. For the orbit 132 (mean incidence angle of 43.4°), the highest dynamic sensitivities (R2 &gt; 0.8) were observed for the VV and VH + VV configurations with He, TDM and TFM over irrigated fields during the first vegetative period. Overall, the sensitivity of S-1 data to wheat variables depended on the radar configuration (orbits and polarizations), the vegetative periods and was often better over irrigated fields in comparison with rainfed ones. Significant improvements of the determination coefficients were obtained when the cumulative (VH + VV) index was considered for He (R² &gt; 0.9), TDM (R² &gt; 0.9) and TFM (R² &gt; 0.75) for irrigated fields, all along the crop cycle. The estimate of WC was more limited (R² &gt; 0.6) and remained limited to the second period of the vegetation cycle (from flowering onwards). Whatever parameters were considered, the relative errors never exceeded 23%. This study has shown the importance of considering the agricultural practices (irrigation) and vegetative periods to effectively monitor some wheat parameters with S-1 data.","container-title":"Remote Sensing","DOI":"10.3390/rs13040553","ISSN":"2072-4292","issue":"4","language":"en","license":"http://creativecommons.org/licenses/by/3.0/","note":"number: 4\npublisher: Multidisciplinary Digital Publishing Institute","page":"553","source":"www.mdpi.com","title":"Use of Sentinel-1 Multi-Configuration and Multi-Temporal Series for Monitoring Parameters of Winter Wheat","volume":"13","author":[{"family":"Gorrab","given":"Azza"},{"family":"Ameline","given":"Maël"},{"family":"Albergel","given":"Clément"},{"family":"Baup","given":"Frédéric"}],"issued":{"date-parts":[["2021",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Gorrab et al., 2021)</w:t>
            </w:r>
            <w:r w:rsidRPr="00231A8C">
              <w:rPr>
                <w:rFonts w:ascii="Times New Roman" w:hAnsi="Times New Roman" w:cs="Times New Roman"/>
                <w:sz w:val="16"/>
                <w:szCs w:val="16"/>
              </w:rPr>
              <w:fldChar w:fldCharType="end"/>
            </w:r>
          </w:p>
        </w:tc>
        <w:tc>
          <w:tcPr>
            <w:tcW w:w="604" w:type="pct"/>
          </w:tcPr>
          <w:p w14:paraId="16994B9C" w14:textId="06F0CDC5" w:rsidR="001A08B8" w:rsidRPr="00231A8C" w:rsidRDefault="0098554F" w:rsidP="009E6F79">
            <w:pPr>
              <w:spacing w:after="160" w:line="480" w:lineRule="auto"/>
              <w:ind w:left="-16"/>
              <w:rPr>
                <w:rFonts w:ascii="Times New Roman" w:hAnsi="Times New Roman" w:cs="Times New Roman"/>
                <w:sz w:val="16"/>
                <w:szCs w:val="16"/>
              </w:rPr>
            </w:pPr>
            <w:r w:rsidRPr="00E06486">
              <w:rPr>
                <w:rFonts w:ascii="Times New Roman" w:hAnsi="Times New Roman" w:cs="Times New Roman"/>
                <w:sz w:val="16"/>
                <w:szCs w:val="16"/>
              </w:rPr>
              <w:t xml:space="preserve">Wheat </w:t>
            </w:r>
            <w:r>
              <w:rPr>
                <w:rFonts w:ascii="Times New Roman" w:hAnsi="Times New Roman" w:cs="Times New Roman"/>
                <w:sz w:val="16"/>
                <w:szCs w:val="16"/>
              </w:rPr>
              <w:t>c</w:t>
            </w:r>
            <w:r w:rsidRPr="00E06486">
              <w:rPr>
                <w:rFonts w:ascii="Times New Roman" w:hAnsi="Times New Roman" w:cs="Times New Roman"/>
                <w:sz w:val="16"/>
                <w:szCs w:val="16"/>
              </w:rPr>
              <w:t xml:space="preserve">rop parameters </w:t>
            </w:r>
            <w:r w:rsidRPr="00E06486">
              <w:rPr>
                <w:rFonts w:ascii="Times New Roman" w:hAnsi="Times New Roman" w:cs="Times New Roman"/>
                <w:sz w:val="16"/>
                <w:szCs w:val="16"/>
              </w:rPr>
              <w:lastRenderedPageBreak/>
              <w:t>monitoring</w:t>
            </w:r>
          </w:p>
        </w:tc>
        <w:tc>
          <w:tcPr>
            <w:tcW w:w="578" w:type="pct"/>
          </w:tcPr>
          <w:p w14:paraId="11F66AE7" w14:textId="77777777"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lastRenderedPageBreak/>
              <w:t>Sentinel-1 SAR Data</w:t>
            </w:r>
          </w:p>
        </w:tc>
        <w:tc>
          <w:tcPr>
            <w:tcW w:w="1058" w:type="pct"/>
          </w:tcPr>
          <w:p w14:paraId="356FE17B" w14:textId="69230C2D"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Analyzed temporal behavio</w:t>
            </w:r>
            <w:r w:rsidR="0098554F">
              <w:rPr>
                <w:rFonts w:ascii="Times New Roman" w:hAnsi="Times New Roman" w:cs="Times New Roman"/>
                <w:sz w:val="16"/>
                <w:szCs w:val="16"/>
              </w:rPr>
              <w:t>u</w:t>
            </w:r>
            <w:r w:rsidRPr="00231A8C">
              <w:rPr>
                <w:rFonts w:ascii="Times New Roman" w:hAnsi="Times New Roman" w:cs="Times New Roman"/>
                <w:sz w:val="16"/>
                <w:szCs w:val="16"/>
              </w:rPr>
              <w:t xml:space="preserve">rs of wheat </w:t>
            </w:r>
            <w:r w:rsidRPr="00231A8C">
              <w:rPr>
                <w:rFonts w:ascii="Times New Roman" w:hAnsi="Times New Roman" w:cs="Times New Roman"/>
                <w:sz w:val="16"/>
                <w:szCs w:val="16"/>
              </w:rPr>
              <w:lastRenderedPageBreak/>
              <w:t>parameters and S-1 backscattering coefficients</w:t>
            </w:r>
          </w:p>
          <w:p w14:paraId="202A030D" w14:textId="150FEF1C"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tatistically compared S-1 signals with crop parameters considering various factors</w:t>
            </w:r>
            <w:r w:rsidR="0098554F">
              <w:rPr>
                <w:rFonts w:ascii="Times New Roman" w:hAnsi="Times New Roman" w:cs="Times New Roman"/>
                <w:sz w:val="16"/>
                <w:szCs w:val="16"/>
              </w:rPr>
              <w:t>.</w:t>
            </w:r>
          </w:p>
        </w:tc>
        <w:tc>
          <w:tcPr>
            <w:tcW w:w="963" w:type="pct"/>
          </w:tcPr>
          <w:p w14:paraId="33EBB087" w14:textId="194BD74A" w:rsidR="001A08B8" w:rsidRPr="00231A8C" w:rsidRDefault="00EF76BB" w:rsidP="009E6F79">
            <w:pPr>
              <w:spacing w:line="480" w:lineRule="auto"/>
              <w:rPr>
                <w:rFonts w:ascii="Times New Roman" w:hAnsi="Times New Roman" w:cs="Times New Roman"/>
                <w:sz w:val="16"/>
                <w:szCs w:val="16"/>
              </w:rPr>
            </w:pPr>
            <w:r w:rsidRPr="00EF76BB">
              <w:rPr>
                <w:rFonts w:ascii="Times New Roman" w:hAnsi="Times New Roman" w:cs="Times New Roman"/>
                <w:sz w:val="16"/>
                <w:szCs w:val="16"/>
              </w:rPr>
              <w:lastRenderedPageBreak/>
              <w:t xml:space="preserve">Compared to non-cumulative backscatters </w:t>
            </w:r>
            <w:r w:rsidRPr="00EF76BB">
              <w:rPr>
                <w:rFonts w:ascii="Times New Roman" w:hAnsi="Times New Roman" w:cs="Times New Roman"/>
                <w:sz w:val="16"/>
                <w:szCs w:val="16"/>
              </w:rPr>
              <w:lastRenderedPageBreak/>
              <w:t xml:space="preserve">(0.01 &lt; R² &lt; 0.13), the cumulative VH + VV index has a stronger correlation with all crop metrics (0.46 &lt; R² &lt; 0.89). </w:t>
            </w:r>
            <w:r w:rsidRPr="00EF76BB">
              <w:rPr>
                <w:rFonts w:ascii="Times New Roman" w:hAnsi="Times New Roman" w:cs="Times New Roman"/>
                <w:sz w:val="16"/>
                <w:szCs w:val="16"/>
              </w:rPr>
              <w:br/>
              <w:t>The relative errors varied from 6.2% to 23%.</w:t>
            </w:r>
          </w:p>
        </w:tc>
        <w:tc>
          <w:tcPr>
            <w:tcW w:w="1056" w:type="pct"/>
          </w:tcPr>
          <w:p w14:paraId="73DFF7EB"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t xml:space="preserve">S-1 data sensitivity to wheat variables depends </w:t>
            </w:r>
            <w:r w:rsidRPr="00231A8C">
              <w:rPr>
                <w:rFonts w:ascii="Times New Roman" w:hAnsi="Times New Roman" w:cs="Times New Roman"/>
                <w:sz w:val="16"/>
                <w:szCs w:val="16"/>
              </w:rPr>
              <w:lastRenderedPageBreak/>
              <w:t>on radar configuration.</w:t>
            </w:r>
          </w:p>
          <w:p w14:paraId="7236DA25" w14:textId="77B673F6"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Cumulative (VH + VV) index improves determination coefficients for parameters</w:t>
            </w:r>
            <w:r w:rsidR="0098554F">
              <w:rPr>
                <w:rFonts w:ascii="Times New Roman" w:hAnsi="Times New Roman" w:cs="Times New Roman"/>
                <w:sz w:val="16"/>
                <w:szCs w:val="16"/>
              </w:rPr>
              <w:t>.</w:t>
            </w:r>
          </w:p>
        </w:tc>
      </w:tr>
    </w:tbl>
    <w:p w14:paraId="23C45342" w14:textId="0C4A7D69" w:rsidR="00FD475A" w:rsidRPr="00231A8C" w:rsidRDefault="006F6863" w:rsidP="001329BC">
      <w:pPr>
        <w:pStyle w:val="ListParagraph"/>
        <w:numPr>
          <w:ilvl w:val="1"/>
          <w:numId w:val="12"/>
        </w:numPr>
        <w:spacing w:before="240"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 xml:space="preserve"> </w:t>
      </w:r>
      <w:r w:rsidR="00963728" w:rsidRPr="00231A8C">
        <w:rPr>
          <w:rFonts w:ascii="Times New Roman" w:eastAsia="Times New Roman" w:hAnsi="Times New Roman" w:cs="Times New Roman"/>
          <w:b/>
          <w:bCs/>
          <w:sz w:val="24"/>
          <w:szCs w:val="24"/>
        </w:rPr>
        <w:t xml:space="preserve">Crop </w:t>
      </w:r>
      <w:r w:rsidR="00422DCF" w:rsidRPr="00231A8C">
        <w:rPr>
          <w:rFonts w:ascii="Times New Roman" w:eastAsia="Times New Roman" w:hAnsi="Times New Roman" w:cs="Times New Roman"/>
          <w:b/>
          <w:bCs/>
          <w:sz w:val="24"/>
          <w:szCs w:val="24"/>
        </w:rPr>
        <w:t xml:space="preserve">and cropland parameter extraction using synthetic </w:t>
      </w:r>
      <w:r w:rsidR="00963728" w:rsidRPr="00231A8C">
        <w:rPr>
          <w:rFonts w:ascii="Times New Roman" w:eastAsia="Times New Roman" w:hAnsi="Times New Roman" w:cs="Times New Roman"/>
          <w:b/>
          <w:bCs/>
          <w:sz w:val="24"/>
          <w:szCs w:val="24"/>
        </w:rPr>
        <w:t>aperture radar (SAR) data</w:t>
      </w:r>
    </w:p>
    <w:p w14:paraId="0D0556CA" w14:textId="507C33DA" w:rsidR="005C25F8" w:rsidRPr="00231A8C" w:rsidRDefault="005C25F8" w:rsidP="009E6F79">
      <w:pPr>
        <w:spacing w:after="0" w:line="480" w:lineRule="auto"/>
        <w:jc w:val="both"/>
        <w:rPr>
          <w:rFonts w:ascii="Times New Roman" w:eastAsia="Times New Roman" w:hAnsi="Times New Roman" w:cs="Times New Roman"/>
          <w:sz w:val="24"/>
          <w:szCs w:val="24"/>
        </w:rPr>
      </w:pPr>
      <w:commentRangeStart w:id="51"/>
      <w:r w:rsidRPr="00231A8C">
        <w:rPr>
          <w:rFonts w:ascii="Times New Roman" w:eastAsia="Times New Roman" w:hAnsi="Times New Roman" w:cs="Times New Roman"/>
          <w:sz w:val="24"/>
          <w:szCs w:val="24"/>
        </w:rPr>
        <w:t xml:space="preserve">Synthetic aperture radar (SAR) is a crucial tool for estimating crop parameters such as soil moisture, biomass, leaf area index, and crop height. </w:t>
      </w:r>
      <w:commentRangeEnd w:id="51"/>
      <w:r w:rsidR="00C24CFA">
        <w:rPr>
          <w:rStyle w:val="CommentReference"/>
        </w:rPr>
        <w:commentReference w:id="51"/>
      </w:r>
      <w:commentRangeStart w:id="52"/>
      <w:r w:rsidRPr="00231A8C">
        <w:rPr>
          <w:rFonts w:ascii="Times New Roman" w:eastAsia="Times New Roman" w:hAnsi="Times New Roman" w:cs="Times New Roman"/>
          <w:sz w:val="24"/>
          <w:szCs w:val="24"/>
        </w:rPr>
        <w:t>Traditional methods like gravimetric and water balance are time-consuming and labor-intensive, making SAR data an efficient option for large-scale soil moisture estimation</w:t>
      </w:r>
      <w:commentRangeStart w:id="53"/>
      <w:r w:rsidRPr="00231A8C">
        <w:rPr>
          <w:rFonts w:ascii="Times New Roman" w:eastAsia="Times New Roman" w:hAnsi="Times New Roman" w:cs="Times New Roman"/>
          <w:sz w:val="24"/>
          <w:szCs w:val="24"/>
        </w:rPr>
        <w:t>.</w:t>
      </w:r>
      <w:commentRangeEnd w:id="52"/>
      <w:r w:rsidR="00C24CFA">
        <w:rPr>
          <w:rStyle w:val="CommentReference"/>
        </w:rPr>
        <w:commentReference w:id="52"/>
      </w:r>
      <w:r w:rsidRPr="00231A8C">
        <w:rPr>
          <w:rFonts w:ascii="Times New Roman" w:eastAsia="Times New Roman" w:hAnsi="Times New Roman" w:cs="Times New Roman"/>
          <w:sz w:val="24"/>
          <w:szCs w:val="24"/>
        </w:rPr>
        <w:t xml:space="preserve"> Sentinel-1 C-band radar allows</w:t>
      </w:r>
      <w:r w:rsidR="00760D44" w:rsidRPr="00760D44">
        <w:rPr>
          <w:rFonts w:ascii="Times New Roman" w:eastAsia="Times New Roman" w:hAnsi="Times New Roman" w:cs="Times New Roman"/>
          <w:sz w:val="24"/>
          <w:szCs w:val="24"/>
        </w:rPr>
        <w:t xml:space="preserve"> </w:t>
      </w:r>
      <w:r w:rsidR="0098554F">
        <w:rPr>
          <w:rFonts w:ascii="Times New Roman" w:eastAsia="Times New Roman" w:hAnsi="Times New Roman" w:cs="Times New Roman"/>
          <w:sz w:val="24"/>
          <w:szCs w:val="24"/>
        </w:rPr>
        <w:t xml:space="preserve">for </w:t>
      </w:r>
      <w:r w:rsidR="00FB0D82">
        <w:rPr>
          <w:rFonts w:ascii="Times New Roman" w:eastAsia="Times New Roman" w:hAnsi="Times New Roman" w:cs="Times New Roman"/>
          <w:sz w:val="24"/>
          <w:szCs w:val="24"/>
        </w:rPr>
        <w:t>predicting</w:t>
      </w:r>
      <w:r w:rsidR="00E85D19">
        <w:rPr>
          <w:rFonts w:ascii="Times New Roman" w:eastAsia="Times New Roman" w:hAnsi="Times New Roman" w:cs="Times New Roman"/>
          <w:sz w:val="24"/>
          <w:szCs w:val="24"/>
        </w:rPr>
        <w:t xml:space="preserve"> </w:t>
      </w:r>
      <w:r w:rsidR="00760D44" w:rsidRPr="00760D44">
        <w:rPr>
          <w:rFonts w:ascii="Times New Roman" w:eastAsia="Times New Roman" w:hAnsi="Times New Roman" w:cs="Times New Roman"/>
          <w:sz w:val="24"/>
          <w:szCs w:val="24"/>
        </w:rPr>
        <w:t>soil moisture content</w:t>
      </w:r>
      <w:r w:rsidRPr="00231A8C">
        <w:rPr>
          <w:rFonts w:ascii="Times New Roman" w:eastAsia="Times New Roman" w:hAnsi="Times New Roman" w:cs="Times New Roman"/>
          <w:sz w:val="24"/>
          <w:szCs w:val="24"/>
        </w:rPr>
        <w:t xml:space="preserve"> without direct contact with the soil across agricultural areas</w:t>
      </w:r>
      <w:commentRangeEnd w:id="53"/>
      <w:r w:rsidR="008711DE">
        <w:rPr>
          <w:rStyle w:val="CommentReference"/>
        </w:rPr>
        <w:commentReference w:id="53"/>
      </w:r>
      <w:commentRangeStart w:id="54"/>
      <w:r w:rsidRPr="00231A8C">
        <w:rPr>
          <w:rFonts w:ascii="Times New Roman" w:eastAsia="Times New Roman" w:hAnsi="Times New Roman" w:cs="Times New Roman"/>
          <w:sz w:val="24"/>
          <w:szCs w:val="24"/>
        </w:rPr>
        <w:t xml:space="preserve">. Using methods like Discrete Wavelet Transform (DWT) and Regression Convolutional Neural Network (RCNN) architecture on SAR images has improved crop monitoring and classification accuracy, particularly when analyzing VH polarized data </w:t>
      </w:r>
      <w:commentRangeEnd w:id="54"/>
      <w:r w:rsidR="008711DE">
        <w:rPr>
          <w:rStyle w:val="CommentReference"/>
        </w:rPr>
        <w:commentReference w:id="54"/>
      </w:r>
      <w:r w:rsidRPr="00231A8C">
        <w:rPr>
          <w:rFonts w:ascii="Times New Roman" w:eastAsia="Times New Roman" w:hAnsi="Times New Roman" w:cs="Times New Roman"/>
          <w:sz w:val="24"/>
          <w:szCs w:val="24"/>
        </w:rPr>
        <w:fldChar w:fldCharType="begin"/>
      </w:r>
      <w:r w:rsidRPr="00231A8C">
        <w:rPr>
          <w:rFonts w:ascii="Times New Roman" w:eastAsia="Times New Roman" w:hAnsi="Times New Roman" w:cs="Times New Roman"/>
          <w:sz w:val="24"/>
          <w:szCs w:val="24"/>
        </w:rPr>
        <w:instrText xml:space="preserve"> ADDIN ZOTERO_ITEM CSL_CITATION {"citationID":"KBr4DGN2","properties":{"formattedCitation":"(Shaik et al., 2023)","plainCitation":"(Shaik et al., 2023)","noteIndex":0},"citationItems":[{"id":1980,"uris":["http://zotero.org/users/12104509/items/XIYFQR4I"],"itemData":{"id":1980,"type":"paper-conference","abstract":"The agricultural sector plays an important part in the Indian economy. Crop diversification benefits both the economy and the environment. Crop growth patterns and their practices increase soil fertility and ensure market diversity. Farmers working in small croplands rely heavily on seasonal rainfall for crop irrigation. Synthetic Aperture Radar (SAR) imagery is widely used in crop monitoring and classification. SAR backscattering is sensitive to crop dielectric properties. The study deals with the assessment of crop growth temporal patterns using multi-temporal Sentinel-IA SAR data. The Sentinel-IA Ground Range Detected (GRD) data products (VH and VV polarization) are acquired from 21st August 2019 to 01st January 2022 with a 12-day time interval. Ginger, tobacco, paddy, cabbage, and pumpkin were the crops cultivated during the considered period. The study focused on the applicability of multi-temporal SAR imagery to crop classification and assessment of crop growth. Crop classification using Random Forest (RF) is carried out on SAR images and Discrete Wavelet Transform (DWT) with ‘Haar’ wavelet filter is applied to SAR images to study the effectiveness of wavelet transform on backscattering values. From the study, it is concluded that DWT analysis of VH polarized data can distinguish crops better than VV polarized data with a distinct range of crop pixel values. Hence by using the DWT techniques for crops alone, misclassification can be reduced which helps to improve the accuracy of crop monitoring.","container-title":"2023 2nd International Conference for Innovation in Technology (INOCON)","DOI":"10.1109/INOCON57975.2023.10101008","event-title":"2023 2nd International Conference for Innovation in Technology (INOCON)","page":"1-6","source":"IEEE Xplore","title":"Analysis of Discrete Wavelet Transforms for Different Crops using Sentinel-1 SAR data","URL":"https://ieeexplore.ieee.org/document/10101008","author":[{"family":"Shaik","given":"Salma"},{"family":"Kishor","given":"Ket Snehal"},{"family":"Dodamani","given":"B. M."}],"accessed":{"date-parts":[["2024",6,6]]},"issued":{"date-parts":[["2023",3]]}}}],"schema":"https://github.com/citation-style-language/schema/raw/master/csl-citation.json"} </w:instrText>
      </w:r>
      <w:r w:rsidRPr="00231A8C">
        <w:rPr>
          <w:rFonts w:ascii="Times New Roman" w:eastAsia="Times New Roman" w:hAnsi="Times New Roman" w:cs="Times New Roman"/>
          <w:sz w:val="24"/>
          <w:szCs w:val="24"/>
        </w:rPr>
        <w:fldChar w:fldCharType="separate"/>
      </w:r>
      <w:r w:rsidRPr="00231A8C">
        <w:rPr>
          <w:rFonts w:ascii="Times New Roman" w:hAnsi="Times New Roman" w:cs="Times New Roman"/>
          <w:sz w:val="24"/>
        </w:rPr>
        <w:t>(Shaik et al., 2023)</w:t>
      </w:r>
      <w:r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 xml:space="preserve"> (Table 2).</w:t>
      </w:r>
    </w:p>
    <w:p w14:paraId="65B3524A" w14:textId="2DC26911" w:rsidR="005C25F8" w:rsidRPr="00231A8C" w:rsidRDefault="005C25F8"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SAR technology also extracts physical information about </w:t>
      </w:r>
      <w:commentRangeStart w:id="55"/>
      <w:r w:rsidRPr="00231A8C">
        <w:rPr>
          <w:rFonts w:ascii="Times New Roman" w:eastAsia="Times New Roman" w:hAnsi="Times New Roman" w:cs="Times New Roman"/>
          <w:sz w:val="24"/>
          <w:szCs w:val="24"/>
        </w:rPr>
        <w:t xml:space="preserve">land surfaces, </w:t>
      </w:r>
      <w:commentRangeEnd w:id="55"/>
      <w:r w:rsidR="008711DE">
        <w:rPr>
          <w:rStyle w:val="CommentReference"/>
        </w:rPr>
        <w:commentReference w:id="55"/>
      </w:r>
      <w:r w:rsidR="0098554F">
        <w:rPr>
          <w:rFonts w:ascii="Times New Roman" w:eastAsia="Times New Roman" w:hAnsi="Times New Roman" w:cs="Times New Roman"/>
          <w:sz w:val="24"/>
          <w:szCs w:val="24"/>
        </w:rPr>
        <w:t xml:space="preserve">which is </w:t>
      </w:r>
      <w:r w:rsidRPr="00231A8C">
        <w:rPr>
          <w:rFonts w:ascii="Times New Roman" w:eastAsia="Times New Roman" w:hAnsi="Times New Roman" w:cs="Times New Roman"/>
          <w:sz w:val="24"/>
          <w:szCs w:val="24"/>
        </w:rPr>
        <w:t xml:space="preserve">essential for agricultural mapping and decision-making. </w:t>
      </w:r>
      <w:commentRangeStart w:id="56"/>
      <w:r w:rsidRPr="00231A8C">
        <w:rPr>
          <w:rFonts w:ascii="Times New Roman" w:eastAsia="Times New Roman" w:hAnsi="Times New Roman" w:cs="Times New Roman"/>
          <w:sz w:val="24"/>
          <w:szCs w:val="24"/>
        </w:rPr>
        <w:t xml:space="preserve">It generates methods like the Dual-Pol Radar Vegetation Index (DPRVI), </w:t>
      </w:r>
      <w:r w:rsidR="00036698" w:rsidRPr="00231A8C">
        <w:rPr>
          <w:rFonts w:ascii="Times New Roman" w:eastAsia="Times New Roman" w:hAnsi="Times New Roman" w:cs="Times New Roman"/>
          <w:sz w:val="24"/>
          <w:szCs w:val="24"/>
        </w:rPr>
        <w:t>Generalized Pol Radar Vegetation Index (GPRVI)</w:t>
      </w:r>
      <w:r w:rsidR="00036698">
        <w:rPr>
          <w:rFonts w:ascii="Times New Roman" w:eastAsia="Times New Roman" w:hAnsi="Times New Roman" w:cs="Times New Roman"/>
          <w:sz w:val="24"/>
          <w:szCs w:val="24"/>
        </w:rPr>
        <w:t>, and</w:t>
      </w:r>
      <w:r w:rsidR="00036698" w:rsidRPr="00231A8C">
        <w:rPr>
          <w:rFonts w:ascii="Times New Roman" w:eastAsia="Times New Roman" w:hAnsi="Times New Roman" w:cs="Times New Roman"/>
          <w:sz w:val="24"/>
          <w:szCs w:val="24"/>
        </w:rPr>
        <w:t xml:space="preserve"> </w:t>
      </w:r>
      <w:r w:rsidRPr="00231A8C">
        <w:rPr>
          <w:rFonts w:ascii="Times New Roman" w:eastAsia="Times New Roman" w:hAnsi="Times New Roman" w:cs="Times New Roman"/>
          <w:sz w:val="24"/>
          <w:szCs w:val="24"/>
        </w:rPr>
        <w:t xml:space="preserve">Compact Pol Radar Vegetation Index (CPRVI) that indicate crop development and help with various agricultural activities like crop type mapping and seasonal monitoring. </w:t>
      </w:r>
      <w:commentRangeEnd w:id="56"/>
      <w:r w:rsidR="008711DE">
        <w:rPr>
          <w:rStyle w:val="CommentReference"/>
        </w:rPr>
        <w:commentReference w:id="56"/>
      </w:r>
      <w:commentRangeStart w:id="57"/>
      <w:r w:rsidRPr="00231A8C">
        <w:rPr>
          <w:rFonts w:ascii="Times New Roman" w:eastAsia="Times New Roman" w:hAnsi="Times New Roman" w:cs="Times New Roman"/>
          <w:sz w:val="24"/>
          <w:szCs w:val="24"/>
        </w:rPr>
        <w:t xml:space="preserve">Soil moisture is an essential metric for tracking crop health and forecasting yields, and SAR provides more frequent observations than other remote sensing techniques. Soil moisture models are made more accurate by using the polarimetric decomposition approach to dual-polarimetric data obtained from the </w:t>
      </w:r>
      <w:r w:rsidRPr="00231A8C">
        <w:rPr>
          <w:rFonts w:ascii="Times New Roman" w:eastAsia="Times New Roman" w:hAnsi="Times New Roman" w:cs="Times New Roman"/>
          <w:sz w:val="24"/>
          <w:szCs w:val="24"/>
        </w:rPr>
        <w:lastRenderedPageBreak/>
        <w:t xml:space="preserve">Sentinel-1 mission. SAR technology is useful in agricultural applications, with methods such as the correlation technique and Euclidean distance approach achieving high accuracy in detecting cropland regions </w:t>
      </w:r>
      <w:r w:rsidRPr="00231A8C">
        <w:rPr>
          <w:rFonts w:ascii="Times New Roman" w:eastAsia="Times New Roman" w:hAnsi="Times New Roman" w:cs="Times New Roman"/>
          <w:sz w:val="24"/>
          <w:szCs w:val="24"/>
        </w:rPr>
        <w:fldChar w:fldCharType="begin"/>
      </w:r>
      <w:r w:rsidRPr="00231A8C">
        <w:rPr>
          <w:rFonts w:ascii="Times New Roman" w:eastAsia="Times New Roman" w:hAnsi="Times New Roman" w:cs="Times New Roman"/>
          <w:sz w:val="24"/>
          <w:szCs w:val="24"/>
        </w:rPr>
        <w:instrText xml:space="preserve"> ADDIN ZOTERO_ITEM CSL_CITATION {"citationID":"2io77fzD","properties":{"formattedCitation":"(Lishan et al., 2015)","plainCitation":"(Lishan et al., 2015)","noteIndex":0},"citationItems":[{"id":1867,"uris":["http://zotero.org/users/12104509/items/8BHQGSQF"],"itemData":{"id":1867,"type":"article-journal","abstract":"&lt;p&gt;Satellite remote sensing is an important technique for cropland resources survey, while time series of remote sensing images, particularly, are of great practical significance for cropland extraction. Optical remote sensing imagery is largely affected by illumination and atmospheric conditions, which limits available satellite images within a year, especially where cloudy or rainy weather frequently occurs. Synthetic Aperture Radar (SAR), on the other hand, is able to acquire data throughout the day under any weather condition. However, owing to the influence of speckle noise, very little work has been done to use SAR image time series for feature extraction. This study examines the applicability of SAR image time series for cropland extraction, and Xuzhou City in Jiangsu Province was chosen as the study area. A total of 11 ENVISAT ASAR images covering the study area and dated from December 2009 to December 2010 were selected to establish a SAR time series as experimental data. Thirty cropland sampling regions with the size of 5 pixels &amp;#x000D7; 5 pixels were visually chosen to calculate the consistency of cropland backscatter signatures in the temporal domain, at both neighboring location (inside each sampling region) and remote location (beyond the sampling regions). Euclidean distance method, correlation method, and dynamic time warp (DTW) method were then adopted to extract cropland pixels in the study area. The experiment results show high backscattering consistency for neighboring cropland pixels, with a coefficient of variation of 9.96%. A lower but still satisfactory backscattering consistency was derived by remote cropland pixels in the study area, with a coefficient of variation of 15.27%. Despite the inherent speckle noises of SAR data, the general characteristics of time series for cropland backscatter coefficient correspond well with crop calendar. For the three selected methods, correlation method performed best, which produced a correctness of 86.25% and completeness of 80.70%. Euclidean method took the second place, with a correctness of 76.40% and a completeness of 71.93%. DTW achieved the lowest accuracy, with a correctness of 62.15% and completeness of 77.78%. This research shows that as a new data organizing form, time series of SAR images can be used for cropland extraction effectively.&lt;/p&gt;","container-title":"PROGRESS IN GEOGRAPHY","DOI":"10.18306/dlkxjz.2015.07.005","ISSN":"1007-6301","issue":"7","journalAbbreviation":"PROGRESS IN GEOGRAPHY","language":"en","note":"number: 7","page":"830-839","source":"www.progressingeography.com","title":"Cropland extraction using SAR time series image","volume":"34","author":[{"family":"Lishan","given":"Zhong"},{"family":"Manchun","given":"L. I."},{"family":"Yang","given":"W. U."},{"family":"Nan","given":"X. I. A."},{"family":"Liang","given":"Cheng"}],"issued":{"date-parts":[["2015",7,10]]}}}],"schema":"https://github.com/citation-style-language/schema/raw/master/csl-citation.json"} </w:instrText>
      </w:r>
      <w:r w:rsidRPr="00231A8C">
        <w:rPr>
          <w:rFonts w:ascii="Times New Roman" w:eastAsia="Times New Roman" w:hAnsi="Times New Roman" w:cs="Times New Roman"/>
          <w:sz w:val="24"/>
          <w:szCs w:val="24"/>
        </w:rPr>
        <w:fldChar w:fldCharType="separate"/>
      </w:r>
      <w:r w:rsidRPr="00231A8C">
        <w:rPr>
          <w:rFonts w:ascii="Times New Roman" w:hAnsi="Times New Roman" w:cs="Times New Roman"/>
          <w:sz w:val="24"/>
        </w:rPr>
        <w:t>(Lishan et al., 2015)</w:t>
      </w:r>
      <w:r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 xml:space="preserve">. Table </w:t>
      </w:r>
      <w:r w:rsidR="00231A8C" w:rsidRPr="00231A8C">
        <w:rPr>
          <w:rFonts w:ascii="Times New Roman" w:eastAsia="Times New Roman" w:hAnsi="Times New Roman" w:cs="Times New Roman"/>
          <w:sz w:val="24"/>
          <w:szCs w:val="24"/>
        </w:rPr>
        <w:t>2</w:t>
      </w:r>
      <w:r w:rsidRPr="00231A8C">
        <w:rPr>
          <w:rFonts w:ascii="Times New Roman" w:eastAsia="Times New Roman" w:hAnsi="Times New Roman" w:cs="Times New Roman"/>
          <w:sz w:val="24"/>
          <w:szCs w:val="24"/>
        </w:rPr>
        <w:t xml:space="preserve"> shows various applications of the </w:t>
      </w:r>
      <w:r w:rsidR="00E06486">
        <w:rPr>
          <w:rFonts w:ascii="Times New Roman" w:eastAsia="Times New Roman" w:hAnsi="Times New Roman" w:cs="Times New Roman"/>
          <w:sz w:val="24"/>
          <w:szCs w:val="24"/>
        </w:rPr>
        <w:t>SAR</w:t>
      </w:r>
      <w:r w:rsidRPr="00231A8C">
        <w:rPr>
          <w:rFonts w:ascii="Times New Roman" w:eastAsia="Times New Roman" w:hAnsi="Times New Roman" w:cs="Times New Roman"/>
          <w:sz w:val="24"/>
          <w:szCs w:val="24"/>
        </w:rPr>
        <w:t xml:space="preserve"> data for </w:t>
      </w:r>
      <w:r w:rsidR="00FF2B5C">
        <w:rPr>
          <w:rFonts w:ascii="Times New Roman" w:eastAsia="Times New Roman" w:hAnsi="Times New Roman" w:cs="Times New Roman"/>
          <w:sz w:val="24"/>
          <w:szCs w:val="24"/>
        </w:rPr>
        <w:t>estimating</w:t>
      </w:r>
      <w:r w:rsidRPr="00231A8C">
        <w:rPr>
          <w:rFonts w:ascii="Times New Roman" w:eastAsia="Times New Roman" w:hAnsi="Times New Roman" w:cs="Times New Roman"/>
          <w:sz w:val="24"/>
          <w:szCs w:val="24"/>
        </w:rPr>
        <w:t xml:space="preserve"> crop and cropland </w:t>
      </w:r>
      <w:r w:rsidR="00231A8C" w:rsidRPr="00231A8C">
        <w:rPr>
          <w:rFonts w:ascii="Times New Roman" w:eastAsia="Times New Roman" w:hAnsi="Times New Roman" w:cs="Times New Roman"/>
          <w:sz w:val="24"/>
          <w:szCs w:val="24"/>
        </w:rPr>
        <w:t>parameters</w:t>
      </w:r>
      <w:r w:rsidRPr="00231A8C">
        <w:rPr>
          <w:rFonts w:ascii="Times New Roman" w:eastAsia="Times New Roman" w:hAnsi="Times New Roman" w:cs="Times New Roman"/>
          <w:sz w:val="24"/>
          <w:szCs w:val="24"/>
        </w:rPr>
        <w:t>.</w:t>
      </w:r>
      <w:commentRangeEnd w:id="57"/>
      <w:r w:rsidR="008711DE">
        <w:rPr>
          <w:rStyle w:val="CommentReference"/>
        </w:rPr>
        <w:commentReference w:id="57"/>
      </w:r>
    </w:p>
    <w:p w14:paraId="11A28817" w14:textId="4F819C6B" w:rsidR="000B73BB" w:rsidRPr="00231A8C" w:rsidRDefault="000B73BB" w:rsidP="009E6F79">
      <w:pPr>
        <w:spacing w:after="0" w:line="480" w:lineRule="auto"/>
        <w:jc w:val="center"/>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t xml:space="preserve">Table 2. </w:t>
      </w:r>
      <w:r w:rsidRPr="00231A8C">
        <w:rPr>
          <w:rFonts w:ascii="Times New Roman" w:eastAsia="Times New Roman" w:hAnsi="Times New Roman" w:cs="Times New Roman"/>
          <w:sz w:val="24"/>
          <w:szCs w:val="24"/>
        </w:rPr>
        <w:t xml:space="preserve">Research conducted on </w:t>
      </w:r>
      <w:r w:rsidR="008568EE" w:rsidRPr="00231A8C">
        <w:rPr>
          <w:rFonts w:ascii="Times New Roman" w:eastAsia="Times New Roman" w:hAnsi="Times New Roman" w:cs="Times New Roman"/>
          <w:sz w:val="24"/>
          <w:szCs w:val="24"/>
        </w:rPr>
        <w:t xml:space="preserve">Crop and Cropland Parameter Extraction </w:t>
      </w:r>
      <w:r w:rsidRPr="00231A8C">
        <w:rPr>
          <w:rFonts w:ascii="Times New Roman" w:eastAsia="Times New Roman" w:hAnsi="Times New Roman" w:cs="Times New Roman"/>
          <w:sz w:val="24"/>
          <w:szCs w:val="24"/>
        </w:rPr>
        <w:t xml:space="preserve">using </w:t>
      </w:r>
      <w:r w:rsidR="00E06486">
        <w:rPr>
          <w:rFonts w:ascii="Times New Roman" w:eastAsia="Times New Roman" w:hAnsi="Times New Roman" w:cs="Times New Roman"/>
          <w:sz w:val="24"/>
          <w:szCs w:val="24"/>
        </w:rPr>
        <w:t>SAR</w:t>
      </w:r>
      <w:r w:rsidRPr="00231A8C">
        <w:rPr>
          <w:rFonts w:ascii="Times New Roman" w:eastAsia="Times New Roman" w:hAnsi="Times New Roman" w:cs="Times New Roman"/>
          <w:sz w:val="24"/>
          <w:szCs w:val="24"/>
        </w:rPr>
        <w:t xml:space="preserve"> data</w:t>
      </w:r>
      <w:r w:rsidR="005C25F8" w:rsidRPr="00231A8C">
        <w:rPr>
          <w:rFonts w:ascii="Times New Roman" w:eastAsia="Times New Roman" w:hAnsi="Times New Roman" w:cs="Times New Roman"/>
          <w:sz w:val="24"/>
          <w:szCs w:val="24"/>
        </w:rPr>
        <w:t>.</w:t>
      </w:r>
    </w:p>
    <w:tbl>
      <w:tblPr>
        <w:tblStyle w:val="TableGrid"/>
        <w:tblW w:w="5000" w:type="pct"/>
        <w:tblLayout w:type="fixed"/>
        <w:tblLook w:val="04A0" w:firstRow="1" w:lastRow="0" w:firstColumn="1" w:lastColumn="0" w:noHBand="0" w:noVBand="1"/>
      </w:tblPr>
      <w:tblGrid>
        <w:gridCol w:w="986"/>
        <w:gridCol w:w="1261"/>
        <w:gridCol w:w="1260"/>
        <w:gridCol w:w="1709"/>
        <w:gridCol w:w="2253"/>
        <w:gridCol w:w="1881"/>
      </w:tblGrid>
      <w:tr w:rsidR="00C80CCB" w:rsidRPr="00231A8C" w14:paraId="5CAEE51A" w14:textId="77777777" w:rsidTr="000D6383">
        <w:tc>
          <w:tcPr>
            <w:tcW w:w="527" w:type="pct"/>
          </w:tcPr>
          <w:p w14:paraId="2A08B434" w14:textId="77777777" w:rsidR="00C80CCB" w:rsidRPr="00231A8C" w:rsidRDefault="00C80CCB" w:rsidP="009E6F79">
            <w:pPr>
              <w:pStyle w:val="ListParagraph"/>
              <w:spacing w:line="480" w:lineRule="auto"/>
              <w:ind w:left="0"/>
              <w:jc w:val="center"/>
              <w:rPr>
                <w:rFonts w:ascii="Times New Roman" w:hAnsi="Times New Roman" w:cs="Times New Roman"/>
                <w:b/>
                <w:bCs/>
                <w:sz w:val="20"/>
                <w:szCs w:val="20"/>
              </w:rPr>
            </w:pPr>
            <w:r w:rsidRPr="00231A8C">
              <w:rPr>
                <w:rFonts w:ascii="Times New Roman" w:hAnsi="Times New Roman" w:cs="Times New Roman"/>
                <w:b/>
                <w:bCs/>
                <w:sz w:val="20"/>
                <w:szCs w:val="20"/>
              </w:rPr>
              <w:t>Author</w:t>
            </w:r>
          </w:p>
        </w:tc>
        <w:tc>
          <w:tcPr>
            <w:tcW w:w="674" w:type="pct"/>
          </w:tcPr>
          <w:p w14:paraId="2AF5E7EA" w14:textId="2AF8952F" w:rsidR="00C80CCB" w:rsidRPr="00231A8C" w:rsidRDefault="000D6383" w:rsidP="009E6F79">
            <w:pPr>
              <w:pStyle w:val="ListParagraph"/>
              <w:spacing w:line="480"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674" w:type="pct"/>
          </w:tcPr>
          <w:p w14:paraId="36CEB840" w14:textId="77777777" w:rsidR="00C80CCB" w:rsidRPr="00231A8C" w:rsidRDefault="00C80CCB" w:rsidP="009E6F79">
            <w:pPr>
              <w:pStyle w:val="ListParagraph"/>
              <w:spacing w:line="480" w:lineRule="auto"/>
              <w:ind w:left="-16"/>
              <w:jc w:val="center"/>
              <w:rPr>
                <w:rFonts w:ascii="Times New Roman" w:hAnsi="Times New Roman" w:cs="Times New Roman"/>
                <w:b/>
                <w:bCs/>
                <w:sz w:val="20"/>
                <w:szCs w:val="20"/>
              </w:rPr>
            </w:pPr>
            <w:r w:rsidRPr="00231A8C">
              <w:rPr>
                <w:rFonts w:ascii="Times New Roman" w:hAnsi="Times New Roman" w:cs="Times New Roman"/>
                <w:b/>
                <w:bCs/>
                <w:sz w:val="20"/>
                <w:szCs w:val="20"/>
              </w:rPr>
              <w:t>Data used</w:t>
            </w:r>
          </w:p>
        </w:tc>
        <w:tc>
          <w:tcPr>
            <w:tcW w:w="914" w:type="pct"/>
          </w:tcPr>
          <w:p w14:paraId="337F4A97" w14:textId="77777777" w:rsidR="00C80CCB" w:rsidRPr="00231A8C" w:rsidRDefault="00C80CCB" w:rsidP="009E6F79">
            <w:pPr>
              <w:spacing w:line="480" w:lineRule="auto"/>
              <w:jc w:val="center"/>
              <w:rPr>
                <w:rFonts w:ascii="Times New Roman" w:hAnsi="Times New Roman" w:cs="Times New Roman"/>
                <w:b/>
                <w:bCs/>
                <w:sz w:val="20"/>
                <w:szCs w:val="20"/>
              </w:rPr>
            </w:pPr>
            <w:r w:rsidRPr="00231A8C">
              <w:rPr>
                <w:rFonts w:ascii="Times New Roman" w:hAnsi="Times New Roman" w:cs="Times New Roman"/>
                <w:b/>
                <w:bCs/>
                <w:sz w:val="20"/>
                <w:szCs w:val="20"/>
              </w:rPr>
              <w:t>Methodology</w:t>
            </w:r>
          </w:p>
        </w:tc>
        <w:tc>
          <w:tcPr>
            <w:tcW w:w="1205" w:type="pct"/>
          </w:tcPr>
          <w:p w14:paraId="355D4671" w14:textId="77777777" w:rsidR="00C80CCB" w:rsidRPr="00231A8C" w:rsidRDefault="00C80CCB" w:rsidP="009E6F79">
            <w:pPr>
              <w:pStyle w:val="ListParagraph"/>
              <w:spacing w:line="480" w:lineRule="auto"/>
              <w:ind w:left="0"/>
              <w:jc w:val="center"/>
              <w:rPr>
                <w:rFonts w:ascii="Times New Roman" w:hAnsi="Times New Roman" w:cs="Times New Roman"/>
                <w:b/>
                <w:bCs/>
                <w:sz w:val="20"/>
                <w:szCs w:val="20"/>
              </w:rPr>
            </w:pPr>
            <w:r w:rsidRPr="00231A8C">
              <w:rPr>
                <w:rFonts w:ascii="Times New Roman" w:hAnsi="Times New Roman" w:cs="Times New Roman"/>
                <w:b/>
                <w:bCs/>
                <w:sz w:val="20"/>
                <w:szCs w:val="20"/>
              </w:rPr>
              <w:t>Results</w:t>
            </w:r>
          </w:p>
        </w:tc>
        <w:tc>
          <w:tcPr>
            <w:tcW w:w="1006" w:type="pct"/>
          </w:tcPr>
          <w:p w14:paraId="566430BF" w14:textId="77777777" w:rsidR="00C80CCB" w:rsidRPr="00231A8C" w:rsidRDefault="00C80CCB" w:rsidP="009E6F79">
            <w:pPr>
              <w:pStyle w:val="ListParagraph"/>
              <w:spacing w:line="480" w:lineRule="auto"/>
              <w:ind w:left="0"/>
              <w:jc w:val="center"/>
              <w:rPr>
                <w:rFonts w:ascii="Times New Roman" w:hAnsi="Times New Roman" w:cs="Times New Roman"/>
                <w:b/>
                <w:bCs/>
                <w:sz w:val="20"/>
                <w:szCs w:val="20"/>
              </w:rPr>
            </w:pPr>
            <w:r w:rsidRPr="00231A8C">
              <w:rPr>
                <w:rFonts w:ascii="Times New Roman" w:hAnsi="Times New Roman" w:cs="Times New Roman"/>
                <w:b/>
                <w:bCs/>
                <w:sz w:val="20"/>
                <w:szCs w:val="20"/>
              </w:rPr>
              <w:t>Conclusions</w:t>
            </w:r>
          </w:p>
        </w:tc>
      </w:tr>
      <w:tr w:rsidR="00C80CCB" w:rsidRPr="00231A8C" w14:paraId="2E3AA273" w14:textId="77777777" w:rsidTr="000D6383">
        <w:trPr>
          <w:trHeight w:val="440"/>
        </w:trPr>
        <w:tc>
          <w:tcPr>
            <w:tcW w:w="527" w:type="pct"/>
          </w:tcPr>
          <w:p w14:paraId="3C980EDB" w14:textId="77777777"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SMqJYWc8","properties":{"formattedCitation":"(Luo et al., 2023)","plainCitation":"(Luo et al., 2023)","noteIndex":0},"citationItems":[{"id":1973,"uris":["http://zotero.org/users/12104509/items/ISDTJN6N"],"itemData":{"id":1973,"type":"article-journal","abstract":"The paper aims to construct simple soil moisture(SM) retrieval model using Sentinel-1 synthetic aperture radar (SAR) data. The water cloud model (WCM) removed the contribution of vegetation to the radar backscattering coefficient, and the backscattering coefficient of soil was estimated. Based on the established SM retrieval model without soil roughness parameters, the SM in farmland and forest land was retrieved using radar VV-VH dual-polarization data. We considered the interference of uneven surfaces on the radar signal, added the radar local incidence angle parameter to improve the model, and constructed a semi-empirical SM retrieval model. The accuracy of the results showed Root Mean Square Error (RMSE) of 0.04 and the Pearson correlation coefficient (r) of 0.80. The SM retrieval model for removing soil roughness parameters can estimate soil moisture with reasonable accuracy. The influence of topographic factors (elevation, slope and aspect) on the retrieval results of the model was analyzed. It was found that the area with the steep slope and blocked radar signal is not conducive to estimate SM. The SM retrieval method constructed in this paper provides many advantages for some research and practical applications, and its application in other SAR data remains to be further studied.","container-title":"Earth Science Informatics","DOI":"10.1007/s12145-023-00996-8","ISSN":"1865-0481","issue":"2","journalAbbreviation":"Earth Sci Inform","language":"en","page":"1909-1916","source":"Springer Link","title":"An improved method for estimating soil moisture over cropland using SAR and optical data","volume":"16","author":[{"family":"Luo","given":"Dayou"},{"family":"Wen","given":"Xingping"},{"family":"Li","given":"Shuling"}],"issued":{"date-parts":[["2023",6,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rPr>
              <w:t>(Luo et al., 2023)</w:t>
            </w:r>
            <w:r w:rsidRPr="00231A8C">
              <w:rPr>
                <w:rFonts w:ascii="Times New Roman" w:hAnsi="Times New Roman" w:cs="Times New Roman"/>
                <w:sz w:val="16"/>
                <w:szCs w:val="16"/>
              </w:rPr>
              <w:fldChar w:fldCharType="end"/>
            </w:r>
          </w:p>
        </w:tc>
        <w:tc>
          <w:tcPr>
            <w:tcW w:w="674" w:type="pct"/>
          </w:tcPr>
          <w:p w14:paraId="0935DE96" w14:textId="2B9E016B" w:rsidR="00C80CCB" w:rsidRPr="00231A8C" w:rsidRDefault="000D6383" w:rsidP="009E6F79">
            <w:pPr>
              <w:spacing w:line="480" w:lineRule="auto"/>
              <w:rPr>
                <w:rFonts w:ascii="Times New Roman" w:hAnsi="Times New Roman" w:cs="Times New Roman"/>
                <w:sz w:val="16"/>
                <w:szCs w:val="16"/>
              </w:rPr>
            </w:pPr>
            <w:r w:rsidRPr="000D6383">
              <w:rPr>
                <w:rFonts w:ascii="Times New Roman" w:hAnsi="Times New Roman" w:cs="Times New Roman"/>
                <w:sz w:val="16"/>
                <w:szCs w:val="16"/>
              </w:rPr>
              <w:t xml:space="preserve">Soil Moisture </w:t>
            </w:r>
          </w:p>
        </w:tc>
        <w:tc>
          <w:tcPr>
            <w:tcW w:w="674" w:type="pct"/>
          </w:tcPr>
          <w:p w14:paraId="72A8C7C0" w14:textId="4CE418CC"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entinel-1 SAR </w:t>
            </w:r>
            <w:r w:rsidR="000F5C68" w:rsidRPr="00231A8C">
              <w:rPr>
                <w:rFonts w:ascii="Times New Roman" w:hAnsi="Times New Roman" w:cs="Times New Roman"/>
                <w:sz w:val="16"/>
                <w:szCs w:val="16"/>
              </w:rPr>
              <w:t>Data</w:t>
            </w:r>
          </w:p>
          <w:p w14:paraId="500417D8" w14:textId="77777777" w:rsidR="00C80CCB" w:rsidRPr="00231A8C" w:rsidRDefault="00C80CCB" w:rsidP="009E6F79">
            <w:pPr>
              <w:pStyle w:val="ListParagraph"/>
              <w:spacing w:line="480" w:lineRule="auto"/>
              <w:ind w:left="-16"/>
              <w:rPr>
                <w:rFonts w:ascii="Times New Roman" w:hAnsi="Times New Roman" w:cs="Times New Roman"/>
                <w:sz w:val="16"/>
                <w:szCs w:val="16"/>
              </w:rPr>
            </w:pPr>
          </w:p>
        </w:tc>
        <w:tc>
          <w:tcPr>
            <w:tcW w:w="914" w:type="pct"/>
          </w:tcPr>
          <w:p w14:paraId="4813A67D" w14:textId="1603E603"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Water cloud model (WCM) for estimating soil backscattering coefficient</w:t>
            </w:r>
            <w:r w:rsidR="00D25AF8">
              <w:rPr>
                <w:rFonts w:ascii="Times New Roman" w:hAnsi="Times New Roman" w:cs="Times New Roman"/>
                <w:sz w:val="16"/>
                <w:szCs w:val="16"/>
              </w:rPr>
              <w:t>.</w:t>
            </w:r>
          </w:p>
          <w:p w14:paraId="34E6EE44" w14:textId="43D3C152" w:rsidR="00AC70B8" w:rsidRPr="00231A8C" w:rsidRDefault="00D25AF8" w:rsidP="009E6F79">
            <w:pPr>
              <w:spacing w:line="480" w:lineRule="auto"/>
              <w:rPr>
                <w:rFonts w:ascii="Times New Roman" w:hAnsi="Times New Roman" w:cs="Times New Roman"/>
                <w:sz w:val="16"/>
                <w:szCs w:val="16"/>
              </w:rPr>
            </w:pPr>
            <w:r>
              <w:rPr>
                <w:rFonts w:ascii="Times New Roman" w:hAnsi="Times New Roman" w:cs="Times New Roman"/>
                <w:sz w:val="16"/>
                <w:szCs w:val="16"/>
              </w:rPr>
              <w:t>E</w:t>
            </w:r>
            <w:r w:rsidR="00AC70B8">
              <w:rPr>
                <w:rFonts w:ascii="Times New Roman" w:hAnsi="Times New Roman" w:cs="Times New Roman"/>
                <w:sz w:val="16"/>
                <w:szCs w:val="16"/>
              </w:rPr>
              <w:t xml:space="preserve">nhanced </w:t>
            </w:r>
            <w:r w:rsidR="00C80CCB" w:rsidRPr="00231A8C">
              <w:rPr>
                <w:rFonts w:ascii="Times New Roman" w:hAnsi="Times New Roman" w:cs="Times New Roman"/>
                <w:sz w:val="16"/>
                <w:szCs w:val="16"/>
              </w:rPr>
              <w:t>the model</w:t>
            </w:r>
            <w:r w:rsidR="00AC70B8">
              <w:rPr>
                <w:rFonts w:ascii="Times New Roman" w:hAnsi="Times New Roman" w:cs="Times New Roman"/>
                <w:sz w:val="16"/>
                <w:szCs w:val="16"/>
              </w:rPr>
              <w:t xml:space="preserve"> with </w:t>
            </w:r>
            <w:r w:rsidR="00AC70B8" w:rsidRPr="00AC70B8">
              <w:rPr>
                <w:rFonts w:ascii="Times New Roman" w:hAnsi="Times New Roman" w:cs="Times New Roman"/>
                <w:sz w:val="16"/>
                <w:szCs w:val="16"/>
              </w:rPr>
              <w:t>Radar local incidence angle parameter</w:t>
            </w:r>
          </w:p>
        </w:tc>
        <w:tc>
          <w:tcPr>
            <w:tcW w:w="1205" w:type="pct"/>
          </w:tcPr>
          <w:p w14:paraId="1A4F6CEA"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Pearson correlation coefficient (r) of 0.8 and RMSE of 0.04</w:t>
            </w:r>
          </w:p>
          <w:p w14:paraId="7412080C" w14:textId="77777777" w:rsidR="00C80CCB" w:rsidRPr="00231A8C" w:rsidRDefault="00C80CCB" w:rsidP="009E6F79">
            <w:pPr>
              <w:spacing w:line="480" w:lineRule="auto"/>
              <w:rPr>
                <w:rFonts w:ascii="Times New Roman" w:hAnsi="Times New Roman" w:cs="Times New Roman"/>
                <w:sz w:val="16"/>
                <w:szCs w:val="16"/>
              </w:rPr>
            </w:pPr>
          </w:p>
        </w:tc>
        <w:tc>
          <w:tcPr>
            <w:tcW w:w="1006" w:type="pct"/>
          </w:tcPr>
          <w:p w14:paraId="0C9E4145" w14:textId="7EC69492" w:rsidR="00C80CCB" w:rsidRPr="00231A8C" w:rsidRDefault="00722C77" w:rsidP="009E6F79">
            <w:pPr>
              <w:spacing w:line="480" w:lineRule="auto"/>
              <w:rPr>
                <w:rFonts w:ascii="Times New Roman" w:hAnsi="Times New Roman" w:cs="Times New Roman"/>
                <w:sz w:val="16"/>
                <w:szCs w:val="16"/>
              </w:rPr>
            </w:pPr>
            <w:r w:rsidRPr="00722C77">
              <w:rPr>
                <w:rFonts w:ascii="Times New Roman" w:hAnsi="Times New Roman" w:cs="Times New Roman"/>
                <w:sz w:val="16"/>
                <w:szCs w:val="16"/>
              </w:rPr>
              <w:t>Soil moisture can </w:t>
            </w:r>
            <w:r>
              <w:rPr>
                <w:rFonts w:ascii="Times New Roman" w:hAnsi="Times New Roman" w:cs="Times New Roman"/>
                <w:sz w:val="16"/>
                <w:szCs w:val="16"/>
              </w:rPr>
              <w:t xml:space="preserve">be </w:t>
            </w:r>
            <w:r w:rsidRPr="00722C77">
              <w:rPr>
                <w:rFonts w:ascii="Times New Roman" w:hAnsi="Times New Roman" w:cs="Times New Roman"/>
                <w:sz w:val="16"/>
                <w:szCs w:val="16"/>
              </w:rPr>
              <w:t>usefully inferred from SAR polarization data. Large-scale SM monitoring can be accomplished with SAR.</w:t>
            </w:r>
          </w:p>
        </w:tc>
      </w:tr>
      <w:tr w:rsidR="00C80CCB" w:rsidRPr="00231A8C" w14:paraId="767E3485" w14:textId="77777777" w:rsidTr="000D6383">
        <w:tc>
          <w:tcPr>
            <w:tcW w:w="527" w:type="pct"/>
          </w:tcPr>
          <w:p w14:paraId="1A76D9F7" w14:textId="77777777"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lang w:bidi="mr-IN"/>
              </w:rPr>
              <w:fldChar w:fldCharType="begin"/>
            </w:r>
            <w:r w:rsidRPr="00231A8C">
              <w:rPr>
                <w:rFonts w:ascii="Times New Roman" w:hAnsi="Times New Roman" w:cs="Times New Roman"/>
                <w:sz w:val="16"/>
                <w:szCs w:val="16"/>
                <w:lang w:bidi="mr-IN"/>
              </w:rPr>
              <w:instrText xml:space="preserve"> ADDIN ZOTERO_ITEM CSL_CITATION {"citationID":"sRFMfqhC","properties":{"formattedCitation":"(Sriram et al., 2023)","plainCitation":"(Sriram et al., 2023)","noteIndex":0},"citationItems":[{"id":1975,"uris":["http://zotero.org/users/12104509/items/X9GERF73"],"itemData":{"id":1975,"type":"paper-conference","abstract":"Soil moisture Content is an essential entity for plant growth and has a direct impact on crop yield. Traditional moisture estimation methods involve Gravimetric method, Water balance calculation method, Estimation using thermal and electrical conductance properties of soil. These traditional methods are accurate but can be time consuming and fail for estimation over large areas of land like forests and grasslands. A more suitable technique for estimating soil moisture over a large area is through use of Synthetic Aperture Radar which uses microwaves to map the images of land instead of visible light. This presence of moisture interferes with the backscattering of microwaves which in turn gives details about the moisture content. Existing methods involving SAR Data use empirical and semi-empirical methods to calculate SMC but these require properties of soil like soil roughness to be known beforehand. Therefore, this research work intends to employ a novel method to detect soil moisture content without coming into direct contact with it. The proposed model employs a Regression Convolutional Neural Network (RCNN) architecture that uses SAR data taken by Sentinel-1 C- band radar to forecast soil moisture content across agricultural areas. This method brings the advantage of estimating SMC over remote areas where knowing the properties of soil is not possible. The outcome of this project is a GUI based interface, where the user can upload the VV and VH images and get the predicted soil moisture output.","container-title":"2023 5th International Conference on Smart Systems and Inventive Technology (ICSSIT)","DOI":"10.1109/ICSSIT55814.2023.10060918","event-title":"2023 5th International Conference on Smart Systems and Inventive Technology (ICSSIT)","note":"ISSN: 2832-3017","page":"337-343","source":"IEEE Xplore","title":"SMMap: Soil Moisture Content Mapping/Estimation Using Synthetic Aperture Radar (SAR) Data","title-short":"SMMap","URL":"https://ieeexplore.ieee.org/document/10060918","author":[{"family":"Sriram","given":"M"},{"family":"Ramesh Kumar","given":"P"},{"family":"Hussain","given":"Sk"},{"family":"Sailaja","given":"K.L."}],"accessed":{"date-parts":[["2024",6,6]]},"issued":{"date-parts":[["2023",1]]}}}],"schema":"https://github.com/citation-style-language/schema/raw/master/csl-citation.json"} </w:instrText>
            </w:r>
            <w:r w:rsidRPr="00231A8C">
              <w:rPr>
                <w:rFonts w:ascii="Times New Roman" w:hAnsi="Times New Roman" w:cs="Times New Roman"/>
                <w:sz w:val="16"/>
                <w:szCs w:val="16"/>
                <w:lang w:bidi="mr-IN"/>
              </w:rPr>
              <w:fldChar w:fldCharType="separate"/>
            </w:r>
            <w:r w:rsidRPr="00231A8C">
              <w:rPr>
                <w:rFonts w:ascii="Times New Roman" w:hAnsi="Times New Roman" w:cs="Times New Roman"/>
                <w:sz w:val="16"/>
              </w:rPr>
              <w:t>(Sriram et al., 2023)</w:t>
            </w:r>
            <w:r w:rsidRPr="00231A8C">
              <w:rPr>
                <w:rFonts w:ascii="Times New Roman" w:hAnsi="Times New Roman" w:cs="Times New Roman"/>
                <w:sz w:val="16"/>
                <w:szCs w:val="16"/>
                <w:lang w:bidi="mr-IN"/>
              </w:rPr>
              <w:fldChar w:fldCharType="end"/>
            </w:r>
          </w:p>
        </w:tc>
        <w:tc>
          <w:tcPr>
            <w:tcW w:w="674" w:type="pct"/>
          </w:tcPr>
          <w:p w14:paraId="4B82CB87" w14:textId="1A831400" w:rsidR="00C80CCB" w:rsidRPr="00231A8C" w:rsidRDefault="000D6383" w:rsidP="009E6F79">
            <w:pPr>
              <w:spacing w:line="480" w:lineRule="auto"/>
              <w:rPr>
                <w:rFonts w:ascii="Times New Roman" w:hAnsi="Times New Roman" w:cs="Times New Roman"/>
                <w:sz w:val="16"/>
                <w:szCs w:val="16"/>
              </w:rPr>
            </w:pPr>
            <w:r w:rsidRPr="000D6383">
              <w:rPr>
                <w:rFonts w:ascii="Times New Roman" w:hAnsi="Times New Roman" w:cs="Times New Roman"/>
                <w:sz w:val="16"/>
                <w:szCs w:val="16"/>
              </w:rPr>
              <w:t xml:space="preserve">Soil Moisture </w:t>
            </w:r>
          </w:p>
        </w:tc>
        <w:tc>
          <w:tcPr>
            <w:tcW w:w="674" w:type="pct"/>
          </w:tcPr>
          <w:p w14:paraId="73C6CF15" w14:textId="1A9EFC52" w:rsidR="00C80CCB" w:rsidRPr="00231A8C" w:rsidRDefault="00C80CCB" w:rsidP="009E6F79">
            <w:pPr>
              <w:spacing w:after="160" w:line="480" w:lineRule="auto"/>
              <w:rPr>
                <w:rFonts w:ascii="Times New Roman" w:hAnsi="Times New Roman" w:cs="Times New Roman"/>
                <w:sz w:val="16"/>
                <w:szCs w:val="16"/>
              </w:rPr>
            </w:pPr>
            <w:r w:rsidRPr="00231A8C">
              <w:rPr>
                <w:rFonts w:ascii="Times New Roman" w:hAnsi="Times New Roman" w:cs="Times New Roman"/>
                <w:sz w:val="16"/>
                <w:szCs w:val="16"/>
                <w:lang w:bidi="mr-IN"/>
              </w:rPr>
              <w:t xml:space="preserve">Sentinel-1 SAR </w:t>
            </w:r>
            <w:r w:rsidR="000F5C68" w:rsidRPr="00231A8C">
              <w:rPr>
                <w:rFonts w:ascii="Times New Roman" w:hAnsi="Times New Roman" w:cs="Times New Roman"/>
                <w:sz w:val="16"/>
                <w:szCs w:val="16"/>
              </w:rPr>
              <w:t>Data</w:t>
            </w:r>
          </w:p>
        </w:tc>
        <w:tc>
          <w:tcPr>
            <w:tcW w:w="914" w:type="pct"/>
          </w:tcPr>
          <w:p w14:paraId="2D035F0D"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Gravimetric method, Water balance method, Regression Convolutional Neural Network (RCNN) architecture</w:t>
            </w:r>
          </w:p>
        </w:tc>
        <w:tc>
          <w:tcPr>
            <w:tcW w:w="1205" w:type="pct"/>
          </w:tcPr>
          <w:p w14:paraId="314D9580" w14:textId="66B06970" w:rsidR="007C13B9" w:rsidRPr="007C13B9" w:rsidRDefault="007C13B9" w:rsidP="009E6F79">
            <w:pPr>
              <w:spacing w:line="480" w:lineRule="auto"/>
              <w:rPr>
                <w:rFonts w:ascii="Times New Roman" w:hAnsi="Times New Roman" w:cs="Times New Roman"/>
                <w:sz w:val="16"/>
                <w:szCs w:val="16"/>
              </w:rPr>
            </w:pPr>
            <w:r w:rsidRPr="007C13B9">
              <w:rPr>
                <w:rFonts w:ascii="Times New Roman" w:hAnsi="Times New Roman" w:cs="Times New Roman"/>
                <w:sz w:val="16"/>
                <w:szCs w:val="16"/>
              </w:rPr>
              <w:t xml:space="preserve">This research has resulted in a GUI-based interface </w:t>
            </w:r>
            <w:r w:rsidR="00FF2B5C">
              <w:rPr>
                <w:rFonts w:ascii="Times New Roman" w:hAnsi="Times New Roman" w:cs="Times New Roman"/>
                <w:sz w:val="16"/>
                <w:szCs w:val="16"/>
              </w:rPr>
              <w:t>allowing the user to upload VV and VH images and obtain a predicted soil moisture output</w:t>
            </w:r>
            <w:r w:rsidRPr="007C13B9">
              <w:rPr>
                <w:rFonts w:ascii="Times New Roman" w:hAnsi="Times New Roman" w:cs="Times New Roman"/>
                <w:sz w:val="16"/>
                <w:szCs w:val="16"/>
              </w:rPr>
              <w:t xml:space="preserve"> with an RMSE of 0.0014 during testing.</w:t>
            </w:r>
          </w:p>
          <w:p w14:paraId="75624A77" w14:textId="7EFFAAEF" w:rsidR="00C80CCB" w:rsidRPr="00231A8C" w:rsidRDefault="00C80CCB" w:rsidP="009E6F79">
            <w:pPr>
              <w:spacing w:line="480" w:lineRule="auto"/>
              <w:rPr>
                <w:rFonts w:ascii="Times New Roman" w:hAnsi="Times New Roman" w:cs="Times New Roman"/>
                <w:sz w:val="16"/>
                <w:szCs w:val="16"/>
              </w:rPr>
            </w:pPr>
          </w:p>
        </w:tc>
        <w:tc>
          <w:tcPr>
            <w:tcW w:w="1006" w:type="pct"/>
          </w:tcPr>
          <w:p w14:paraId="4A60B428" w14:textId="516AD5FD" w:rsidR="008818D8" w:rsidRDefault="008818D8" w:rsidP="009E6F79">
            <w:pPr>
              <w:spacing w:line="480" w:lineRule="auto"/>
              <w:rPr>
                <w:rFonts w:ascii="Times New Roman" w:hAnsi="Times New Roman" w:cs="Times New Roman"/>
                <w:sz w:val="16"/>
                <w:szCs w:val="16"/>
                <w:lang w:bidi="mr-IN"/>
              </w:rPr>
            </w:pPr>
            <w:r w:rsidRPr="008818D8">
              <w:rPr>
                <w:rFonts w:ascii="Times New Roman" w:hAnsi="Times New Roman" w:cs="Times New Roman"/>
                <w:sz w:val="16"/>
                <w:szCs w:val="16"/>
                <w:lang w:bidi="mr-IN"/>
              </w:rPr>
              <w:t>A CNN-based architecture effectively used Sentinel-1 SAR data from C band radar for soil moisture content.</w:t>
            </w:r>
          </w:p>
          <w:p w14:paraId="56CFA1C7" w14:textId="438B1991" w:rsidR="00C80CCB" w:rsidRPr="00231A8C" w:rsidRDefault="001C68F6" w:rsidP="009E6F79">
            <w:pPr>
              <w:spacing w:line="480" w:lineRule="auto"/>
              <w:rPr>
                <w:rFonts w:ascii="Times New Roman" w:hAnsi="Times New Roman" w:cs="Times New Roman"/>
                <w:sz w:val="16"/>
                <w:szCs w:val="16"/>
                <w:lang w:bidi="mr-IN"/>
              </w:rPr>
            </w:pPr>
            <w:r>
              <w:rPr>
                <w:rFonts w:ascii="Times New Roman" w:hAnsi="Times New Roman" w:cs="Times New Roman"/>
                <w:sz w:val="16"/>
                <w:szCs w:val="16"/>
                <w:lang w:bidi="mr-IN"/>
              </w:rPr>
              <w:t xml:space="preserve">It </w:t>
            </w:r>
            <w:r w:rsidR="00C80CCB" w:rsidRPr="00231A8C">
              <w:rPr>
                <w:rFonts w:ascii="Times New Roman" w:hAnsi="Times New Roman" w:cs="Times New Roman"/>
                <w:sz w:val="16"/>
                <w:szCs w:val="16"/>
                <w:lang w:bidi="mr-IN"/>
              </w:rPr>
              <w:t>is crucial for crop growth and development, predicting yield</w:t>
            </w:r>
            <w:r w:rsidR="008818D8">
              <w:rPr>
                <w:rFonts w:ascii="Times New Roman" w:hAnsi="Times New Roman" w:cs="Times New Roman"/>
                <w:sz w:val="16"/>
                <w:szCs w:val="16"/>
                <w:lang w:bidi="mr-IN"/>
              </w:rPr>
              <w:t>,</w:t>
            </w:r>
            <w:r w:rsidR="00C80CCB" w:rsidRPr="00231A8C">
              <w:rPr>
                <w:rFonts w:ascii="Times New Roman" w:hAnsi="Times New Roman" w:cs="Times New Roman"/>
                <w:sz w:val="16"/>
                <w:szCs w:val="16"/>
                <w:lang w:bidi="mr-IN"/>
              </w:rPr>
              <w:t xml:space="preserve"> and expanding farmed areas. </w:t>
            </w:r>
          </w:p>
        </w:tc>
      </w:tr>
      <w:commentRangeStart w:id="58"/>
      <w:tr w:rsidR="000D6383" w:rsidRPr="00231A8C" w14:paraId="2F34D855" w14:textId="77777777" w:rsidTr="000D6383">
        <w:tc>
          <w:tcPr>
            <w:tcW w:w="527" w:type="pct"/>
          </w:tcPr>
          <w:p w14:paraId="41E76944" w14:textId="79F0C8A7" w:rsidR="000D6383" w:rsidRPr="00231A8C" w:rsidRDefault="000D6383" w:rsidP="009E6F79">
            <w:pPr>
              <w:pStyle w:val="ListParagraph"/>
              <w:spacing w:line="480" w:lineRule="auto"/>
              <w:ind w:left="0"/>
              <w:rPr>
                <w:rFonts w:ascii="Times New Roman" w:hAnsi="Times New Roman" w:cs="Times New Roman"/>
                <w:sz w:val="16"/>
                <w:szCs w:val="16"/>
                <w:lang w:bidi="mr-IN"/>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2lRjxij3","properties":{"formattedCitation":"(Shang et al., 2022)","plainCitation":"(Shang et al., 2022)","noteIndex":0},"citationItems":[{"id":1902,"uris":["http://zotero.org/users/12104509/items/XYDRWAJX"],"itemData":{"id":1902,"type":"chapter","abstract":"Synthetic aperture radars (SARs) propagate and measure the scattering of energy at microwave frequencies. These wavelengths are sensitive to the dielectric properties and structural characteristics of targets, and less affected by weather conditions than sensors that operate in optical wavelengths. Given these advantages, SARs are appealing for use in operational crop growth monitoring. Engineering advancements in SAR technologies, new processing algorithms, and the availability of open-access SAR data, have led to the recent acceleration in the uptake of this technology to map and monitor Earth systems. The exploitation of SAR is now demonstrated in a wide range of operational land applications, including the mapping and monitoring of agricultural ecosystems. This chapter provides an overview of—(1) recent advancements in SAR systems; (2) a summary of SAR information sources, followed by the applications in crop monitoring including crop classification, crop parameter estimation, and change detection; and (3) summary and perspectives for future application development.","container-title":"Recent Remote Sensing Sensor Applications - Satellites and Unmanned Aerial Vehicles (UAVs)","ISBN":"978-1-83969-545-2","language":"en","note":"DOI: 10.5772/intechopen.102917","publisher":"IntechOpen","source":"www.intechopen.com","title":"Recent Advancement of Synthetic Aperture Radar (SAR) Systems and Their Applications to Crop Growth Monitoring","URL":"https://www.intechopen.com/chapters/81228","author":[{"family":"Shang","given":"Jiali"},{"family":"Liu","given":"Jiangui"},{"family":"Chen","given":"Zhongxin"},{"family":"McNairn","given":"Heather"},{"family":"Davidson","given":"Andrew"},{"family":"Shang","given":"Jiali"},{"family":"Liu","given":"Jiangui"},{"family":"Chen","given":"Zhongxin"},{"family":"McNairn","given":"Heather"},{"family":"Davidson","given":"Andrew"}],"accessed":{"date-parts":[["2024",6,5]]},"issued":{"date-parts":[["2022",4,12]]}}}],"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Shang et al., 2022)</w:t>
            </w:r>
            <w:r w:rsidRPr="00231A8C">
              <w:rPr>
                <w:rFonts w:ascii="Times New Roman" w:hAnsi="Times New Roman" w:cs="Times New Roman"/>
                <w:sz w:val="16"/>
                <w:szCs w:val="16"/>
              </w:rPr>
              <w:fldChar w:fldCharType="end"/>
            </w:r>
          </w:p>
        </w:tc>
        <w:tc>
          <w:tcPr>
            <w:tcW w:w="674" w:type="pct"/>
          </w:tcPr>
          <w:p w14:paraId="65BE317D" w14:textId="254EA9A1" w:rsidR="000D6383" w:rsidRPr="000D6383" w:rsidRDefault="00000000" w:rsidP="009E6F79">
            <w:pPr>
              <w:spacing w:line="480" w:lineRule="auto"/>
              <w:rPr>
                <w:rFonts w:ascii="Times New Roman" w:hAnsi="Times New Roman" w:cs="Times New Roman"/>
                <w:sz w:val="16"/>
                <w:szCs w:val="16"/>
              </w:rPr>
            </w:pPr>
            <w:hyperlink r:id="rId14" w:tgtFrame="_blank" w:history="1">
              <w:r w:rsidR="000D6383" w:rsidRPr="00231A8C">
                <w:rPr>
                  <w:rFonts w:ascii="Times New Roman" w:hAnsi="Times New Roman" w:cs="Times New Roman"/>
                  <w:sz w:val="16"/>
                  <w:szCs w:val="16"/>
                </w:rPr>
                <w:t>Crop Growth Monitoring</w:t>
              </w:r>
            </w:hyperlink>
          </w:p>
        </w:tc>
        <w:tc>
          <w:tcPr>
            <w:tcW w:w="674" w:type="pct"/>
          </w:tcPr>
          <w:p w14:paraId="4C7D75CE" w14:textId="55CE3BCF" w:rsidR="000D6383" w:rsidRPr="00231A8C" w:rsidRDefault="000D6383" w:rsidP="009E6F79">
            <w:pPr>
              <w:spacing w:line="480" w:lineRule="auto"/>
              <w:rPr>
                <w:rFonts w:ascii="Times New Roman" w:hAnsi="Times New Roman" w:cs="Times New Roman"/>
                <w:sz w:val="16"/>
                <w:szCs w:val="16"/>
                <w:lang w:bidi="mr-IN"/>
              </w:rPr>
            </w:pPr>
            <w:r w:rsidRPr="00231A8C">
              <w:rPr>
                <w:rFonts w:ascii="Times New Roman" w:hAnsi="Times New Roman" w:cs="Times New Roman"/>
                <w:sz w:val="16"/>
                <w:szCs w:val="16"/>
              </w:rPr>
              <w:t>Review Article</w:t>
            </w:r>
          </w:p>
        </w:tc>
        <w:tc>
          <w:tcPr>
            <w:tcW w:w="914" w:type="pct"/>
          </w:tcPr>
          <w:p w14:paraId="63D9687C"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Literature Survey</w:t>
            </w:r>
          </w:p>
          <w:p w14:paraId="041D412C" w14:textId="77777777" w:rsidR="000D6383" w:rsidRPr="00231A8C" w:rsidRDefault="000D6383" w:rsidP="009E6F79">
            <w:pPr>
              <w:spacing w:line="480" w:lineRule="auto"/>
              <w:rPr>
                <w:rFonts w:ascii="Times New Roman" w:hAnsi="Times New Roman" w:cs="Times New Roman"/>
                <w:sz w:val="16"/>
                <w:szCs w:val="16"/>
              </w:rPr>
            </w:pPr>
          </w:p>
        </w:tc>
        <w:tc>
          <w:tcPr>
            <w:tcW w:w="1205" w:type="pct"/>
          </w:tcPr>
          <w:p w14:paraId="268A59A8"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AR data used for soil moisture estimation in agriculture.</w:t>
            </w:r>
          </w:p>
          <w:p w14:paraId="249E3822"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AR-based indices aid in crop parameter extraction for monitoring.</w:t>
            </w:r>
          </w:p>
          <w:p w14:paraId="7159E696" w14:textId="64DC295F"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AR and optical data integration improve crop mapping accuracy.</w:t>
            </w:r>
          </w:p>
        </w:tc>
        <w:tc>
          <w:tcPr>
            <w:tcW w:w="1006" w:type="pct"/>
          </w:tcPr>
          <w:p w14:paraId="6D2C041D"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ecent advancements in SAR systems and processing algorithms have accelerated the use of SAR technology in crop monitoring.</w:t>
            </w:r>
          </w:p>
          <w:p w14:paraId="20EFEBC6" w14:textId="53AD8D03" w:rsidR="000D6383" w:rsidRPr="00231A8C" w:rsidRDefault="009B7F08" w:rsidP="009E6F79">
            <w:pPr>
              <w:spacing w:line="480" w:lineRule="auto"/>
              <w:rPr>
                <w:rFonts w:ascii="Times New Roman" w:hAnsi="Times New Roman" w:cs="Times New Roman"/>
                <w:sz w:val="16"/>
                <w:szCs w:val="16"/>
              </w:rPr>
            </w:pPr>
            <w:r w:rsidRPr="009B7F08">
              <w:rPr>
                <w:rFonts w:ascii="Times New Roman" w:hAnsi="Times New Roman" w:cs="Times New Roman"/>
                <w:sz w:val="16"/>
                <w:szCs w:val="16"/>
              </w:rPr>
              <w:t xml:space="preserve">Crop mapping with great precision requires the combination of optical </w:t>
            </w:r>
            <w:r w:rsidRPr="009B7F08">
              <w:rPr>
                <w:rFonts w:ascii="Times New Roman" w:hAnsi="Times New Roman" w:cs="Times New Roman"/>
                <w:sz w:val="16"/>
                <w:szCs w:val="16"/>
              </w:rPr>
              <w:lastRenderedPageBreak/>
              <w:t>and SAR data.</w:t>
            </w:r>
            <w:commentRangeEnd w:id="58"/>
            <w:r w:rsidR="00160D5F">
              <w:rPr>
                <w:rStyle w:val="CommentReference"/>
              </w:rPr>
              <w:commentReference w:id="58"/>
            </w:r>
          </w:p>
        </w:tc>
      </w:tr>
      <w:tr w:rsidR="00C80CCB" w:rsidRPr="00231A8C" w14:paraId="2B1C0C72" w14:textId="77777777" w:rsidTr="000D6383">
        <w:tc>
          <w:tcPr>
            <w:tcW w:w="527" w:type="pct"/>
          </w:tcPr>
          <w:p w14:paraId="62B1BB5D" w14:textId="77777777"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rPr>
              <w:lastRenderedPageBreak/>
              <w:fldChar w:fldCharType="begin"/>
            </w:r>
            <w:r w:rsidRPr="00231A8C">
              <w:rPr>
                <w:rFonts w:ascii="Times New Roman" w:hAnsi="Times New Roman" w:cs="Times New Roman"/>
                <w:sz w:val="16"/>
                <w:szCs w:val="16"/>
              </w:rPr>
              <w:instrText xml:space="preserve"> ADDIN ZOTERO_ITEM CSL_CITATION {"citationID":"Q2EGGyhe","properties":{"formattedCitation":"(Shaik et al., 2023)","plainCitation":"(Shaik et al., 2023)","noteIndex":0},"citationItems":[{"id":1980,"uris":["http://zotero.org/users/12104509/items/XIYFQR4I"],"itemData":{"id":1980,"type":"paper-conference","abstract":"The agricultural sector plays an important part in the Indian economy. Crop diversification benefits both the economy and the environment. Crop growth patterns and their practices increase soil fertility and ensure market diversity. Farmers working in small croplands rely heavily on seasonal rainfall for crop irrigation. Synthetic Aperture Radar (SAR) imagery is widely used in crop monitoring and classification. SAR backscattering is sensitive to crop dielectric properties. The study deals with the assessment of crop growth temporal patterns using multi-temporal Sentinel-IA SAR data. The Sentinel-IA Ground Range Detected (GRD) data products (VH and VV polarization) are acquired from 21st August 2019 to 01st January 2022 with a 12-day time interval. Ginger, tobacco, paddy, cabbage, and pumpkin were the crops cultivated during the considered period. The study focused on the applicability of multi-temporal SAR imagery to crop classification and assessment of crop growth. Crop classification using Random Forest (RF) is carried out on SAR images and Discrete Wavelet Transform (DWT) with ‘Haar’ wavelet filter is applied to SAR images to study the effectiveness of wavelet transform on backscattering values. From the study, it is concluded that DWT analysis of VH polarized data can distinguish crops better than VV polarized data with a distinct range of crop pixel values. Hence by using the DWT techniques for crops alone, misclassification can be reduced which helps to improve the accuracy of crop monitoring.","container-title":"2023 2nd International Conference for Innovation in Technology (INOCON)","DOI":"10.1109/INOCON57975.2023.10101008","event-title":"2023 2nd International Conference for Innovation in Technology (INOCON)","page":"1-6","source":"IEEE Xplore","title":"Analysis of Discrete Wavelet Transforms for Different Crops using Sentinel-1 SAR data","URL":"https://ieeexplore.ieee.org/document/10101008","author":[{"family":"Shaik","given":"Salma"},{"family":"Kishor","given":"Ket Snehal"},{"family":"Dodamani","given":"B. M."}],"accessed":{"date-parts":[["2024",6,6]]},"issued":{"date-parts":[["2023",3]]}}}],"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rPr>
              <w:t>(Shaik et al., 2023)</w:t>
            </w:r>
            <w:r w:rsidRPr="00231A8C">
              <w:rPr>
                <w:rFonts w:ascii="Times New Roman" w:hAnsi="Times New Roman" w:cs="Times New Roman"/>
                <w:sz w:val="16"/>
                <w:szCs w:val="16"/>
              </w:rPr>
              <w:fldChar w:fldCharType="end"/>
            </w:r>
          </w:p>
        </w:tc>
        <w:tc>
          <w:tcPr>
            <w:tcW w:w="674" w:type="pct"/>
          </w:tcPr>
          <w:p w14:paraId="576DD219" w14:textId="01E11D6E" w:rsidR="00C80CCB" w:rsidRPr="00231A8C" w:rsidRDefault="00000000" w:rsidP="009E6F79">
            <w:pPr>
              <w:spacing w:line="480" w:lineRule="auto"/>
              <w:rPr>
                <w:rFonts w:ascii="Times New Roman" w:hAnsi="Times New Roman" w:cs="Times New Roman"/>
                <w:sz w:val="16"/>
                <w:szCs w:val="16"/>
              </w:rPr>
            </w:pPr>
            <w:hyperlink r:id="rId15" w:tgtFrame="_blank" w:history="1">
              <w:r w:rsidR="000D6383">
                <w:rPr>
                  <w:rFonts w:ascii="Times New Roman" w:hAnsi="Times New Roman" w:cs="Times New Roman"/>
                  <w:sz w:val="16"/>
                  <w:szCs w:val="16"/>
                </w:rPr>
                <w:t>Crop</w:t>
              </w:r>
            </w:hyperlink>
            <w:r w:rsidR="000D6383">
              <w:rPr>
                <w:rFonts w:ascii="Times New Roman" w:hAnsi="Times New Roman" w:cs="Times New Roman"/>
                <w:sz w:val="16"/>
                <w:szCs w:val="16"/>
              </w:rPr>
              <w:t xml:space="preserve"> Monitoring</w:t>
            </w:r>
          </w:p>
          <w:p w14:paraId="2B21F7D4" w14:textId="77777777" w:rsidR="00C80CCB" w:rsidRPr="00231A8C" w:rsidRDefault="00C80CCB" w:rsidP="009E6F79">
            <w:pPr>
              <w:pStyle w:val="ListParagraph"/>
              <w:spacing w:line="480" w:lineRule="auto"/>
              <w:ind w:left="0"/>
              <w:rPr>
                <w:rFonts w:ascii="Times New Roman" w:hAnsi="Times New Roman" w:cs="Times New Roman"/>
                <w:sz w:val="16"/>
                <w:szCs w:val="16"/>
              </w:rPr>
            </w:pPr>
          </w:p>
        </w:tc>
        <w:tc>
          <w:tcPr>
            <w:tcW w:w="674" w:type="pct"/>
          </w:tcPr>
          <w:p w14:paraId="512D4553" w14:textId="74AF9AD4" w:rsidR="00C80CCB" w:rsidRPr="00231A8C" w:rsidRDefault="00C80CCB" w:rsidP="009E6F79">
            <w:pPr>
              <w:pStyle w:val="ListParagraph"/>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Sentinel-1 SAR </w:t>
            </w:r>
            <w:r w:rsidR="000F5C68" w:rsidRPr="00231A8C">
              <w:rPr>
                <w:rFonts w:ascii="Times New Roman" w:hAnsi="Times New Roman" w:cs="Times New Roman"/>
                <w:sz w:val="16"/>
                <w:szCs w:val="16"/>
              </w:rPr>
              <w:t>Data</w:t>
            </w:r>
          </w:p>
        </w:tc>
        <w:tc>
          <w:tcPr>
            <w:tcW w:w="914" w:type="pct"/>
          </w:tcPr>
          <w:p w14:paraId="50C95BAA"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andom Forest (RF) Classifier</w:t>
            </w:r>
          </w:p>
          <w:p w14:paraId="26163D52" w14:textId="5CE70181"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Discrete Wavelet Transform (DWT) </w:t>
            </w:r>
          </w:p>
        </w:tc>
        <w:tc>
          <w:tcPr>
            <w:tcW w:w="1205" w:type="pct"/>
          </w:tcPr>
          <w:p w14:paraId="3E3B4463" w14:textId="1A3F8F60" w:rsidR="00C80CCB" w:rsidRPr="00231A8C" w:rsidRDefault="002140E3" w:rsidP="009E6F79">
            <w:pPr>
              <w:spacing w:line="480" w:lineRule="auto"/>
              <w:rPr>
                <w:rFonts w:ascii="Times New Roman" w:hAnsi="Times New Roman" w:cs="Times New Roman"/>
                <w:sz w:val="16"/>
                <w:szCs w:val="16"/>
              </w:rPr>
            </w:pPr>
            <w:r w:rsidRPr="002140E3">
              <w:rPr>
                <w:rFonts w:ascii="Times New Roman" w:hAnsi="Times New Roman" w:cs="Times New Roman"/>
                <w:sz w:val="16"/>
                <w:szCs w:val="16"/>
              </w:rPr>
              <w:t xml:space="preserve">Compared to VV polarized data, DWT analysis of VH polarized data is more effective at </w:t>
            </w:r>
            <w:r>
              <w:rPr>
                <w:rFonts w:ascii="Times New Roman" w:hAnsi="Times New Roman" w:cs="Times New Roman"/>
                <w:sz w:val="16"/>
                <w:szCs w:val="16"/>
              </w:rPr>
              <w:t xml:space="preserve">distinguishing </w:t>
            </w:r>
            <w:r w:rsidRPr="002140E3">
              <w:rPr>
                <w:rFonts w:ascii="Times New Roman" w:hAnsi="Times New Roman" w:cs="Times New Roman"/>
                <w:sz w:val="16"/>
                <w:szCs w:val="16"/>
              </w:rPr>
              <w:t>crops.</w:t>
            </w:r>
          </w:p>
        </w:tc>
        <w:tc>
          <w:tcPr>
            <w:tcW w:w="1006" w:type="pct"/>
          </w:tcPr>
          <w:p w14:paraId="68D4144F" w14:textId="33C8EABD" w:rsidR="00E81B59"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DWT reduces misclassification in crop monitoring using SAR imagery</w:t>
            </w:r>
            <w:r w:rsidR="00FF2B5C">
              <w:rPr>
                <w:rFonts w:ascii="Times New Roman" w:hAnsi="Times New Roman" w:cs="Times New Roman"/>
                <w:sz w:val="16"/>
                <w:szCs w:val="16"/>
              </w:rPr>
              <w:t>.</w:t>
            </w:r>
          </w:p>
        </w:tc>
      </w:tr>
      <w:tr w:rsidR="00C80CCB" w:rsidRPr="00231A8C" w14:paraId="655F9730" w14:textId="77777777" w:rsidTr="000D6383">
        <w:tc>
          <w:tcPr>
            <w:tcW w:w="527" w:type="pct"/>
          </w:tcPr>
          <w:p w14:paraId="6E16318D" w14:textId="77777777"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czWsC9pk","properties":{"formattedCitation":"(Dong et al., 2023)","plainCitation":"(Dong et al., 2023)","noteIndex":0},"citationItems":[{"id":1978,"uris":["http://zotero.org/users/12104509/items/E6XEX6FT"],"itemData":{"id":1978,"type":"article-journal","abstract":"Soil moisture is a key factor in the water and heat exchange and energy transformation of the ecological systems and is of critical importance to the accurate obtainment of the soil moisture content for supervising water resources and protecting regional and global eco environments. In this study, we selected the soil moisture monitoring networks of Naqu, Maqu, and Tianjun on the Qinghai–Tibetan Plateau as the research areas, and we established a database of surface microwave scattering with the AIEM (advanced integral equation model) and the mathematical expressions for the backscattering coefficient, soil moisture, and surface roughness of the VV and VH polarizations.We proposed the soil moisture retrieval models of empirical and machine learnings algorithms (backpropagation neural network (BPNN), support vector machine (SVM), K-nearest neighbors (KNN), and random forest (RF)) for the ascending and descending orbits using Sentinel-1 and measurement data, and we also validated the accuracies of the retrieval model in the research areas. According to the results, there is a substantial logarithmic correlation among the backscattering coefficient, soil moisture, and combined roughness. Generally, we can use empirical models to estimate the soil moisture content, with an R² of 0.609, RMSE of 0.08, and MAE of 0.064 for the ascending orbit model and an R² of 0.554, RMSE of 0.086, and MAE of 0.071 for the descending orbit model. The soil moisture contents are underestimated when the volumetric water content is high. The soil moisture retrieval accuracy is improved with machine learning algorithms compared to the empirical model, and the performance of the RF algorithm is superior to those of the other machine learning algorithms. The RF algorithm also achieved satisfactory performances for the Maqu and Tianjun networks. The accuracies of the inversion models for the ascending orbit in the three soil moisture monitoring networks were better than those for the descending orbit.","container-title":"Remote Sensing","DOI":"10.3390/rs15010153","ISSN":"2072-4292","issue":"1","language":"en","license":"http://creativecommons.org/licenses/by/3.0/","note":"number: 1\npublisher: Multidisciplinary Digital Publishing Institute","page":"153","source":"www.mdpi.com","title":"Surface Soil Moisture Retrieval on Qinghai-Tibetan Plateau Using Sentinel-1 Synthetic Aperture Radar Data and Machine Learning Algorithms","volume":"15","author":[{"family":"Dong","given":"Leilei"},{"family":"Wang","given":"Weizhen"},{"family":"Jin","given":"Rui"},{"family":"Xu","given":"Feinan"},{"family":"Zhang","given":"Yang"}],"issued":{"date-parts":[["2023",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rPr>
              <w:t>(Dong et al., 2023)</w:t>
            </w:r>
            <w:r w:rsidRPr="00231A8C">
              <w:rPr>
                <w:rFonts w:ascii="Times New Roman" w:hAnsi="Times New Roman" w:cs="Times New Roman"/>
                <w:sz w:val="16"/>
                <w:szCs w:val="16"/>
              </w:rPr>
              <w:fldChar w:fldCharType="end"/>
            </w:r>
          </w:p>
        </w:tc>
        <w:tc>
          <w:tcPr>
            <w:tcW w:w="674" w:type="pct"/>
          </w:tcPr>
          <w:p w14:paraId="650BBF7C" w14:textId="246754DE" w:rsidR="00C80CCB" w:rsidRPr="00231A8C" w:rsidRDefault="000D6383" w:rsidP="009E6F79">
            <w:pPr>
              <w:spacing w:line="480" w:lineRule="auto"/>
              <w:rPr>
                <w:rFonts w:ascii="Times New Roman" w:hAnsi="Times New Roman" w:cs="Times New Roman"/>
                <w:sz w:val="16"/>
                <w:szCs w:val="16"/>
              </w:rPr>
            </w:pPr>
            <w:r w:rsidRPr="000D6383">
              <w:rPr>
                <w:rFonts w:ascii="Times New Roman" w:hAnsi="Times New Roman" w:cs="Times New Roman"/>
                <w:sz w:val="16"/>
                <w:szCs w:val="16"/>
              </w:rPr>
              <w:t xml:space="preserve">Soil Moisture </w:t>
            </w:r>
          </w:p>
        </w:tc>
        <w:tc>
          <w:tcPr>
            <w:tcW w:w="674" w:type="pct"/>
          </w:tcPr>
          <w:p w14:paraId="0EBDE632" w14:textId="45AD6DBF" w:rsidR="00C80CCB" w:rsidRPr="00231A8C" w:rsidRDefault="00C80CCB" w:rsidP="009E6F79">
            <w:pPr>
              <w:pStyle w:val="ListParagraph"/>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Sentinel-1 SAR </w:t>
            </w:r>
            <w:r w:rsidR="000F5C68" w:rsidRPr="00231A8C">
              <w:rPr>
                <w:rFonts w:ascii="Times New Roman" w:hAnsi="Times New Roman" w:cs="Times New Roman"/>
                <w:sz w:val="16"/>
                <w:szCs w:val="16"/>
              </w:rPr>
              <w:t>Data</w:t>
            </w:r>
          </w:p>
        </w:tc>
        <w:tc>
          <w:tcPr>
            <w:tcW w:w="914" w:type="pct"/>
          </w:tcPr>
          <w:p w14:paraId="2634C017" w14:textId="4ECBF4F3" w:rsidR="00C80CCB" w:rsidRPr="00231A8C" w:rsidRDefault="008F7371" w:rsidP="009E6F79">
            <w:pPr>
              <w:spacing w:line="480" w:lineRule="auto"/>
              <w:rPr>
                <w:rFonts w:ascii="Times New Roman" w:hAnsi="Times New Roman" w:cs="Times New Roman"/>
                <w:sz w:val="16"/>
                <w:szCs w:val="16"/>
              </w:rPr>
            </w:pPr>
            <w:r w:rsidRPr="008F7371">
              <w:rPr>
                <w:rFonts w:ascii="Times New Roman" w:hAnsi="Times New Roman" w:cs="Times New Roman"/>
                <w:sz w:val="16"/>
                <w:szCs w:val="16"/>
              </w:rPr>
              <w:t xml:space="preserve">machine learning algorithms </w:t>
            </w:r>
            <w:r>
              <w:rPr>
                <w:rFonts w:ascii="Times New Roman" w:hAnsi="Times New Roman" w:cs="Times New Roman"/>
                <w:sz w:val="16"/>
                <w:szCs w:val="16"/>
              </w:rPr>
              <w:t>and e</w:t>
            </w:r>
            <w:r w:rsidR="00C80CCB" w:rsidRPr="00231A8C">
              <w:rPr>
                <w:rFonts w:ascii="Times New Roman" w:hAnsi="Times New Roman" w:cs="Times New Roman"/>
                <w:sz w:val="16"/>
                <w:szCs w:val="16"/>
              </w:rPr>
              <w:t xml:space="preserve">mpirical </w:t>
            </w:r>
            <w:r w:rsidR="00826C4A">
              <w:rPr>
                <w:rFonts w:ascii="Times New Roman" w:hAnsi="Times New Roman" w:cs="Times New Roman"/>
                <w:sz w:val="16"/>
                <w:szCs w:val="16"/>
              </w:rPr>
              <w:t>models</w:t>
            </w:r>
            <w:r>
              <w:rPr>
                <w:rFonts w:ascii="Times New Roman" w:hAnsi="Times New Roman" w:cs="Times New Roman"/>
                <w:sz w:val="16"/>
                <w:szCs w:val="16"/>
              </w:rPr>
              <w:t xml:space="preserve"> are </w:t>
            </w:r>
            <w:r w:rsidR="00C80CCB" w:rsidRPr="00231A8C">
              <w:rPr>
                <w:rFonts w:ascii="Times New Roman" w:hAnsi="Times New Roman" w:cs="Times New Roman"/>
                <w:sz w:val="16"/>
                <w:szCs w:val="16"/>
              </w:rPr>
              <w:t>used for soil moisture retrieval</w:t>
            </w:r>
          </w:p>
          <w:p w14:paraId="50BA0779"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Models include BPNN, SVM, KNN, and RF algorithms</w:t>
            </w:r>
          </w:p>
          <w:p w14:paraId="0BBD93FD" w14:textId="77777777" w:rsidR="00C80CCB" w:rsidRPr="00231A8C" w:rsidRDefault="00C80CCB" w:rsidP="009E6F79">
            <w:pPr>
              <w:spacing w:line="480" w:lineRule="auto"/>
              <w:rPr>
                <w:rFonts w:ascii="Times New Roman" w:hAnsi="Times New Roman" w:cs="Times New Roman"/>
                <w:sz w:val="16"/>
                <w:szCs w:val="16"/>
              </w:rPr>
            </w:pPr>
          </w:p>
        </w:tc>
        <w:tc>
          <w:tcPr>
            <w:tcW w:w="1205" w:type="pct"/>
          </w:tcPr>
          <w:p w14:paraId="02E2FB06" w14:textId="0347828C" w:rsidR="00DF4F23" w:rsidRPr="00231A8C" w:rsidRDefault="008823A8" w:rsidP="009E6F79">
            <w:pPr>
              <w:spacing w:line="480" w:lineRule="auto"/>
              <w:rPr>
                <w:rFonts w:ascii="Times New Roman" w:hAnsi="Times New Roman" w:cs="Times New Roman"/>
                <w:sz w:val="16"/>
                <w:szCs w:val="16"/>
              </w:rPr>
            </w:pPr>
            <w:r>
              <w:rPr>
                <w:rFonts w:ascii="Times New Roman" w:hAnsi="Times New Roman" w:cs="Times New Roman"/>
                <w:sz w:val="16"/>
                <w:szCs w:val="16"/>
              </w:rPr>
              <w:t>T</w:t>
            </w:r>
            <w:r w:rsidR="00DF4F23" w:rsidRPr="00DF4F23">
              <w:rPr>
                <w:rFonts w:ascii="Times New Roman" w:hAnsi="Times New Roman" w:cs="Times New Roman"/>
                <w:sz w:val="16"/>
                <w:szCs w:val="16"/>
              </w:rPr>
              <w:t>he soil moisture content estimate</w:t>
            </w:r>
            <w:r>
              <w:rPr>
                <w:rFonts w:ascii="Times New Roman" w:hAnsi="Times New Roman" w:cs="Times New Roman"/>
                <w:sz w:val="16"/>
                <w:szCs w:val="16"/>
              </w:rPr>
              <w:t xml:space="preserve"> with the empirical model</w:t>
            </w:r>
            <w:r w:rsidR="009F0124">
              <w:rPr>
                <w:rFonts w:ascii="Times New Roman" w:hAnsi="Times New Roman" w:cs="Times New Roman"/>
                <w:sz w:val="16"/>
                <w:szCs w:val="16"/>
              </w:rPr>
              <w:t xml:space="preserve"> </w:t>
            </w:r>
            <w:r w:rsidR="0009119D">
              <w:rPr>
                <w:rFonts w:ascii="Times New Roman" w:hAnsi="Times New Roman" w:cs="Times New Roman"/>
                <w:sz w:val="16"/>
                <w:szCs w:val="16"/>
              </w:rPr>
              <w:t>obtained the following result: the ascending orbit model had an R2 of 0.609, MAE of 0.064, RMSE of 0.08, and</w:t>
            </w:r>
            <w:r w:rsidR="00DF4F23" w:rsidRPr="00DF4F23">
              <w:rPr>
                <w:rFonts w:ascii="Times New Roman" w:hAnsi="Times New Roman" w:cs="Times New Roman"/>
                <w:sz w:val="16"/>
                <w:szCs w:val="16"/>
              </w:rPr>
              <w:t xml:space="preserve"> the descending orbit model had an R2 of 0.554, </w:t>
            </w:r>
            <w:r w:rsidR="00CD2946" w:rsidRPr="00DF4F23">
              <w:rPr>
                <w:rFonts w:ascii="Times New Roman" w:hAnsi="Times New Roman" w:cs="Times New Roman"/>
                <w:sz w:val="16"/>
                <w:szCs w:val="16"/>
              </w:rPr>
              <w:t>MAE of 0.071</w:t>
            </w:r>
            <w:r w:rsidR="00CD2946">
              <w:rPr>
                <w:rFonts w:ascii="Times New Roman" w:hAnsi="Times New Roman" w:cs="Times New Roman"/>
                <w:sz w:val="16"/>
                <w:szCs w:val="16"/>
              </w:rPr>
              <w:t xml:space="preserve"> </w:t>
            </w:r>
            <w:r w:rsidR="00DF4F23" w:rsidRPr="00DF4F23">
              <w:rPr>
                <w:rFonts w:ascii="Times New Roman" w:hAnsi="Times New Roman" w:cs="Times New Roman"/>
                <w:sz w:val="16"/>
                <w:szCs w:val="16"/>
              </w:rPr>
              <w:t>an</w:t>
            </w:r>
            <w:r w:rsidR="00CD2946">
              <w:rPr>
                <w:rFonts w:ascii="Times New Roman" w:hAnsi="Times New Roman" w:cs="Times New Roman"/>
                <w:sz w:val="16"/>
                <w:szCs w:val="16"/>
              </w:rPr>
              <w:t>d</w:t>
            </w:r>
            <w:r w:rsidR="00DF4F23" w:rsidRPr="00DF4F23">
              <w:rPr>
                <w:rFonts w:ascii="Times New Roman" w:hAnsi="Times New Roman" w:cs="Times New Roman"/>
                <w:sz w:val="16"/>
                <w:szCs w:val="16"/>
              </w:rPr>
              <w:t xml:space="preserve"> RMSE of 0.086</w:t>
            </w:r>
            <w:r w:rsidR="00CD2946">
              <w:rPr>
                <w:rFonts w:ascii="Times New Roman" w:hAnsi="Times New Roman" w:cs="Times New Roman"/>
                <w:sz w:val="16"/>
                <w:szCs w:val="16"/>
              </w:rPr>
              <w:t>.</w:t>
            </w:r>
            <w:r w:rsidR="00DF4F23" w:rsidRPr="00DF4F23">
              <w:rPr>
                <w:rFonts w:ascii="Times New Roman" w:hAnsi="Times New Roman" w:cs="Times New Roman"/>
                <w:sz w:val="16"/>
                <w:szCs w:val="16"/>
              </w:rPr>
              <w:t xml:space="preserve"> </w:t>
            </w:r>
          </w:p>
        </w:tc>
        <w:tc>
          <w:tcPr>
            <w:tcW w:w="1006" w:type="pct"/>
          </w:tcPr>
          <w:p w14:paraId="58C4CBCD" w14:textId="5B0602EC"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Empirical models underestimate high soil moisture content, </w:t>
            </w:r>
            <w:r w:rsidR="00FF2B5C">
              <w:rPr>
                <w:rFonts w:ascii="Times New Roman" w:hAnsi="Times New Roman" w:cs="Times New Roman"/>
                <w:sz w:val="16"/>
                <w:szCs w:val="16"/>
              </w:rPr>
              <w:t>resulting in better ascending orbit results</w:t>
            </w:r>
            <w:r w:rsidRPr="00231A8C">
              <w:rPr>
                <w:rFonts w:ascii="Times New Roman" w:hAnsi="Times New Roman" w:cs="Times New Roman"/>
                <w:sz w:val="16"/>
                <w:szCs w:val="16"/>
              </w:rPr>
              <w:t>.</w:t>
            </w:r>
          </w:p>
          <w:p w14:paraId="10CB6147"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F algorithm outperforms BPNN, SVM, and KNN in soil moisture retrieval.</w:t>
            </w:r>
          </w:p>
        </w:tc>
      </w:tr>
      <w:tr w:rsidR="00C80CCB" w:rsidRPr="00231A8C" w14:paraId="7A18E4D9" w14:textId="77777777" w:rsidTr="000D6383">
        <w:tc>
          <w:tcPr>
            <w:tcW w:w="527" w:type="pct"/>
          </w:tcPr>
          <w:p w14:paraId="1F3807B2" w14:textId="77777777"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uJ5KaWn1","properties":{"formattedCitation":"(Chauhan et al., 2019)","plainCitation":"(Chauhan et al., 2019)","noteIndex":0},"citationItems":[{"id":1983,"uris":["http://zotero.org/users/12104509/items/AWYGFT9Y"],"itemData":{"id":1983,"type":"article-journal","abstract":"The objective of this paper was to explore the potential of hybrid-polarized (RH and RV) RISAT-1 SAR data to retrieve the height of wheat crop-an important winter crop in South Asian countries including India. The images acquired over north-west India in 2015 covered critical growth stages of wheat. The field campaigns were carried out in synchronous with the SAR passes. Considering the dominant role of underlying soil cover in the total backscatter (σtotal0) response from a target, we propose that refining the σtotal0 by reducing the effect of underlying soil can significantly improve the retrieval accuracy of crop height (CH). To achieve this, we modified the existing water cloud model (WCM) to estimate soil-corrected vegetation backscatter (σveg0). Leaf area index and interaction factor showed great potential as the vegetation descriptors in modeling σtotal0 using WCM. A comparative analysis between the CH retrieved from σtotal0 and σveg0 using multilayer perceptron neural networks revealed the response of C-band backscatter to CH. CH was moderately correlated to σtotal0, but the results improved considerably with the substitution of σtotal0 with σveg0. This holds true particularly in the early growth stages of crop growth when the vegetation cover is scarce and there is a substantial effect of soil background on the remote sensing signal. Thus, the results suggest suitability of C-band hybrid-polarized data for the assessment of CH.","container-title":"IEEE Journal of Selected Topics in Applied Earth Observations and Remote Sensing","DOI":"10.1109/JSTARS.2019.2919604","ISSN":"2151-1535","issue":"8","note":"event-title: IEEE Journal of Selected Topics in Applied Earth Observations and Remote Sensing","page":"2928-2933","source":"IEEE Xplore","title":"Crop Height Estimation Using RISAT-1 Hybrid-Polarized Synthetic Aperture Radar Data","volume":"12","author":[{"family":"Chauhan","given":"Sugandh"},{"family":"Srivastava","given":"Hari Shanker"},{"family":"Patel","given":"Parul"}],"issued":{"date-parts":[["2019",8]]}}}],"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rPr>
              <w:t>(Chauhan et al., 2019)</w:t>
            </w:r>
            <w:r w:rsidRPr="00231A8C">
              <w:rPr>
                <w:rFonts w:ascii="Times New Roman" w:hAnsi="Times New Roman" w:cs="Times New Roman"/>
                <w:sz w:val="16"/>
                <w:szCs w:val="16"/>
              </w:rPr>
              <w:fldChar w:fldCharType="end"/>
            </w:r>
          </w:p>
        </w:tc>
        <w:tc>
          <w:tcPr>
            <w:tcW w:w="674" w:type="pct"/>
          </w:tcPr>
          <w:p w14:paraId="438C09C9" w14:textId="2B2F9A66" w:rsidR="00C80CCB" w:rsidRPr="00231A8C" w:rsidRDefault="00000000" w:rsidP="009E6F79">
            <w:pPr>
              <w:spacing w:line="480" w:lineRule="auto"/>
              <w:rPr>
                <w:rFonts w:ascii="Times New Roman" w:hAnsi="Times New Roman" w:cs="Times New Roman"/>
                <w:sz w:val="16"/>
                <w:szCs w:val="16"/>
              </w:rPr>
            </w:pPr>
            <w:hyperlink r:id="rId16" w:tgtFrame="_blank" w:history="1">
              <w:r w:rsidR="00C80CCB" w:rsidRPr="00231A8C">
                <w:rPr>
                  <w:rFonts w:ascii="Times New Roman" w:hAnsi="Times New Roman" w:cs="Times New Roman"/>
                  <w:sz w:val="16"/>
                  <w:szCs w:val="16"/>
                </w:rPr>
                <w:t xml:space="preserve">Crop Height </w:t>
              </w:r>
            </w:hyperlink>
          </w:p>
          <w:p w14:paraId="6E6040DA" w14:textId="77777777" w:rsidR="00C80CCB" w:rsidRPr="00231A8C" w:rsidRDefault="00C80CCB" w:rsidP="009E6F79">
            <w:pPr>
              <w:spacing w:line="480" w:lineRule="auto"/>
              <w:rPr>
                <w:rFonts w:ascii="Times New Roman" w:hAnsi="Times New Roman" w:cs="Times New Roman"/>
                <w:sz w:val="16"/>
                <w:szCs w:val="16"/>
              </w:rPr>
            </w:pPr>
          </w:p>
        </w:tc>
        <w:tc>
          <w:tcPr>
            <w:tcW w:w="674" w:type="pct"/>
          </w:tcPr>
          <w:p w14:paraId="7DA4ED6B" w14:textId="334726AA" w:rsidR="00C80CCB" w:rsidRPr="00231A8C" w:rsidRDefault="00C80CCB" w:rsidP="009E6F79">
            <w:pPr>
              <w:pStyle w:val="ListParagraph"/>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 RISAT-1 SAR </w:t>
            </w:r>
            <w:r w:rsidR="000F5C68" w:rsidRPr="00231A8C">
              <w:rPr>
                <w:rFonts w:ascii="Times New Roman" w:hAnsi="Times New Roman" w:cs="Times New Roman"/>
                <w:sz w:val="16"/>
                <w:szCs w:val="16"/>
              </w:rPr>
              <w:t>Data</w:t>
            </w:r>
          </w:p>
        </w:tc>
        <w:tc>
          <w:tcPr>
            <w:tcW w:w="914" w:type="pct"/>
          </w:tcPr>
          <w:p w14:paraId="7EA898D2" w14:textId="67ADF2DC"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Modified water cloud </w:t>
            </w:r>
            <w:r w:rsidR="003F7970">
              <w:rPr>
                <w:rFonts w:ascii="Times New Roman" w:hAnsi="Times New Roman" w:cs="Times New Roman"/>
                <w:sz w:val="16"/>
                <w:szCs w:val="16"/>
              </w:rPr>
              <w:t>models</w:t>
            </w:r>
            <w:r w:rsidRPr="00231A8C">
              <w:rPr>
                <w:rFonts w:ascii="Times New Roman" w:hAnsi="Times New Roman" w:cs="Times New Roman"/>
                <w:sz w:val="16"/>
                <w:szCs w:val="16"/>
              </w:rPr>
              <w:t xml:space="preserve"> and artificial neural networks </w:t>
            </w:r>
            <w:r w:rsidR="00D25C37">
              <w:rPr>
                <w:rFonts w:ascii="Times New Roman" w:hAnsi="Times New Roman" w:cs="Times New Roman"/>
                <w:sz w:val="16"/>
                <w:szCs w:val="16"/>
              </w:rPr>
              <w:t xml:space="preserve">were employed for </w:t>
            </w:r>
            <w:r w:rsidR="00D25C37" w:rsidRPr="00D25C37">
              <w:rPr>
                <w:rFonts w:ascii="Times New Roman" w:hAnsi="Times New Roman" w:cs="Times New Roman"/>
                <w:sz w:val="16"/>
                <w:szCs w:val="16"/>
              </w:rPr>
              <w:t>crop height estimation</w:t>
            </w:r>
            <w:r w:rsidRPr="00231A8C">
              <w:rPr>
                <w:rFonts w:ascii="Times New Roman" w:hAnsi="Times New Roman" w:cs="Times New Roman"/>
                <w:sz w:val="16"/>
                <w:szCs w:val="16"/>
              </w:rPr>
              <w:t>.</w:t>
            </w:r>
          </w:p>
          <w:p w14:paraId="24FBADB9" w14:textId="77777777" w:rsidR="00C80CCB" w:rsidRPr="00231A8C" w:rsidRDefault="00C80CCB" w:rsidP="009E6F79">
            <w:pPr>
              <w:spacing w:line="480" w:lineRule="auto"/>
              <w:rPr>
                <w:rFonts w:ascii="Times New Roman" w:hAnsi="Times New Roman" w:cs="Times New Roman"/>
                <w:sz w:val="16"/>
                <w:szCs w:val="16"/>
              </w:rPr>
            </w:pPr>
          </w:p>
        </w:tc>
        <w:tc>
          <w:tcPr>
            <w:tcW w:w="1205" w:type="pct"/>
          </w:tcPr>
          <w:p w14:paraId="66444861"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The backscatter coefficients </w:t>
            </w:r>
            <w:proofErr w:type="spellStart"/>
            <w:r w:rsidRPr="00231A8C">
              <w:rPr>
                <w:rFonts w:ascii="Times New Roman" w:hAnsi="Times New Roman" w:cs="Times New Roman"/>
                <w:sz w:val="16"/>
                <w:szCs w:val="16"/>
              </w:rPr>
              <w:t>σoT_RH</w:t>
            </w:r>
            <w:proofErr w:type="spellEnd"/>
            <w:r w:rsidRPr="00231A8C">
              <w:rPr>
                <w:rFonts w:ascii="Times New Roman" w:hAnsi="Times New Roman" w:cs="Times New Roman"/>
                <w:sz w:val="16"/>
                <w:szCs w:val="16"/>
              </w:rPr>
              <w:t xml:space="preserve"> and </w:t>
            </w:r>
            <w:proofErr w:type="spellStart"/>
            <w:r w:rsidRPr="00231A8C">
              <w:rPr>
                <w:rFonts w:ascii="Times New Roman" w:hAnsi="Times New Roman" w:cs="Times New Roman"/>
                <w:sz w:val="16"/>
                <w:szCs w:val="16"/>
              </w:rPr>
              <w:t>σoT_RV</w:t>
            </w:r>
            <w:proofErr w:type="spellEnd"/>
            <w:r w:rsidRPr="00231A8C">
              <w:rPr>
                <w:rFonts w:ascii="Times New Roman" w:hAnsi="Times New Roman" w:cs="Times New Roman"/>
                <w:sz w:val="16"/>
                <w:szCs w:val="16"/>
              </w:rPr>
              <w:t xml:space="preserve"> strongly correlate with volumetric soil moisture (R² of 0.70).</w:t>
            </w:r>
          </w:p>
          <w:p w14:paraId="64999797"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LAI and IF as canopy descriptors yield the best backscatter modeling results (R² up to 0.90 for </w:t>
            </w:r>
            <w:proofErr w:type="spellStart"/>
            <w:r w:rsidRPr="00231A8C">
              <w:rPr>
                <w:rFonts w:ascii="Times New Roman" w:hAnsi="Times New Roman" w:cs="Times New Roman"/>
                <w:sz w:val="16"/>
                <w:szCs w:val="16"/>
              </w:rPr>
              <w:t>σoT_RH</w:t>
            </w:r>
            <w:proofErr w:type="spellEnd"/>
            <w:r w:rsidRPr="00231A8C">
              <w:rPr>
                <w:rFonts w:ascii="Times New Roman" w:hAnsi="Times New Roman" w:cs="Times New Roman"/>
                <w:sz w:val="16"/>
                <w:szCs w:val="16"/>
              </w:rPr>
              <w:t>).</w:t>
            </w:r>
          </w:p>
        </w:tc>
        <w:tc>
          <w:tcPr>
            <w:tcW w:w="1006" w:type="pct"/>
          </w:tcPr>
          <w:p w14:paraId="73595A56"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CH moderately correlated to total backscatter, improved with vegetation backscatter.</w:t>
            </w:r>
          </w:p>
          <w:p w14:paraId="45EB9751" w14:textId="77777777" w:rsidR="00C80CCB" w:rsidRPr="00231A8C" w:rsidRDefault="00C80CCB" w:rsidP="009E6F79">
            <w:pPr>
              <w:pStyle w:val="ListParagraph"/>
              <w:spacing w:after="160" w:line="480" w:lineRule="auto"/>
              <w:ind w:left="0"/>
              <w:rPr>
                <w:rFonts w:ascii="Times New Roman" w:hAnsi="Times New Roman" w:cs="Times New Roman"/>
                <w:sz w:val="16"/>
                <w:szCs w:val="16"/>
              </w:rPr>
            </w:pPr>
            <w:r w:rsidRPr="00231A8C">
              <w:rPr>
                <w:rFonts w:ascii="Times New Roman" w:hAnsi="Times New Roman" w:cs="Times New Roman"/>
                <w:sz w:val="16"/>
                <w:szCs w:val="16"/>
              </w:rPr>
              <w:t>C-band hybrid-polarized data suitable for crop height assessment.</w:t>
            </w:r>
          </w:p>
        </w:tc>
      </w:tr>
      <w:tr w:rsidR="00C80CCB" w:rsidRPr="00231A8C" w14:paraId="26A2AECD" w14:textId="77777777" w:rsidTr="000D6383">
        <w:tc>
          <w:tcPr>
            <w:tcW w:w="527" w:type="pct"/>
          </w:tcPr>
          <w:p w14:paraId="281064A6" w14:textId="77777777"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2F8UMvok","properties":{"formattedCitation":"(Xing et al., 2022)","plainCitation":"(Xing et al., 2022)","noteIndex":0},"citationItems":[{"id":1986,"uris":["http://zotero.org/users/12104509/items/56H22RU2"],"itemData":{"id":1986,"type":"article-journal","abstract":"Soil moisture content (SMC) is an indispensable basic element for crop growth and development in agricultural production. Obtaining accurate information on SMC in real time over large agricultural areas has important guiding significance for crop yield estimation and production management. In this study, the paper reports on the retrieval of SMC from RADARSAT-2 polarimetric SAR data. The proposed SMC retrieval algorithm includes vegetation correction based on a ratio method and roughness correction based on the optimal roughness method. Three vegetation description parameters (i.e., RVI, LAI, and NDVI) serve as vegetation descriptors in the parameterization of the algorithm. To testify the vegetation correction result of the algorithm, the water cloud model (WCM) was compared with the algorithm. The calibrated integrated equation model (CIEM) was employed to describe the backscattering from the underlying soil. To improve the accuracy of SMC retrieval, the CIEM model was optimized by using the optimal roughness parameter and the normalization method of reference incidence angle. Validation against ground measurements showed a high correlation between the measured and estimated SMC when the NDVI serves as vegetation descriptor (R2 = 0.68, RMSE = 4.15 vol.%, p &lt; 0.01). The overall estimation performance of the proposed SMC retrieval algorithm is better than that of the WCM. It demonstrates that the proposed algorithm has an operational potential to estimate SMC over wheat fields during the growing season.","container-title":"Remote Sensing","DOI":"10.3390/rs14133210","ISSN":"2072-4292","issue":"13","language":"en","license":"http://creativecommons.org/licenses/by/3.0/","note":"number: 13\npublisher: Multidisciplinary Digital Publishing Institute","page":"3210","source":"www.mdpi.com","title":"Soil Moisture Retrieval Using SAR Backscattering Ratio Method during the Crop Growing Season","volume":"14","author":[{"family":"Xing","given":"Minfeng"},{"family":"Chen","given":"Lin"},{"family":"Wang","given":"Jinfei"},{"family":"Shang","given":"Jiali"},{"family":"Huang","given":"Xiaodong"}],"issued":{"date-parts":[["2022",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rPr>
              <w:t>(Xing et al., 2022)</w:t>
            </w:r>
            <w:r w:rsidRPr="00231A8C">
              <w:rPr>
                <w:rFonts w:ascii="Times New Roman" w:hAnsi="Times New Roman" w:cs="Times New Roman"/>
                <w:sz w:val="16"/>
                <w:szCs w:val="16"/>
              </w:rPr>
              <w:fldChar w:fldCharType="end"/>
            </w:r>
          </w:p>
        </w:tc>
        <w:tc>
          <w:tcPr>
            <w:tcW w:w="674" w:type="pct"/>
          </w:tcPr>
          <w:p w14:paraId="17F20C0C" w14:textId="0FBFBDD4" w:rsidR="00C80CCB" w:rsidRPr="00231A8C" w:rsidRDefault="00000000" w:rsidP="009E6F79">
            <w:pPr>
              <w:spacing w:line="480" w:lineRule="auto"/>
              <w:rPr>
                <w:rFonts w:ascii="Times New Roman" w:hAnsi="Times New Roman" w:cs="Times New Roman"/>
                <w:sz w:val="16"/>
                <w:szCs w:val="16"/>
              </w:rPr>
            </w:pPr>
            <w:hyperlink r:id="rId17" w:tgtFrame="_blank" w:history="1">
              <w:r w:rsidR="00C80CCB" w:rsidRPr="00231A8C">
                <w:rPr>
                  <w:rFonts w:ascii="Times New Roman" w:hAnsi="Times New Roman" w:cs="Times New Roman"/>
                  <w:sz w:val="16"/>
                  <w:szCs w:val="16"/>
                </w:rPr>
                <w:t xml:space="preserve">Soil Moisture </w:t>
              </w:r>
            </w:hyperlink>
          </w:p>
          <w:p w14:paraId="3BC4F6BC" w14:textId="77777777" w:rsidR="00C80CCB" w:rsidRPr="00231A8C" w:rsidRDefault="00C80CCB" w:rsidP="009E6F79">
            <w:pPr>
              <w:spacing w:line="480" w:lineRule="auto"/>
              <w:rPr>
                <w:rFonts w:ascii="Times New Roman" w:hAnsi="Times New Roman" w:cs="Times New Roman"/>
                <w:sz w:val="16"/>
                <w:szCs w:val="16"/>
              </w:rPr>
            </w:pPr>
          </w:p>
        </w:tc>
        <w:tc>
          <w:tcPr>
            <w:tcW w:w="674" w:type="pct"/>
          </w:tcPr>
          <w:p w14:paraId="0E3A63FD" w14:textId="4BF3A043" w:rsidR="00C80CCB" w:rsidRPr="00231A8C" w:rsidRDefault="00C80CCB" w:rsidP="009E6F79">
            <w:pPr>
              <w:pStyle w:val="ListParagraph"/>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RADARSAT-2 SAR </w:t>
            </w:r>
            <w:r w:rsidR="000F5C68" w:rsidRPr="00231A8C">
              <w:rPr>
                <w:rFonts w:ascii="Times New Roman" w:hAnsi="Times New Roman" w:cs="Times New Roman"/>
                <w:sz w:val="16"/>
                <w:szCs w:val="16"/>
              </w:rPr>
              <w:t>Data</w:t>
            </w:r>
          </w:p>
        </w:tc>
        <w:tc>
          <w:tcPr>
            <w:tcW w:w="914" w:type="pct"/>
          </w:tcPr>
          <w:p w14:paraId="711AA4A5" w14:textId="77777777" w:rsidR="00C80CCB" w:rsidRPr="00231A8C" w:rsidRDefault="00C80CCB" w:rsidP="009E6F79">
            <w:pPr>
              <w:spacing w:line="480" w:lineRule="auto"/>
              <w:rPr>
                <w:rFonts w:ascii="Times New Roman" w:hAnsi="Times New Roman" w:cs="Times New Roman"/>
                <w:sz w:val="16"/>
                <w:szCs w:val="16"/>
                <w:lang w:bidi="mr-IN"/>
              </w:rPr>
            </w:pPr>
            <w:r w:rsidRPr="00231A8C">
              <w:rPr>
                <w:rFonts w:ascii="Times New Roman" w:hAnsi="Times New Roman" w:cs="Times New Roman"/>
                <w:sz w:val="16"/>
                <w:szCs w:val="16"/>
                <w:lang w:bidi="mr-IN"/>
              </w:rPr>
              <w:t xml:space="preserve">The proposed new SMC retrieval algorithm </w:t>
            </w:r>
          </w:p>
          <w:p w14:paraId="262B2F93" w14:textId="77777777" w:rsidR="00C80CCB" w:rsidRPr="00231A8C" w:rsidRDefault="00C80CCB" w:rsidP="009E6F79">
            <w:pPr>
              <w:spacing w:line="480" w:lineRule="auto"/>
              <w:rPr>
                <w:rFonts w:ascii="Times New Roman" w:hAnsi="Times New Roman" w:cs="Times New Roman"/>
                <w:sz w:val="16"/>
                <w:szCs w:val="16"/>
                <w:lang w:bidi="mr-IN"/>
              </w:rPr>
            </w:pPr>
            <w:r w:rsidRPr="00231A8C">
              <w:rPr>
                <w:rFonts w:ascii="Times New Roman" w:hAnsi="Times New Roman" w:cs="Times New Roman"/>
                <w:sz w:val="16"/>
                <w:szCs w:val="16"/>
                <w:lang w:bidi="mr-IN"/>
              </w:rPr>
              <w:t xml:space="preserve">water cloud model </w:t>
            </w:r>
          </w:p>
        </w:tc>
        <w:tc>
          <w:tcPr>
            <w:tcW w:w="1205" w:type="pct"/>
          </w:tcPr>
          <w:p w14:paraId="61CCE7F4" w14:textId="33AC35D9"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 Statistical analysis of ne SMC model,</w:t>
            </w:r>
            <w:r w:rsidR="00FE3E68" w:rsidRPr="00FE3E68">
              <w:rPr>
                <w:rFonts w:ascii="Times New Roman" w:hAnsi="Times New Roman" w:cs="Times New Roman"/>
                <w:sz w:val="16"/>
                <w:szCs w:val="16"/>
              </w:rPr>
              <w:t xml:space="preserve"> RMSE: 4.15</w:t>
            </w:r>
            <w:r w:rsidR="00FE3E68">
              <w:rPr>
                <w:rFonts w:ascii="Times New Roman" w:hAnsi="Times New Roman" w:cs="Times New Roman"/>
                <w:sz w:val="16"/>
                <w:szCs w:val="16"/>
              </w:rPr>
              <w:t>,</w:t>
            </w:r>
            <w:r w:rsidRPr="00231A8C">
              <w:rPr>
                <w:rFonts w:ascii="Times New Roman" w:hAnsi="Times New Roman" w:cs="Times New Roman"/>
                <w:sz w:val="16"/>
                <w:szCs w:val="16"/>
              </w:rPr>
              <w:t xml:space="preserve"> R²: 0.68, vol.%, Significance: p &lt; 0.01</w:t>
            </w:r>
          </w:p>
          <w:p w14:paraId="0CEB5568" w14:textId="77777777" w:rsidR="00C80CCB" w:rsidRPr="00231A8C" w:rsidRDefault="00C80CCB" w:rsidP="009E6F79">
            <w:pPr>
              <w:spacing w:line="480" w:lineRule="auto"/>
              <w:rPr>
                <w:rFonts w:ascii="Times New Roman" w:hAnsi="Times New Roman" w:cs="Times New Roman"/>
                <w:sz w:val="16"/>
                <w:szCs w:val="16"/>
              </w:rPr>
            </w:pPr>
          </w:p>
        </w:tc>
        <w:tc>
          <w:tcPr>
            <w:tcW w:w="1006" w:type="pct"/>
          </w:tcPr>
          <w:p w14:paraId="3B38417C"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The proposed SMC retrieval algorithm showed higher accuracy than the water cloud model.</w:t>
            </w:r>
          </w:p>
          <w:p w14:paraId="78350F8E"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NDVI as a vegetation descriptor resulted in the highest accuracy for SMC retrieval.</w:t>
            </w:r>
          </w:p>
        </w:tc>
      </w:tr>
      <w:tr w:rsidR="00C80CCB" w:rsidRPr="00231A8C" w14:paraId="7F36BABB" w14:textId="77777777" w:rsidTr="000D6383">
        <w:tc>
          <w:tcPr>
            <w:tcW w:w="527" w:type="pct"/>
          </w:tcPr>
          <w:p w14:paraId="4A18BDD2" w14:textId="77777777"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lang w:bidi="mr-IN"/>
              </w:rPr>
              <w:fldChar w:fldCharType="begin"/>
            </w:r>
            <w:r w:rsidRPr="00231A8C">
              <w:rPr>
                <w:rFonts w:ascii="Times New Roman" w:hAnsi="Times New Roman" w:cs="Times New Roman"/>
                <w:sz w:val="16"/>
                <w:szCs w:val="16"/>
                <w:lang w:bidi="mr-IN"/>
              </w:rPr>
              <w:instrText xml:space="preserve"> ADDIN ZOTERO_ITEM CSL_CITATION {"citationID":"ZcBcP6EN","properties":{"formattedCitation":"(Paloscia et al., 2022)","plainCitation":"(Paloscia et al., 2022)","noteIndex":0},"citationItems":[{"id":1988,"uris":["http://zotero.org/users/12104509/items/MIL2GTTV"],"itemData":{"id":1988,"type":"paper-conference","abstract":"The research results described in this paper have been obtained in the framework of the 2019–2022 ALGORITMI project between the Italian Space Agency (ASI) and the Institute of Applied Physics of the National Research Council (CNR-IFAC). The focus of the research was the development of innovative algorithms for the estimation of geophysical parameters of soil, snow, and vegetation with the aim of monitoring soil, snow cover and agricultural crop conditions. The estimation of soil moisture, vegetation biomass, snow water equivalent, and crop classification was improved by using retrieval algorithms based on machine- learning approaches and temporal series of SAR images from COSMO-SkyMed (CSK) and Sentinel-1 (S-1) missions, along with optical images from Sentinel-2. This paper provides an overview of the most recent and valuable results obtained during the project. In particular, the validation of soil moisture provided R=0.89 and RMSE=0.025 m3/m3 by integrating data from S-1 and CSK and that one of snow water equivalent gave R=0.85 with RMSE=86.24 mm (CSK HIMAGE) and R=0.86 with RMSE=71.59 mm (CSK PP). Early mapping results showed an almost monotonic progression in overall accuracy over time higher than 90% by increasing the available images.","container-title":"IGARSS 2022 - 2022 IEEE International Geoscience and Remote Sensing Symposium","DOI":"10.1109/IGARSS46834.2022.9884859","event-title":"IGARSS 2022 - 2022 IEEE International Geoscience and Remote Sensing Symposium","note":"ISSN: 2153-7003","page":"5180-5183","source":"IEEE Xplore","title":"Multifrequency SAR Data for Estimating Snow, Soil and Vegetation Parameters","URL":"https://ieeexplore.ieee.org/document/9884859","author":[{"family":"Paloscia","given":"S."},{"family":"Santi","given":"E."},{"family":"Pettinato","given":"S."},{"family":"Lapini","given":"A."},{"family":"Fontanelli","given":"G."},{"family":"Pilia","given":"S."},{"family":"Baroni","given":"F."},{"family":"Ramat","given":"G."},{"family":"Santurri","given":"L."},{"family":"Notarnicola","given":"C."},{"family":"De Gregorio","given":"L."},{"family":"Cuozzo","given":"G."},{"family":"Tapete","given":"D."},{"family":"Cigna","given":"F."}],"accessed":{"date-parts":[["2024",6,6]]},"issued":{"date-parts":[["2022",7]]}}}],"schema":"https://github.com/citation-style-language/schema/raw/master/csl-citation.json"} </w:instrText>
            </w:r>
            <w:r w:rsidRPr="00231A8C">
              <w:rPr>
                <w:rFonts w:ascii="Times New Roman" w:hAnsi="Times New Roman" w:cs="Times New Roman"/>
                <w:sz w:val="16"/>
                <w:szCs w:val="16"/>
                <w:lang w:bidi="mr-IN"/>
              </w:rPr>
              <w:fldChar w:fldCharType="separate"/>
            </w:r>
            <w:r w:rsidRPr="00231A8C">
              <w:rPr>
                <w:rFonts w:ascii="Times New Roman" w:hAnsi="Times New Roman" w:cs="Times New Roman"/>
                <w:sz w:val="16"/>
              </w:rPr>
              <w:t>(Paloscia et al., 2022)</w:t>
            </w:r>
            <w:r w:rsidRPr="00231A8C">
              <w:rPr>
                <w:rFonts w:ascii="Times New Roman" w:hAnsi="Times New Roman" w:cs="Times New Roman"/>
                <w:sz w:val="16"/>
                <w:szCs w:val="16"/>
                <w:lang w:bidi="mr-IN"/>
              </w:rPr>
              <w:fldChar w:fldCharType="end"/>
            </w:r>
          </w:p>
        </w:tc>
        <w:tc>
          <w:tcPr>
            <w:tcW w:w="674" w:type="pct"/>
          </w:tcPr>
          <w:p w14:paraId="045AFAFF" w14:textId="30E0210A" w:rsidR="00C80CCB" w:rsidRPr="00231A8C" w:rsidRDefault="000D6383" w:rsidP="009E6F79">
            <w:pPr>
              <w:spacing w:line="480" w:lineRule="auto"/>
              <w:rPr>
                <w:rFonts w:ascii="Times New Roman" w:hAnsi="Times New Roman" w:cs="Times New Roman"/>
                <w:sz w:val="16"/>
                <w:szCs w:val="16"/>
              </w:rPr>
            </w:pPr>
            <w:r>
              <w:rPr>
                <w:rFonts w:ascii="Times New Roman" w:hAnsi="Times New Roman" w:cs="Times New Roman"/>
                <w:sz w:val="16"/>
                <w:szCs w:val="16"/>
              </w:rPr>
              <w:t>S</w:t>
            </w:r>
            <w:r w:rsidRPr="00231A8C">
              <w:rPr>
                <w:rFonts w:ascii="Times New Roman" w:hAnsi="Times New Roman" w:cs="Times New Roman"/>
                <w:sz w:val="16"/>
                <w:szCs w:val="16"/>
              </w:rPr>
              <w:t xml:space="preserve">oil moisture, vegetation biomass, </w:t>
            </w:r>
          </w:p>
        </w:tc>
        <w:tc>
          <w:tcPr>
            <w:tcW w:w="674" w:type="pct"/>
          </w:tcPr>
          <w:p w14:paraId="315BC8C7" w14:textId="0D2D372C"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COSMO-</w:t>
            </w:r>
            <w:proofErr w:type="spellStart"/>
            <w:r w:rsidRPr="00231A8C">
              <w:rPr>
                <w:rFonts w:ascii="Times New Roman" w:hAnsi="Times New Roman" w:cs="Times New Roman"/>
                <w:sz w:val="16"/>
                <w:szCs w:val="16"/>
              </w:rPr>
              <w:t>SkyMed</w:t>
            </w:r>
            <w:proofErr w:type="spellEnd"/>
            <w:r w:rsidRPr="00231A8C">
              <w:rPr>
                <w:rFonts w:ascii="Times New Roman" w:hAnsi="Times New Roman" w:cs="Times New Roman"/>
                <w:sz w:val="16"/>
                <w:szCs w:val="16"/>
              </w:rPr>
              <w:t>, S-1 missions, and Sentinel-2</w:t>
            </w:r>
            <w:r w:rsidR="000F5C68">
              <w:rPr>
                <w:rFonts w:ascii="Times New Roman" w:hAnsi="Times New Roman" w:cs="Times New Roman"/>
                <w:sz w:val="16"/>
                <w:szCs w:val="16"/>
              </w:rPr>
              <w:t xml:space="preserve"> </w:t>
            </w:r>
            <w:r w:rsidR="000F5C68" w:rsidRPr="00231A8C">
              <w:rPr>
                <w:rFonts w:ascii="Times New Roman" w:hAnsi="Times New Roman" w:cs="Times New Roman"/>
                <w:sz w:val="16"/>
                <w:szCs w:val="16"/>
              </w:rPr>
              <w:t>Data</w:t>
            </w:r>
          </w:p>
        </w:tc>
        <w:tc>
          <w:tcPr>
            <w:tcW w:w="914" w:type="pct"/>
          </w:tcPr>
          <w:p w14:paraId="2932405A" w14:textId="10AB0941"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lang w:val="en-US"/>
              </w:rPr>
              <w:t xml:space="preserve">Proposes algorithm for </w:t>
            </w:r>
            <w:r w:rsidR="00D65FC7">
              <w:rPr>
                <w:rFonts w:ascii="Times New Roman" w:hAnsi="Times New Roman" w:cs="Times New Roman"/>
                <w:sz w:val="16"/>
                <w:szCs w:val="16"/>
                <w:lang w:val="en-US"/>
              </w:rPr>
              <w:t>inte</w:t>
            </w:r>
            <w:r w:rsidR="00E6123B">
              <w:rPr>
                <w:rFonts w:ascii="Times New Roman" w:hAnsi="Times New Roman" w:cs="Times New Roman"/>
                <w:sz w:val="16"/>
                <w:szCs w:val="16"/>
                <w:lang w:val="en-US"/>
              </w:rPr>
              <w:t xml:space="preserve">grating </w:t>
            </w:r>
            <w:r w:rsidR="00E6123B" w:rsidRPr="00E6123B">
              <w:rPr>
                <w:rFonts w:ascii="Times New Roman" w:hAnsi="Times New Roman" w:cs="Times New Roman"/>
                <w:sz w:val="16"/>
                <w:szCs w:val="16"/>
                <w:lang w:val="en-US"/>
              </w:rPr>
              <w:t xml:space="preserve">S-1 </w:t>
            </w:r>
            <w:r w:rsidR="00E6123B">
              <w:rPr>
                <w:rFonts w:ascii="Times New Roman" w:hAnsi="Times New Roman" w:cs="Times New Roman"/>
                <w:sz w:val="16"/>
                <w:szCs w:val="16"/>
                <w:lang w:val="en-US"/>
              </w:rPr>
              <w:t>and</w:t>
            </w:r>
            <w:r w:rsidRPr="00231A8C">
              <w:rPr>
                <w:rFonts w:ascii="Times New Roman" w:hAnsi="Times New Roman" w:cs="Times New Roman"/>
                <w:sz w:val="16"/>
                <w:szCs w:val="16"/>
                <w:lang w:val="en-US"/>
              </w:rPr>
              <w:t xml:space="preserve"> SMAP data based on Artificial Neural </w:t>
            </w:r>
            <w:r w:rsidRPr="00231A8C">
              <w:rPr>
                <w:rFonts w:ascii="Times New Roman" w:hAnsi="Times New Roman" w:cs="Times New Roman"/>
                <w:sz w:val="16"/>
                <w:szCs w:val="16"/>
                <w:lang w:val="en-US"/>
              </w:rPr>
              <w:lastRenderedPageBreak/>
              <w:t>Networks</w:t>
            </w:r>
          </w:p>
        </w:tc>
        <w:tc>
          <w:tcPr>
            <w:tcW w:w="1205" w:type="pct"/>
          </w:tcPr>
          <w:p w14:paraId="07DB902B" w14:textId="4B62623B" w:rsidR="00672EA5" w:rsidRPr="00231A8C" w:rsidRDefault="00672EA5" w:rsidP="009E6F79">
            <w:pPr>
              <w:spacing w:line="480" w:lineRule="auto"/>
              <w:rPr>
                <w:rFonts w:ascii="Times New Roman" w:hAnsi="Times New Roman" w:cs="Times New Roman"/>
                <w:sz w:val="16"/>
                <w:szCs w:val="16"/>
              </w:rPr>
            </w:pPr>
            <w:r w:rsidRPr="00672EA5">
              <w:rPr>
                <w:rFonts w:ascii="Times New Roman" w:hAnsi="Times New Roman" w:cs="Times New Roman"/>
                <w:sz w:val="16"/>
                <w:szCs w:val="16"/>
              </w:rPr>
              <w:lastRenderedPageBreak/>
              <w:t xml:space="preserve">By combining data from S-1 and CSK, soil moisture validation </w:t>
            </w:r>
            <w:r w:rsidR="00D65FC7">
              <w:rPr>
                <w:rFonts w:ascii="Times New Roman" w:hAnsi="Times New Roman" w:cs="Times New Roman"/>
                <w:sz w:val="16"/>
                <w:szCs w:val="16"/>
              </w:rPr>
              <w:t xml:space="preserve">achieved </w:t>
            </w:r>
            <w:r w:rsidRPr="00672EA5">
              <w:rPr>
                <w:rFonts w:ascii="Times New Roman" w:hAnsi="Times New Roman" w:cs="Times New Roman"/>
                <w:sz w:val="16"/>
                <w:szCs w:val="16"/>
              </w:rPr>
              <w:t>RMSE=0.025 m 3 /m 3</w:t>
            </w:r>
            <w:r w:rsidR="00F310BA">
              <w:rPr>
                <w:rFonts w:ascii="Times New Roman" w:hAnsi="Times New Roman" w:cs="Times New Roman"/>
                <w:sz w:val="16"/>
                <w:szCs w:val="16"/>
              </w:rPr>
              <w:t xml:space="preserve"> and </w:t>
            </w:r>
            <w:r w:rsidR="00F310BA" w:rsidRPr="00672EA5">
              <w:rPr>
                <w:rFonts w:ascii="Times New Roman" w:hAnsi="Times New Roman" w:cs="Times New Roman"/>
                <w:sz w:val="16"/>
                <w:szCs w:val="16"/>
              </w:rPr>
              <w:lastRenderedPageBreak/>
              <w:t>R=0.89</w:t>
            </w:r>
            <w:r w:rsidRPr="00672EA5">
              <w:rPr>
                <w:rFonts w:ascii="Times New Roman" w:hAnsi="Times New Roman" w:cs="Times New Roman"/>
                <w:sz w:val="16"/>
                <w:szCs w:val="16"/>
              </w:rPr>
              <w:t xml:space="preserve">. </w:t>
            </w:r>
          </w:p>
        </w:tc>
        <w:tc>
          <w:tcPr>
            <w:tcW w:w="1006" w:type="pct"/>
          </w:tcPr>
          <w:p w14:paraId="0D368270"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t>Improved estimation of soil moisture, vegetation biomass, and snow water equivalent.</w:t>
            </w:r>
          </w:p>
        </w:tc>
      </w:tr>
      <w:tr w:rsidR="00C80CCB" w:rsidRPr="00231A8C" w14:paraId="4C292718" w14:textId="77777777" w:rsidTr="000D6383">
        <w:tc>
          <w:tcPr>
            <w:tcW w:w="527" w:type="pct"/>
          </w:tcPr>
          <w:p w14:paraId="71A6930A" w14:textId="77777777"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ON3rLw2m","properties":{"formattedCitation":"(Dann et al., 2022)","plainCitation":"(Dann et al., 2022)","noteIndex":0},"citationItems":[{"id":1991,"uris":["http://zotero.org/users/12104509/items/KBRXG9Q2"],"itemData":{"id":1991,"type":"article-journal","abstract":"Root-zone soil moisture exerts a fundamental control on vegetation, energy balance, and the carbon cycle in Arctic ecosystems, but it is still not well understood in vast, remote, and understudied regions of discontinuous permafrost. The root-zone soil moisture product (30 m resolution) used in this analysis was retrieved from a time-series P-Band (420–440 MHz) synthetic aperture radar (SAR) backscatter observations (August 2017 &amp; October 2017). While similar approaches have been taken to retrieve surface (0 cm to 5 cm) soil moisture from L-Band (1.2 GHz) SAR backscatter, this is one of the first known attempts at reaching the root-zone in permafrost regions. Here, we analyze secondary factors (excluding primary factors, such as precipitation) controlling summer (August) soil moisture at depths of 6 cm, 12 cm, and 20 cm over a 4500 km2 area on the Seward Peninsula of Alaska. Using a random forest model, we quantify the impact of topography, vegetation, and meteorological factors on soil moisture distributions. In developing the random forest model, we explore a variety of feature scales (30 m, 60 m, 90 m, 120 m, 180 m, and 240 m), tune hyperparameters (the structure of individual decision trees making up the ensemble including the number and depth of trees), and perform the final feature selection using cross-validated recursive feature elimination. Results suggest that root-zone soil moisture on the Seward Peninsula is primarily controlled by vegetation at 6 cm, but deeper in the soil column topography and meteorological factors, such as predominant winter wind direction and summer insolation, play a larger role. The random forest model accounts for 40% to 60% of the variation observed (R2 = 0.44 at 6 cm, R2 = 0.52 at 12 cm, R2 = 0.58 at 20 cm). These results indicate that vegetation is the dominant control on soil moisture shallow in the soil column, but the impact of vegetation does not extend to deeper layers retrieved from P-Band SAR backscatter.","container-title":"Remote Sensing","DOI":"10.3390/rs14194927","ISSN":"2072-4292","issue":"19","language":"en","license":"http://creativecommons.org/licenses/by/3.0/","note":"number: 19\npublisher: Multidisciplinary Digital Publishing Institute","page":"4927","source":"www.mdpi.com","title":"Factors Controlling a Synthetic Aperture Radar (SAR) Derived Root-Zone Soil Moisture Product over The Seward Peninsula of Alaska","volume":"14","author":[{"family":"Dann","given":"Julian"},{"family":"Bennett","given":"Katrina E."},{"family":"Bolton","given":"W. Robert"},{"family":"Wilson","given":"Cathy J."}],"issued":{"date-parts":[["2022",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rPr>
              <w:t>(Dann et al., 2022)</w:t>
            </w:r>
            <w:r w:rsidRPr="00231A8C">
              <w:rPr>
                <w:rFonts w:ascii="Times New Roman" w:hAnsi="Times New Roman" w:cs="Times New Roman"/>
                <w:sz w:val="16"/>
                <w:szCs w:val="16"/>
              </w:rPr>
              <w:fldChar w:fldCharType="end"/>
            </w:r>
          </w:p>
        </w:tc>
        <w:tc>
          <w:tcPr>
            <w:tcW w:w="674" w:type="pct"/>
          </w:tcPr>
          <w:p w14:paraId="765F96BB" w14:textId="6EB8E814" w:rsidR="00C80CCB" w:rsidRPr="00231A8C" w:rsidRDefault="00000000" w:rsidP="009E6F79">
            <w:pPr>
              <w:spacing w:line="480" w:lineRule="auto"/>
              <w:rPr>
                <w:rFonts w:ascii="Times New Roman" w:hAnsi="Times New Roman" w:cs="Times New Roman"/>
                <w:sz w:val="16"/>
                <w:szCs w:val="16"/>
              </w:rPr>
            </w:pPr>
            <w:hyperlink r:id="rId18" w:tgtFrame="_blank" w:history="1">
              <w:r w:rsidR="000D6383">
                <w:rPr>
                  <w:rFonts w:ascii="Times New Roman" w:hAnsi="Times New Roman" w:cs="Times New Roman"/>
                  <w:sz w:val="16"/>
                  <w:szCs w:val="16"/>
                </w:rPr>
                <w:t>Soil moisture</w:t>
              </w:r>
            </w:hyperlink>
          </w:p>
        </w:tc>
        <w:tc>
          <w:tcPr>
            <w:tcW w:w="674" w:type="pct"/>
          </w:tcPr>
          <w:p w14:paraId="4C268842" w14:textId="0CA2EBE6" w:rsidR="00C80CCB" w:rsidRPr="00231A8C" w:rsidRDefault="00C80CCB" w:rsidP="009E6F79">
            <w:pPr>
              <w:pStyle w:val="ListParagraph"/>
              <w:spacing w:line="480" w:lineRule="auto"/>
              <w:ind w:left="-16"/>
              <w:rPr>
                <w:rFonts w:ascii="Times New Roman" w:hAnsi="Times New Roman" w:cs="Times New Roman"/>
                <w:sz w:val="16"/>
                <w:szCs w:val="16"/>
              </w:rPr>
            </w:pPr>
            <w:r w:rsidRPr="00231A8C">
              <w:rPr>
                <w:rFonts w:ascii="Times New Roman" w:hAnsi="Times New Roman" w:cs="Times New Roman"/>
                <w:sz w:val="16"/>
                <w:szCs w:val="16"/>
                <w:lang w:val="en-US"/>
              </w:rPr>
              <w:t xml:space="preserve">Root-zone soil moisture </w:t>
            </w:r>
            <w:r w:rsidR="00C84EC8">
              <w:rPr>
                <w:rFonts w:ascii="Times New Roman" w:hAnsi="Times New Roman" w:cs="Times New Roman"/>
                <w:sz w:val="16"/>
                <w:szCs w:val="16"/>
                <w:lang w:val="en-US"/>
              </w:rPr>
              <w:t>data</w:t>
            </w:r>
            <w:r w:rsidRPr="00231A8C">
              <w:rPr>
                <w:rFonts w:ascii="Times New Roman" w:hAnsi="Times New Roman" w:cs="Times New Roman"/>
                <w:sz w:val="16"/>
                <w:szCs w:val="16"/>
                <w:lang w:val="en-US"/>
              </w:rPr>
              <w:t xml:space="preserve"> derived from P-Band synthetic aperture radar (SAR)</w:t>
            </w:r>
          </w:p>
        </w:tc>
        <w:tc>
          <w:tcPr>
            <w:tcW w:w="914" w:type="pct"/>
          </w:tcPr>
          <w:p w14:paraId="7D461D6C"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andom forest model for analyzing soil moisture</w:t>
            </w:r>
          </w:p>
          <w:p w14:paraId="08F4375F" w14:textId="2DD56642"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ecursive feature elimination for feature selection</w:t>
            </w:r>
          </w:p>
        </w:tc>
        <w:tc>
          <w:tcPr>
            <w:tcW w:w="1205" w:type="pct"/>
          </w:tcPr>
          <w:p w14:paraId="5B02697D" w14:textId="77777777" w:rsidR="00FB0D82" w:rsidRDefault="004B6DD9" w:rsidP="009E6F79">
            <w:pPr>
              <w:spacing w:line="480" w:lineRule="auto"/>
              <w:rPr>
                <w:rFonts w:ascii="Times New Roman" w:hAnsi="Times New Roman" w:cs="Times New Roman"/>
                <w:sz w:val="16"/>
                <w:szCs w:val="16"/>
              </w:rPr>
            </w:pPr>
            <w:r w:rsidRPr="004B6DD9">
              <w:rPr>
                <w:rFonts w:ascii="Times New Roman" w:hAnsi="Times New Roman" w:cs="Times New Roman"/>
                <w:sz w:val="16"/>
                <w:szCs w:val="16"/>
              </w:rPr>
              <w:t>R</w:t>
            </w:r>
            <w:r w:rsidRPr="00541E07">
              <w:rPr>
                <w:rFonts w:ascii="Times New Roman" w:hAnsi="Times New Roman" w:cs="Times New Roman"/>
                <w:sz w:val="16"/>
                <w:szCs w:val="16"/>
                <w:vertAlign w:val="superscript"/>
              </w:rPr>
              <w:t>2</w:t>
            </w:r>
            <w:r w:rsidRPr="004B6DD9">
              <w:rPr>
                <w:rFonts w:ascii="Times New Roman" w:hAnsi="Times New Roman" w:cs="Times New Roman"/>
                <w:sz w:val="16"/>
                <w:szCs w:val="16"/>
              </w:rPr>
              <w:t> = 0.58 at 20</w:t>
            </w:r>
            <w:r w:rsidR="00DA1E34">
              <w:rPr>
                <w:rFonts w:ascii="Times New Roman" w:hAnsi="Times New Roman" w:cs="Times New Roman"/>
                <w:sz w:val="16"/>
                <w:szCs w:val="16"/>
              </w:rPr>
              <w:t xml:space="preserve"> cm, </w:t>
            </w:r>
            <w:r w:rsidR="006C1373" w:rsidRPr="006C1373">
              <w:rPr>
                <w:rFonts w:ascii="Times New Roman" w:hAnsi="Times New Roman" w:cs="Times New Roman"/>
                <w:sz w:val="16"/>
                <w:szCs w:val="16"/>
              </w:rPr>
              <w:t>R</w:t>
            </w:r>
            <w:r w:rsidR="006C1373" w:rsidRPr="00541E07">
              <w:rPr>
                <w:rFonts w:ascii="Times New Roman" w:hAnsi="Times New Roman" w:cs="Times New Roman"/>
                <w:sz w:val="16"/>
                <w:szCs w:val="16"/>
                <w:vertAlign w:val="superscript"/>
              </w:rPr>
              <w:t>2</w:t>
            </w:r>
            <w:r w:rsidR="006C1373" w:rsidRPr="006C1373">
              <w:rPr>
                <w:rFonts w:ascii="Times New Roman" w:hAnsi="Times New Roman" w:cs="Times New Roman"/>
                <w:sz w:val="16"/>
                <w:szCs w:val="16"/>
              </w:rPr>
              <w:t> = 0.52 at 12 cm, and</w:t>
            </w:r>
            <w:r w:rsidRPr="004B6DD9">
              <w:rPr>
                <w:rFonts w:ascii="Times New Roman" w:hAnsi="Times New Roman" w:cs="Times New Roman"/>
                <w:sz w:val="16"/>
                <w:szCs w:val="16"/>
              </w:rPr>
              <w:t xml:space="preserve"> R</w:t>
            </w:r>
            <w:r w:rsidRPr="00541E07">
              <w:rPr>
                <w:rFonts w:ascii="Times New Roman" w:hAnsi="Times New Roman" w:cs="Times New Roman"/>
                <w:sz w:val="16"/>
                <w:szCs w:val="16"/>
                <w:vertAlign w:val="superscript"/>
              </w:rPr>
              <w:t>2</w:t>
            </w:r>
            <w:r w:rsidRPr="004B6DD9">
              <w:rPr>
                <w:rFonts w:ascii="Times New Roman" w:hAnsi="Times New Roman" w:cs="Times New Roman"/>
                <w:sz w:val="16"/>
                <w:szCs w:val="16"/>
              </w:rPr>
              <w:t> = 0.44 at 6 cm</w:t>
            </w:r>
            <w:r w:rsidR="00541E07">
              <w:rPr>
                <w:rFonts w:ascii="Times New Roman" w:hAnsi="Times New Roman" w:cs="Times New Roman"/>
                <w:sz w:val="16"/>
                <w:szCs w:val="16"/>
              </w:rPr>
              <w:t xml:space="preserve"> i</w:t>
            </w:r>
            <w:r w:rsidR="00541E07" w:rsidRPr="006C1373">
              <w:rPr>
                <w:rFonts w:ascii="Times New Roman" w:hAnsi="Times New Roman" w:cs="Times New Roman"/>
                <w:sz w:val="16"/>
                <w:szCs w:val="16"/>
              </w:rPr>
              <w:t>ndicate</w:t>
            </w:r>
            <w:r w:rsidR="00541E07">
              <w:rPr>
                <w:rFonts w:ascii="Times New Roman" w:hAnsi="Times New Roman" w:cs="Times New Roman"/>
                <w:sz w:val="16"/>
                <w:szCs w:val="16"/>
              </w:rPr>
              <w:t xml:space="preserve"> </w:t>
            </w:r>
            <w:r w:rsidR="00541E07" w:rsidRPr="006C1373">
              <w:rPr>
                <w:rFonts w:ascii="Times New Roman" w:hAnsi="Times New Roman" w:cs="Times New Roman"/>
                <w:sz w:val="16"/>
                <w:szCs w:val="16"/>
              </w:rPr>
              <w:t>that </w:t>
            </w:r>
            <w:r w:rsidR="00541E07">
              <w:rPr>
                <w:rFonts w:ascii="Times New Roman" w:hAnsi="Times New Roman" w:cs="Times New Roman"/>
                <w:sz w:val="16"/>
                <w:szCs w:val="16"/>
              </w:rPr>
              <w:t>the random forest model explains</w:t>
            </w:r>
            <w:r w:rsidR="00FB0D82">
              <w:rPr>
                <w:rFonts w:ascii="Times New Roman" w:hAnsi="Times New Roman" w:cs="Times New Roman"/>
                <w:sz w:val="16"/>
                <w:szCs w:val="16"/>
              </w:rPr>
              <w:t xml:space="preserve"> 4</w:t>
            </w:r>
            <w:r w:rsidR="00541E07">
              <w:rPr>
                <w:rFonts w:ascii="Times New Roman" w:hAnsi="Times New Roman" w:cs="Times New Roman"/>
                <w:sz w:val="16"/>
                <w:szCs w:val="16"/>
              </w:rPr>
              <w:t>0% to 60% of the </w:t>
            </w:r>
          </w:p>
          <w:p w14:paraId="509EDFC8" w14:textId="32073ED6" w:rsidR="00C80CCB" w:rsidRPr="00231A8C" w:rsidRDefault="00541E07" w:rsidP="009E6F79">
            <w:pPr>
              <w:spacing w:line="480" w:lineRule="auto"/>
              <w:rPr>
                <w:rFonts w:ascii="Times New Roman" w:hAnsi="Times New Roman" w:cs="Times New Roman"/>
                <w:sz w:val="16"/>
                <w:szCs w:val="16"/>
              </w:rPr>
            </w:pPr>
            <w:r>
              <w:rPr>
                <w:rFonts w:ascii="Times New Roman" w:hAnsi="Times New Roman" w:cs="Times New Roman"/>
                <w:sz w:val="16"/>
                <w:szCs w:val="16"/>
              </w:rPr>
              <w:t>variation observed</w:t>
            </w:r>
            <w:r w:rsidRPr="006C1373">
              <w:rPr>
                <w:rFonts w:ascii="Times New Roman" w:hAnsi="Times New Roman" w:cs="Times New Roman"/>
                <w:sz w:val="16"/>
                <w:szCs w:val="16"/>
              </w:rPr>
              <w:t>.</w:t>
            </w:r>
          </w:p>
        </w:tc>
        <w:tc>
          <w:tcPr>
            <w:tcW w:w="1006" w:type="pct"/>
          </w:tcPr>
          <w:p w14:paraId="79FBCE60" w14:textId="3743936D" w:rsidR="00C80CCB" w:rsidRPr="00231A8C" w:rsidRDefault="00F92A8C" w:rsidP="009E6F79">
            <w:pPr>
              <w:spacing w:line="480" w:lineRule="auto"/>
              <w:rPr>
                <w:rFonts w:ascii="Times New Roman" w:hAnsi="Times New Roman" w:cs="Times New Roman"/>
                <w:sz w:val="16"/>
                <w:szCs w:val="16"/>
              </w:rPr>
            </w:pPr>
            <w:r>
              <w:rPr>
                <w:rFonts w:ascii="Times New Roman" w:hAnsi="Times New Roman" w:cs="Times New Roman"/>
                <w:sz w:val="16"/>
                <w:szCs w:val="16"/>
              </w:rPr>
              <w:t>M</w:t>
            </w:r>
            <w:r w:rsidRPr="00F92A8C">
              <w:rPr>
                <w:rFonts w:ascii="Times New Roman" w:hAnsi="Times New Roman" w:cs="Times New Roman"/>
                <w:sz w:val="16"/>
                <w:szCs w:val="16"/>
              </w:rPr>
              <w:t xml:space="preserve">eteorological </w:t>
            </w:r>
            <w:r>
              <w:rPr>
                <w:rFonts w:ascii="Times New Roman" w:hAnsi="Times New Roman" w:cs="Times New Roman"/>
                <w:sz w:val="16"/>
                <w:szCs w:val="16"/>
              </w:rPr>
              <w:t>and t</w:t>
            </w:r>
            <w:r w:rsidR="00C80CCB" w:rsidRPr="00231A8C">
              <w:rPr>
                <w:rFonts w:ascii="Times New Roman" w:hAnsi="Times New Roman" w:cs="Times New Roman"/>
                <w:sz w:val="16"/>
                <w:szCs w:val="16"/>
              </w:rPr>
              <w:t>opography factors play a larger role in controlling soil moisture at deeper depths.</w:t>
            </w:r>
          </w:p>
        </w:tc>
      </w:tr>
      <w:tr w:rsidR="00C80CCB" w:rsidRPr="00231A8C" w14:paraId="3C7E6C1B" w14:textId="77777777" w:rsidTr="000D6383">
        <w:tc>
          <w:tcPr>
            <w:tcW w:w="527" w:type="pct"/>
          </w:tcPr>
          <w:p w14:paraId="61CDA50D" w14:textId="3C54123A"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lang w:bidi="mr-IN"/>
              </w:rPr>
              <w:fldChar w:fldCharType="begin"/>
            </w:r>
            <w:r w:rsidRPr="00231A8C">
              <w:rPr>
                <w:rFonts w:ascii="Times New Roman" w:hAnsi="Times New Roman" w:cs="Times New Roman"/>
                <w:sz w:val="16"/>
                <w:szCs w:val="16"/>
                <w:lang w:bidi="mr-IN"/>
              </w:rPr>
              <w:instrText xml:space="preserve"> ADDIN ZOTERO_ITEM CSL_CITATION {"citationID":"PEQ1FHay","properties":{"formattedCitation":"(S. S. Ghosh et al., 2022)","plainCitation":"(S. S. Ghosh et al., 2022)","noteIndex":0},"citationItems":[{"id":1993,"uris":["http://zotero.org/users/12104509/items/RQWLQTZ3"],"itemData":{"id":1993,"type":"paper-conference","abstract":"Crop biophysical parameters, such as the Plant Area Index (PAI), Wet-biomass (WB), and Vegetation Water Content (VWC), play a vital role in estimating crop yield. Over the last few decades, various biophysical parameter retrieval methods have come into existence. Studies have shown, weaknesses of physical and parametric methodologies super-sede their strengths. In this regard, non-linear non-parametric methods like the Gaussian Process Regression (GPR) have advantages over existing techniques. This study retrieved specific crop biophysical parameters over a Canadian test site using GPR employing different polarization combinations of the Synthetic aperture radar (SAR) data. We used the ground measurements of wheat and soybean of the SMAPVEX-16 campaign as the in-situ data. We characterized the performance of GPR by using statistical measures, such as the Root Mean Square Error (RMSE), Mean Absolute Error (MAE), and the Pearson correlation coefficient. We noticed that besides the full pol (HH + HV + VV) combination, the performance of the dual-pol (HV + VV) configuration had shown encouraging results in estimating the biophysical parameters.","container-title":"2022 IEEE Mediterranean and Middle-East Geoscience and Remote Sensing Symposium (M2GARSS)","DOI":"10.1109/M2GARSS52314.2022.9839744","event-title":"2022 IEEE Mediterranean and Middle-East Geoscience and Remote Sensing Symposium (M2GARSS)","page":"181-184","source":"IEEE Xplore","title":"Crop Biophysical Parameter Retrieval Using Gaussian Process Regression from C-Band Polarimetric SAR Data","URL":"https://ieeexplore.ieee.org/document/9839744","author":[{"family":"Ghosh","given":"Swarnendu Sekhar"},{"family":"Dey","given":"Subhadip"},{"family":"Bhogapurapu","given":"Narayanarao"},{"family":"Homayouni","given":"Saeid"},{"family":"Bhattacharya","given":"Avik"},{"family":"McNairn","given":"Heather"}],"accessed":{"date-parts":[["2024",6,6]]},"issued":{"date-parts":[["2022",3]]}}}],"schema":"https://github.com/citation-style-language/schema/raw/master/csl-citation.json"} </w:instrText>
            </w:r>
            <w:r w:rsidRPr="00231A8C">
              <w:rPr>
                <w:rFonts w:ascii="Times New Roman" w:hAnsi="Times New Roman" w:cs="Times New Roman"/>
                <w:sz w:val="16"/>
                <w:szCs w:val="16"/>
                <w:lang w:bidi="mr-IN"/>
              </w:rPr>
              <w:fldChar w:fldCharType="separate"/>
            </w:r>
            <w:r w:rsidRPr="00231A8C">
              <w:rPr>
                <w:rFonts w:ascii="Times New Roman" w:hAnsi="Times New Roman" w:cs="Times New Roman"/>
                <w:sz w:val="16"/>
              </w:rPr>
              <w:t>(Ghosh et al., 2022)</w:t>
            </w:r>
            <w:r w:rsidRPr="00231A8C">
              <w:rPr>
                <w:rFonts w:ascii="Times New Roman" w:hAnsi="Times New Roman" w:cs="Times New Roman"/>
                <w:sz w:val="16"/>
                <w:szCs w:val="16"/>
                <w:lang w:bidi="mr-IN"/>
              </w:rPr>
              <w:fldChar w:fldCharType="end"/>
            </w:r>
          </w:p>
        </w:tc>
        <w:tc>
          <w:tcPr>
            <w:tcW w:w="674" w:type="pct"/>
          </w:tcPr>
          <w:p w14:paraId="2941BBB1" w14:textId="46AC381C" w:rsidR="00C80CCB" w:rsidRPr="00231A8C" w:rsidRDefault="00000000" w:rsidP="009E6F79">
            <w:pPr>
              <w:spacing w:line="480" w:lineRule="auto"/>
              <w:rPr>
                <w:rFonts w:ascii="Times New Roman" w:hAnsi="Times New Roman" w:cs="Times New Roman"/>
                <w:sz w:val="16"/>
                <w:szCs w:val="16"/>
              </w:rPr>
            </w:pPr>
            <w:hyperlink r:id="rId19" w:tgtFrame="_blank" w:history="1">
              <w:r w:rsidR="00C80CCB" w:rsidRPr="00231A8C">
                <w:rPr>
                  <w:rFonts w:ascii="Times New Roman" w:hAnsi="Times New Roman" w:cs="Times New Roman"/>
                  <w:sz w:val="16"/>
                  <w:szCs w:val="16"/>
                </w:rPr>
                <w:t xml:space="preserve">Crop Biophysical Parameter </w:t>
              </w:r>
            </w:hyperlink>
          </w:p>
        </w:tc>
        <w:tc>
          <w:tcPr>
            <w:tcW w:w="674" w:type="pct"/>
          </w:tcPr>
          <w:p w14:paraId="59CA3237" w14:textId="77777777" w:rsidR="00C80CCB" w:rsidRPr="00231A8C" w:rsidRDefault="00C80CCB" w:rsidP="009E6F79">
            <w:pPr>
              <w:pStyle w:val="ListParagraph"/>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C-Band Polarimetric SAR Data</w:t>
            </w:r>
          </w:p>
        </w:tc>
        <w:tc>
          <w:tcPr>
            <w:tcW w:w="914" w:type="pct"/>
          </w:tcPr>
          <w:p w14:paraId="3CF55BAC"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Gaussian Process Regression (GPR)</w:t>
            </w:r>
          </w:p>
          <w:p w14:paraId="2BCA9A58"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tatistical measures: RMSE, MAE, Pearson correlation coefficient</w:t>
            </w:r>
          </w:p>
          <w:p w14:paraId="168FF90A" w14:textId="77777777" w:rsidR="00C80CCB" w:rsidRPr="00231A8C" w:rsidRDefault="00C80CCB" w:rsidP="009E6F79">
            <w:pPr>
              <w:spacing w:line="480" w:lineRule="auto"/>
              <w:rPr>
                <w:rFonts w:ascii="Times New Roman" w:hAnsi="Times New Roman" w:cs="Times New Roman"/>
                <w:sz w:val="16"/>
                <w:szCs w:val="16"/>
              </w:rPr>
            </w:pPr>
          </w:p>
        </w:tc>
        <w:tc>
          <w:tcPr>
            <w:tcW w:w="1205" w:type="pct"/>
          </w:tcPr>
          <w:p w14:paraId="2C51AAA8" w14:textId="77777777" w:rsidR="00C80CCB" w:rsidRPr="00231A8C" w:rsidRDefault="00C80CCB" w:rsidP="009E6F79">
            <w:pPr>
              <w:spacing w:line="480" w:lineRule="auto"/>
              <w:rPr>
                <w:rFonts w:ascii="Times New Roman" w:hAnsi="Times New Roman" w:cs="Times New Roman"/>
                <w:sz w:val="16"/>
                <w:szCs w:val="16"/>
                <w:lang w:bidi="mr-IN"/>
              </w:rPr>
            </w:pPr>
            <w:r w:rsidRPr="00231A8C">
              <w:rPr>
                <w:rFonts w:ascii="Times New Roman" w:hAnsi="Times New Roman" w:cs="Times New Roman"/>
                <w:sz w:val="16"/>
                <w:szCs w:val="16"/>
              </w:rPr>
              <w:t>Due to bare soil, PAI was overestimated during the early stages (&lt; 2.5 m²/m²)</w:t>
            </w:r>
            <w:r w:rsidRPr="00231A8C">
              <w:rPr>
                <w:rFonts w:ascii="Times New Roman" w:hAnsi="Times New Roman" w:cs="Times New Roman"/>
                <w:sz w:val="16"/>
                <w:szCs w:val="16"/>
                <w:lang w:bidi="mr-IN"/>
              </w:rPr>
              <w:t>.</w:t>
            </w:r>
          </w:p>
          <w:p w14:paraId="540CC772" w14:textId="77777777" w:rsidR="00C80CCB" w:rsidRPr="00231A8C" w:rsidRDefault="00C80CCB" w:rsidP="009E6F79">
            <w:pPr>
              <w:spacing w:line="480" w:lineRule="auto"/>
              <w:rPr>
                <w:rFonts w:ascii="Times New Roman" w:hAnsi="Times New Roman" w:cs="Times New Roman"/>
                <w:sz w:val="16"/>
                <w:szCs w:val="16"/>
                <w:lang w:bidi="mr-IN"/>
              </w:rPr>
            </w:pPr>
            <w:r w:rsidRPr="00231A8C">
              <w:rPr>
                <w:rFonts w:ascii="Times New Roman" w:hAnsi="Times New Roman" w:cs="Times New Roman"/>
                <w:sz w:val="16"/>
                <w:szCs w:val="16"/>
                <w:lang w:bidi="mr-IN"/>
              </w:rPr>
              <w:t>Underestimation during heading stage (&gt; 7.0 m²/m²).</w:t>
            </w:r>
          </w:p>
        </w:tc>
        <w:tc>
          <w:tcPr>
            <w:tcW w:w="1006" w:type="pct"/>
          </w:tcPr>
          <w:p w14:paraId="094C4725"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GPR outperforms physical and parametric methods in crop parameter retrieval.</w:t>
            </w:r>
          </w:p>
          <w:p w14:paraId="4E520B0A"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Dual-pol (HV + VV) SAR configuration shows promising results.</w:t>
            </w:r>
          </w:p>
        </w:tc>
      </w:tr>
      <w:tr w:rsidR="00C80CCB" w:rsidRPr="00231A8C" w14:paraId="364FB315" w14:textId="77777777" w:rsidTr="000D6383">
        <w:tc>
          <w:tcPr>
            <w:tcW w:w="527" w:type="pct"/>
          </w:tcPr>
          <w:p w14:paraId="590609BF" w14:textId="77777777"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lang w:bidi="mr-IN"/>
              </w:rPr>
              <w:fldChar w:fldCharType="begin"/>
            </w:r>
            <w:r w:rsidRPr="00231A8C">
              <w:rPr>
                <w:rFonts w:ascii="Times New Roman" w:hAnsi="Times New Roman" w:cs="Times New Roman"/>
                <w:sz w:val="16"/>
                <w:szCs w:val="16"/>
                <w:lang w:bidi="mr-IN"/>
              </w:rPr>
              <w:instrText xml:space="preserve"> ADDIN ZOTERO_ITEM CSL_CITATION {"citationID":"Zaxi4NMt","properties":{"formattedCitation":"(Bhogapurapu et al., 2022)","plainCitation":"(Bhogapurapu et al., 2022)","noteIndex":0},"citationItems":[{"id":1996,"uris":["http://zotero.org/users/12104509/items/R2TR92FI"],"itemData":{"id":1996,"type":"paper-conference","abstract":"Accurate and high-resolution spatio-temporal information on crop growth is essential for agronomic management and grain yield estimation. Data provided by the dual-pol Synthetic Aperture Radar (SAR) on board Sentinel-1 is an effective way for crop mapping and monitoring from space independent of weather conditions. In this study, we propose a target characterization parameter, þeta_\\textxP that utilizes the 2D Barakat degree of polarization and the elements of the covariance matrix representing dual-pol SAR data. We also propose an unsupervised clustering scheme using þeta_\\textxP and the scattering entropy, H_\\textxP. We utilize time-series Sentinel-1 data of wheat fields over a Canadian test site to show the sensitivity of þeta_\\textxP to the development of crop morphology at different phenological stages. Similarly, the effectiveness of the unsupervised H_\\textxP/þeta_\\textxP clustering plane is also examined using a sequence of temporal clustering plots. This innovative clustering framework will be convenient for the operational use of Sentinel-1 SAR data for agricultural applications.","container-title":"2022 IEEE Mediterranean and Middle-East Geoscience and Remote Sensing Symposium (M2GARSS)","DOI":"10.1109/M2GARSS52314.2022.9840171","event-title":"2022 IEEE Mediterranean and Middle-East Geoscience and Remote Sensing Symposium (M2GARSS)","page":"58-61","source":"IEEE Xplore","title":"Scattering Parameters from Sentinel-1 SAR Data for Crop Growth Assessment","URL":"https://ieeexplore.ieee.org/document/9840171","author":[{"family":"Bhogapurapu","given":"Narayanarao"},{"family":"Dey","given":"Subhadip"},{"family":"Homayouni","given":"Saeid"},{"family":"Bhattacharya","given":"Avik"},{"family":"Rao","given":"Y. S."}],"accessed":{"date-parts":[["2024",6,6]]},"issued":{"date-parts":[["2022",3]]}}}],"schema":"https://github.com/citation-style-language/schema/raw/master/csl-citation.json"} </w:instrText>
            </w:r>
            <w:r w:rsidRPr="00231A8C">
              <w:rPr>
                <w:rFonts w:ascii="Times New Roman" w:hAnsi="Times New Roman" w:cs="Times New Roman"/>
                <w:sz w:val="16"/>
                <w:szCs w:val="16"/>
                <w:lang w:bidi="mr-IN"/>
              </w:rPr>
              <w:fldChar w:fldCharType="separate"/>
            </w:r>
            <w:r w:rsidRPr="00231A8C">
              <w:rPr>
                <w:rFonts w:ascii="Times New Roman" w:hAnsi="Times New Roman" w:cs="Times New Roman"/>
                <w:sz w:val="16"/>
              </w:rPr>
              <w:t>(Bhogapurapu et al., 2022)</w:t>
            </w:r>
            <w:r w:rsidRPr="00231A8C">
              <w:rPr>
                <w:rFonts w:ascii="Times New Roman" w:hAnsi="Times New Roman" w:cs="Times New Roman"/>
                <w:sz w:val="16"/>
                <w:szCs w:val="16"/>
                <w:lang w:bidi="mr-IN"/>
              </w:rPr>
              <w:fldChar w:fldCharType="end"/>
            </w:r>
          </w:p>
        </w:tc>
        <w:tc>
          <w:tcPr>
            <w:tcW w:w="674" w:type="pct"/>
          </w:tcPr>
          <w:p w14:paraId="57B0B83B" w14:textId="6007363F" w:rsidR="00C80CCB" w:rsidRPr="00231A8C" w:rsidRDefault="00000000" w:rsidP="009E6F79">
            <w:pPr>
              <w:spacing w:line="480" w:lineRule="auto"/>
              <w:rPr>
                <w:rFonts w:ascii="Times New Roman" w:hAnsi="Times New Roman" w:cs="Times New Roman"/>
                <w:sz w:val="16"/>
                <w:szCs w:val="16"/>
              </w:rPr>
            </w:pPr>
            <w:hyperlink r:id="rId20" w:tgtFrame="_blank" w:history="1">
              <w:r w:rsidR="00C80CCB" w:rsidRPr="00231A8C">
                <w:rPr>
                  <w:rFonts w:ascii="Times New Roman" w:hAnsi="Times New Roman" w:cs="Times New Roman"/>
                  <w:sz w:val="16"/>
                  <w:szCs w:val="16"/>
                </w:rPr>
                <w:t>Crop Growth Assessment</w:t>
              </w:r>
            </w:hyperlink>
          </w:p>
          <w:p w14:paraId="31989317" w14:textId="77777777" w:rsidR="00C80CCB" w:rsidRPr="00231A8C" w:rsidRDefault="00C80CCB" w:rsidP="009E6F79">
            <w:pPr>
              <w:spacing w:line="480" w:lineRule="auto"/>
              <w:rPr>
                <w:rFonts w:ascii="Times New Roman" w:hAnsi="Times New Roman" w:cs="Times New Roman"/>
                <w:sz w:val="16"/>
                <w:szCs w:val="16"/>
              </w:rPr>
            </w:pPr>
          </w:p>
        </w:tc>
        <w:tc>
          <w:tcPr>
            <w:tcW w:w="674" w:type="pct"/>
          </w:tcPr>
          <w:p w14:paraId="454FA329" w14:textId="13075B6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entinel-1 SAR </w:t>
            </w:r>
            <w:r w:rsidR="000F5C68" w:rsidRPr="00231A8C">
              <w:rPr>
                <w:rFonts w:ascii="Times New Roman" w:hAnsi="Times New Roman" w:cs="Times New Roman"/>
                <w:sz w:val="16"/>
                <w:szCs w:val="16"/>
              </w:rPr>
              <w:t>Data</w:t>
            </w:r>
          </w:p>
          <w:p w14:paraId="1B333284" w14:textId="77777777" w:rsidR="00C80CCB" w:rsidRPr="00231A8C" w:rsidRDefault="00C80CCB" w:rsidP="009E6F79">
            <w:pPr>
              <w:spacing w:line="480" w:lineRule="auto"/>
              <w:ind w:left="360"/>
              <w:rPr>
                <w:rFonts w:ascii="Times New Roman" w:hAnsi="Times New Roman" w:cs="Times New Roman"/>
                <w:sz w:val="16"/>
                <w:szCs w:val="16"/>
              </w:rPr>
            </w:pPr>
          </w:p>
          <w:p w14:paraId="1625A488" w14:textId="77777777" w:rsidR="00C80CCB" w:rsidRPr="00231A8C" w:rsidRDefault="00C80CCB" w:rsidP="009E6F79">
            <w:pPr>
              <w:pStyle w:val="ListParagraph"/>
              <w:spacing w:line="480" w:lineRule="auto"/>
              <w:ind w:left="-16"/>
              <w:rPr>
                <w:rFonts w:ascii="Times New Roman" w:hAnsi="Times New Roman" w:cs="Times New Roman"/>
                <w:sz w:val="16"/>
                <w:szCs w:val="16"/>
              </w:rPr>
            </w:pPr>
          </w:p>
        </w:tc>
        <w:tc>
          <w:tcPr>
            <w:tcW w:w="914" w:type="pct"/>
          </w:tcPr>
          <w:p w14:paraId="083DA452" w14:textId="039A58AB" w:rsidR="00C80CCB" w:rsidRPr="00231A8C" w:rsidRDefault="00FB0D82" w:rsidP="009E6F79">
            <w:pPr>
              <w:spacing w:line="480" w:lineRule="auto"/>
              <w:rPr>
                <w:rFonts w:ascii="Times New Roman" w:hAnsi="Times New Roman" w:cs="Times New Roman"/>
                <w:sz w:val="16"/>
                <w:szCs w:val="16"/>
              </w:rPr>
            </w:pPr>
            <w:r>
              <w:rPr>
                <w:rFonts w:ascii="Times New Roman" w:hAnsi="Times New Roman" w:cs="Times New Roman"/>
                <w:sz w:val="16"/>
                <w:szCs w:val="16"/>
              </w:rPr>
              <w:t>P</w:t>
            </w:r>
            <w:r w:rsidR="00404797">
              <w:rPr>
                <w:rFonts w:ascii="Times New Roman" w:hAnsi="Times New Roman" w:cs="Times New Roman"/>
                <w:sz w:val="16"/>
                <w:szCs w:val="16"/>
              </w:rPr>
              <w:t>roposed</w:t>
            </w:r>
            <w:r w:rsidR="00AF701A" w:rsidRPr="00AF701A">
              <w:rPr>
                <w:rFonts w:ascii="Times New Roman" w:hAnsi="Times New Roman" w:cs="Times New Roman"/>
                <w:sz w:val="16"/>
                <w:szCs w:val="16"/>
              </w:rPr>
              <w:t xml:space="preserve"> </w:t>
            </w:r>
            <w:proofErr w:type="spellStart"/>
            <w:r w:rsidR="00AF701A" w:rsidRPr="00AF701A">
              <w:rPr>
                <w:rFonts w:ascii="Times New Roman" w:hAnsi="Times New Roman" w:cs="Times New Roman"/>
                <w:sz w:val="16"/>
                <w:szCs w:val="16"/>
              </w:rPr>
              <w:t>θxP</w:t>
            </w:r>
            <w:proofErr w:type="spellEnd"/>
            <w:r w:rsidR="00AF701A" w:rsidRPr="00AF701A">
              <w:rPr>
                <w:rFonts w:ascii="Times New Roman" w:hAnsi="Times New Roman" w:cs="Times New Roman"/>
                <w:sz w:val="16"/>
                <w:szCs w:val="16"/>
              </w:rPr>
              <w:t xml:space="preserve">, the target </w:t>
            </w:r>
            <w:r w:rsidR="00404797">
              <w:rPr>
                <w:rFonts w:ascii="Times New Roman" w:hAnsi="Times New Roman" w:cs="Times New Roman"/>
                <w:sz w:val="16"/>
                <w:szCs w:val="16"/>
              </w:rPr>
              <w:t>characterization</w:t>
            </w:r>
            <w:r w:rsidR="00AF701A" w:rsidRPr="00AF701A">
              <w:rPr>
                <w:rFonts w:ascii="Times New Roman" w:hAnsi="Times New Roman" w:cs="Times New Roman"/>
                <w:sz w:val="16"/>
                <w:szCs w:val="16"/>
              </w:rPr>
              <w:t xml:space="preserve"> parameter, based on dual-pol SAR data and the 2D Barakat degree of polarization. </w:t>
            </w:r>
            <w:r w:rsidR="00AF701A" w:rsidRPr="00AF701A">
              <w:rPr>
                <w:rFonts w:ascii="Times New Roman" w:hAnsi="Times New Roman" w:cs="Times New Roman"/>
                <w:sz w:val="16"/>
                <w:szCs w:val="16"/>
              </w:rPr>
              <w:br/>
              <w:t xml:space="preserve">A scattering entropy and </w:t>
            </w:r>
            <w:proofErr w:type="spellStart"/>
            <w:r w:rsidR="00AF701A" w:rsidRPr="00AF701A">
              <w:rPr>
                <w:rFonts w:ascii="Times New Roman" w:hAnsi="Times New Roman" w:cs="Times New Roman"/>
                <w:sz w:val="16"/>
                <w:szCs w:val="16"/>
              </w:rPr>
              <w:t>θxP</w:t>
            </w:r>
            <w:proofErr w:type="spellEnd"/>
            <w:r w:rsidR="00AF701A" w:rsidRPr="00AF701A">
              <w:rPr>
                <w:rFonts w:ascii="Times New Roman" w:hAnsi="Times New Roman" w:cs="Times New Roman"/>
                <w:sz w:val="16"/>
                <w:szCs w:val="16"/>
              </w:rPr>
              <w:t>-based unsupervised clustering strategy</w:t>
            </w:r>
          </w:p>
        </w:tc>
        <w:tc>
          <w:tcPr>
            <w:tcW w:w="1205" w:type="pct"/>
          </w:tcPr>
          <w:p w14:paraId="3FD58713" w14:textId="77777777" w:rsidR="00C80CCB" w:rsidRPr="006D4439" w:rsidRDefault="00C80CCB" w:rsidP="009E6F79">
            <w:pPr>
              <w:spacing w:line="480" w:lineRule="auto"/>
              <w:rPr>
                <w:rFonts w:ascii="Times New Roman" w:hAnsi="Times New Roman" w:cs="Times New Roman"/>
                <w:sz w:val="16"/>
                <w:szCs w:val="16"/>
              </w:rPr>
            </w:pPr>
            <w:r w:rsidRPr="006D4439">
              <w:rPr>
                <w:rFonts w:ascii="Times New Roman" w:hAnsi="Times New Roman" w:cs="Times New Roman"/>
                <w:sz w:val="16"/>
                <w:szCs w:val="16"/>
              </w:rPr>
              <w:t xml:space="preserve">Tillering Stage: </w:t>
            </w:r>
            <w:r w:rsidRPr="006D4439">
              <w:rPr>
                <w:rFonts w:ascii="Times New Roman" w:hAnsi="Times New Roman" w:cs="Times New Roman"/>
                <w:sz w:val="16"/>
                <w:szCs w:val="16"/>
                <w:lang w:bidi="mr-IN"/>
              </w:rPr>
              <w:t xml:space="preserve">Median </w:t>
            </w:r>
            <w:proofErr w:type="spellStart"/>
            <w:r w:rsidRPr="006D4439">
              <w:rPr>
                <w:rFonts w:ascii="Times New Roman" w:hAnsi="Times New Roman" w:cs="Times New Roman"/>
                <w:sz w:val="16"/>
                <w:szCs w:val="16"/>
                <w:lang w:bidi="mr-IN"/>
              </w:rPr>
              <w:t>mxP</w:t>
            </w:r>
            <w:proofErr w:type="spellEnd"/>
            <w:r w:rsidRPr="006D4439">
              <w:rPr>
                <w:rFonts w:ascii="Times New Roman" w:hAnsi="Times New Roman" w:cs="Times New Roman"/>
                <w:sz w:val="16"/>
                <w:szCs w:val="16"/>
                <w:lang w:bidi="mr-IN"/>
              </w:rPr>
              <w:t xml:space="preserve">: 0.78, Median </w:t>
            </w:r>
            <w:proofErr w:type="spellStart"/>
            <w:r w:rsidRPr="006D4439">
              <w:rPr>
                <w:rFonts w:ascii="Times New Roman" w:hAnsi="Times New Roman" w:cs="Times New Roman"/>
                <w:sz w:val="16"/>
                <w:szCs w:val="16"/>
                <w:lang w:bidi="mr-IN"/>
              </w:rPr>
              <w:t>θxP</w:t>
            </w:r>
            <w:proofErr w:type="spellEnd"/>
            <w:r w:rsidRPr="006D4439">
              <w:rPr>
                <w:rFonts w:ascii="Times New Roman" w:hAnsi="Times New Roman" w:cs="Times New Roman"/>
                <w:sz w:val="16"/>
                <w:szCs w:val="16"/>
                <w:lang w:bidi="mr-IN"/>
              </w:rPr>
              <w:t xml:space="preserve">: ≈ 39°, </w:t>
            </w:r>
          </w:p>
          <w:p w14:paraId="7DABC0F6" w14:textId="77777777" w:rsidR="00C80CCB" w:rsidRPr="006D4439" w:rsidRDefault="00C80CCB" w:rsidP="009E6F79">
            <w:pPr>
              <w:spacing w:line="480" w:lineRule="auto"/>
              <w:rPr>
                <w:rFonts w:ascii="Times New Roman" w:hAnsi="Times New Roman" w:cs="Times New Roman"/>
                <w:sz w:val="16"/>
                <w:szCs w:val="16"/>
              </w:rPr>
            </w:pPr>
            <w:r w:rsidRPr="006D4439">
              <w:rPr>
                <w:rFonts w:ascii="Times New Roman" w:hAnsi="Times New Roman" w:cs="Times New Roman"/>
                <w:sz w:val="16"/>
                <w:szCs w:val="16"/>
                <w:lang w:val="en-US"/>
              </w:rPr>
              <w:t xml:space="preserve">Early Flowering Stage: Median </w:t>
            </w:r>
            <w:proofErr w:type="spellStart"/>
            <w:r w:rsidRPr="006D4439">
              <w:rPr>
                <w:rFonts w:ascii="Times New Roman" w:hAnsi="Times New Roman" w:cs="Times New Roman"/>
                <w:sz w:val="16"/>
                <w:szCs w:val="16"/>
                <w:lang w:val="en-US"/>
              </w:rPr>
              <w:t>θxP</w:t>
            </w:r>
            <w:proofErr w:type="spellEnd"/>
            <w:r w:rsidRPr="006D4439">
              <w:rPr>
                <w:rFonts w:ascii="Times New Roman" w:hAnsi="Times New Roman" w:cs="Times New Roman"/>
                <w:sz w:val="16"/>
                <w:szCs w:val="16"/>
                <w:lang w:val="en-US"/>
              </w:rPr>
              <w:t xml:space="preserve">: ≈ 27°, median </w:t>
            </w:r>
            <w:proofErr w:type="spellStart"/>
            <w:r w:rsidRPr="006D4439">
              <w:rPr>
                <w:rFonts w:ascii="Times New Roman" w:hAnsi="Times New Roman" w:cs="Times New Roman"/>
                <w:sz w:val="16"/>
                <w:szCs w:val="16"/>
                <w:lang w:val="en-US"/>
              </w:rPr>
              <w:t>mxP</w:t>
            </w:r>
            <w:proofErr w:type="spellEnd"/>
            <w:r w:rsidRPr="006D4439">
              <w:rPr>
                <w:rFonts w:ascii="Times New Roman" w:hAnsi="Times New Roman" w:cs="Times New Roman"/>
                <w:sz w:val="16"/>
                <w:szCs w:val="16"/>
                <w:lang w:val="en-US"/>
              </w:rPr>
              <w:t>: ≈ 0.49.</w:t>
            </w:r>
          </w:p>
          <w:p w14:paraId="41168E22" w14:textId="77777777" w:rsidR="00C80CCB" w:rsidRPr="006D4439" w:rsidRDefault="00C80CCB" w:rsidP="009E6F79">
            <w:pPr>
              <w:spacing w:line="480" w:lineRule="auto"/>
              <w:rPr>
                <w:rFonts w:ascii="Times New Roman" w:hAnsi="Times New Roman" w:cs="Times New Roman"/>
                <w:sz w:val="16"/>
                <w:szCs w:val="16"/>
              </w:rPr>
            </w:pPr>
            <w:r w:rsidRPr="006D4439">
              <w:rPr>
                <w:rFonts w:ascii="Times New Roman" w:hAnsi="Times New Roman" w:cs="Times New Roman"/>
                <w:sz w:val="16"/>
                <w:szCs w:val="16"/>
                <w:lang w:val="en-US"/>
              </w:rPr>
              <w:t xml:space="preserve">Early Dough Stage: Median </w:t>
            </w:r>
            <w:proofErr w:type="spellStart"/>
            <w:r w:rsidRPr="006D4439">
              <w:rPr>
                <w:rFonts w:ascii="Times New Roman" w:hAnsi="Times New Roman" w:cs="Times New Roman"/>
                <w:sz w:val="16"/>
                <w:szCs w:val="16"/>
                <w:lang w:val="en-US"/>
              </w:rPr>
              <w:t>mxP</w:t>
            </w:r>
            <w:proofErr w:type="spellEnd"/>
            <w:r w:rsidRPr="006D4439">
              <w:rPr>
                <w:rFonts w:ascii="Times New Roman" w:hAnsi="Times New Roman" w:cs="Times New Roman"/>
                <w:sz w:val="16"/>
                <w:szCs w:val="16"/>
                <w:lang w:val="en-US"/>
              </w:rPr>
              <w:t xml:space="preserve">: ≈ 0.37, median </w:t>
            </w:r>
            <w:proofErr w:type="spellStart"/>
            <w:r w:rsidRPr="006D4439">
              <w:rPr>
                <w:rFonts w:ascii="Times New Roman" w:hAnsi="Times New Roman" w:cs="Times New Roman"/>
                <w:sz w:val="16"/>
                <w:szCs w:val="16"/>
                <w:lang w:val="en-US"/>
              </w:rPr>
              <w:t>θxP</w:t>
            </w:r>
            <w:proofErr w:type="spellEnd"/>
            <w:r w:rsidRPr="006D4439">
              <w:rPr>
                <w:rFonts w:ascii="Times New Roman" w:hAnsi="Times New Roman" w:cs="Times New Roman"/>
                <w:sz w:val="16"/>
                <w:szCs w:val="16"/>
                <w:lang w:val="en-US"/>
              </w:rPr>
              <w:t>: ≈ 20°.</w:t>
            </w:r>
          </w:p>
          <w:p w14:paraId="1957966E" w14:textId="77777777" w:rsidR="00C80CCB" w:rsidRPr="00231A8C" w:rsidRDefault="00C80CCB" w:rsidP="009E6F79">
            <w:pPr>
              <w:spacing w:line="480" w:lineRule="auto"/>
              <w:rPr>
                <w:rFonts w:ascii="Times New Roman" w:hAnsi="Times New Roman" w:cs="Times New Roman"/>
                <w:sz w:val="16"/>
                <w:szCs w:val="16"/>
              </w:rPr>
            </w:pPr>
            <w:r w:rsidRPr="006D4439">
              <w:rPr>
                <w:rFonts w:ascii="Times New Roman" w:hAnsi="Times New Roman" w:cs="Times New Roman"/>
                <w:sz w:val="16"/>
                <w:szCs w:val="16"/>
                <w:lang w:val="en-US"/>
              </w:rPr>
              <w:t xml:space="preserve">Harvest Stage: Median </w:t>
            </w:r>
            <w:proofErr w:type="spellStart"/>
            <w:r w:rsidRPr="006D4439">
              <w:rPr>
                <w:rFonts w:ascii="Times New Roman" w:hAnsi="Times New Roman" w:cs="Times New Roman"/>
                <w:sz w:val="16"/>
                <w:szCs w:val="16"/>
                <w:lang w:val="en-US"/>
              </w:rPr>
              <w:t>mxP</w:t>
            </w:r>
            <w:proofErr w:type="spellEnd"/>
            <w:r w:rsidRPr="006D4439">
              <w:rPr>
                <w:rFonts w:ascii="Times New Roman" w:hAnsi="Times New Roman" w:cs="Times New Roman"/>
                <w:sz w:val="16"/>
                <w:szCs w:val="16"/>
                <w:lang w:val="en-US"/>
              </w:rPr>
              <w:t xml:space="preserve">: ≈ 0.58, median </w:t>
            </w:r>
            <w:proofErr w:type="spellStart"/>
            <w:r w:rsidRPr="006D4439">
              <w:rPr>
                <w:rFonts w:ascii="Times New Roman" w:hAnsi="Times New Roman" w:cs="Times New Roman"/>
                <w:sz w:val="16"/>
                <w:szCs w:val="16"/>
                <w:lang w:val="en-US"/>
              </w:rPr>
              <w:t>θxP</w:t>
            </w:r>
            <w:proofErr w:type="spellEnd"/>
            <w:r w:rsidRPr="006D4439">
              <w:rPr>
                <w:rFonts w:ascii="Times New Roman" w:hAnsi="Times New Roman" w:cs="Times New Roman"/>
                <w:sz w:val="16"/>
                <w:szCs w:val="16"/>
                <w:lang w:val="en-US"/>
              </w:rPr>
              <w:t>: ≈ 34°.</w:t>
            </w:r>
          </w:p>
        </w:tc>
        <w:tc>
          <w:tcPr>
            <w:tcW w:w="1006" w:type="pct"/>
          </w:tcPr>
          <w:p w14:paraId="5032B8E6" w14:textId="77777777" w:rsidR="00C80CCB" w:rsidRPr="00231A8C" w:rsidRDefault="00C80CCB" w:rsidP="009E6F79">
            <w:pPr>
              <w:spacing w:line="480" w:lineRule="auto"/>
              <w:rPr>
                <w:rFonts w:ascii="Times New Roman" w:hAnsi="Times New Roman" w:cs="Times New Roman"/>
                <w:sz w:val="16"/>
                <w:szCs w:val="16"/>
              </w:rPr>
            </w:pPr>
            <w:r w:rsidRPr="00231A8C">
              <w:rPr>
                <w:rFonts w:ascii="Cambria Math" w:hAnsi="Cambria Math" w:cs="Cambria Math"/>
                <w:sz w:val="16"/>
                <w:szCs w:val="16"/>
              </w:rPr>
              <w:t>𝜃</w:t>
            </w:r>
            <w:proofErr w:type="spellStart"/>
            <w:r w:rsidRPr="00231A8C">
              <w:rPr>
                <w:rFonts w:ascii="Times New Roman" w:hAnsi="Times New Roman" w:cs="Times New Roman"/>
                <w:sz w:val="16"/>
                <w:szCs w:val="16"/>
              </w:rPr>
              <w:t>xP</w:t>
            </w:r>
            <w:r w:rsidRPr="00231A8C">
              <w:rPr>
                <w:rFonts w:ascii="Times New Roman" w:hAnsi="Times New Roman" w:cs="Times New Roman"/>
                <w:i/>
                <w:iCs/>
                <w:sz w:val="16"/>
                <w:szCs w:val="16"/>
              </w:rPr>
              <w:t>θ</w:t>
            </w:r>
            <w:r w:rsidRPr="00231A8C">
              <w:rPr>
                <w:rFonts w:ascii="Times New Roman" w:hAnsi="Times New Roman" w:cs="Times New Roman"/>
                <w:sz w:val="16"/>
                <w:szCs w:val="16"/>
              </w:rPr>
              <w:t>xP</w:t>
            </w:r>
            <w:proofErr w:type="spellEnd"/>
            <w:r w:rsidRPr="00231A8C">
              <w:rPr>
                <w:rFonts w:ascii="Times New Roman" w:hAnsi="Times New Roman" w:cs="Times New Roman"/>
                <w:sz w:val="16"/>
                <w:szCs w:val="16"/>
              </w:rPr>
              <w:t xml:space="preserve"> is​ sensitive to wheat crop morphology at different stages.</w:t>
            </w:r>
          </w:p>
          <w:p w14:paraId="44EC3F93" w14:textId="77777777" w:rsidR="00C80CCB" w:rsidRPr="00231A8C" w:rsidRDefault="00C80CCB" w:rsidP="009E6F79">
            <w:pPr>
              <w:spacing w:line="480" w:lineRule="auto"/>
              <w:rPr>
                <w:rFonts w:ascii="Times New Roman" w:hAnsi="Times New Roman" w:cs="Times New Roman"/>
                <w:sz w:val="16"/>
                <w:szCs w:val="16"/>
              </w:rPr>
            </w:pPr>
          </w:p>
        </w:tc>
      </w:tr>
      <w:tr w:rsidR="00C80CCB" w:rsidRPr="00231A8C" w14:paraId="5BA3E55F" w14:textId="77777777" w:rsidTr="000D6383">
        <w:tc>
          <w:tcPr>
            <w:tcW w:w="527" w:type="pct"/>
          </w:tcPr>
          <w:p w14:paraId="2A960DD0" w14:textId="77777777"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lang w:bidi="mr-IN"/>
              </w:rPr>
              <w:fldChar w:fldCharType="begin"/>
            </w:r>
            <w:r w:rsidRPr="00231A8C">
              <w:rPr>
                <w:rFonts w:ascii="Times New Roman" w:hAnsi="Times New Roman" w:cs="Times New Roman"/>
                <w:sz w:val="16"/>
                <w:szCs w:val="16"/>
                <w:lang w:bidi="mr-IN"/>
              </w:rPr>
              <w:instrText xml:space="preserve"> ADDIN ZOTERO_ITEM CSL_CITATION {"citationID":"RLCQIsuL","properties":{"formattedCitation":"(Mandal et al., 2022)","plainCitation":"(Mandal et al., 2022)","noteIndex":0},"citationItems":[{"id":1999,"uris":["http://zotero.org/users/12104509/items/HGXZIUA7"],"itemData":{"id":1999,"type":"chapter","abstract":"Biophysical parameters are descriptors of crop growth and production estimates. Retrieval of these biophysical parameters from synthetic aperture radar sensors at operational scales is highly interesting given the increase in access to data from radar missions. Vegetation backscattering can be simulated using the water cloud model (WCM). Crop biophysical parameters are obtained by inverting this model. However, the inversion problem is ill-posed, and existing methods, which include the lookup table (LUT) and iterative search algorithms, are often computationally intensive and lack good generalization capacity. This might make retrieval of the biophysical parameters computationally intensive for large study areas. In addition, the new generation of operational missions, which are often associated with a large volume of data, poses a challenge for estimating crop parameters. In this work, we use the cloud computing potentials of the Google Earth Engine (GEE) to demonstrate a unified processing pipeline for WCM inversion. The processing pipeline (GEE4Bio) uses Sentinel-1 radar measurements for WCM inversion and subsequently produces crop biophysical maps. Inversion is achieved by employing Random Forest regression, which is trained with radar backscatter measurements at Vertical transmit and vertical receive (VV) and Vertical transmit and horizontal receive (VH) channels. The model is trained and validated with independent calibration and validation datasets consisting of ground measurements for five major crops over the Joint Experiment for Crop Assessment and Monitoring–Carman test site in Canada. The inversion accuracies indicate strong correlation coefficients (r) of 0.83 and 0.87, with the estimated and in situ measured plant area index and wet biomass, respectively, with low root mean square error values. The GEE4Bio processing chain produced crop inventory maps with a reasonable time and apprehended the variability in plant growth across the test site.","collection-title":"Earth Observation","container-title":"Radar Remote Sensing","ISBN":"978-0-12-823457-0","note":"DOI: 10.1016/B978-0-12-823457-0.00011-2","page":"309-325","publisher":"Elsevier","source":"ScienceDirect","title":"Chapter 16 - A processing chain for estimating crop biophysical parameters using temporal Sentinel-1 synthetic aperture radar data in cloud computing framework","URL":"https://www.sciencedirect.com/science/article/pii/B9780128234570000112","author":[{"family":"Mandal","given":"Dipankar"},{"family":"Kumar","given":"Vineet"},{"family":"Lopez-Sanchez","given":"Juan M."},{"family":"Rao","given":"Y. S."},{"family":"McNairn","given":"Heather"},{"family":"Bhattacharya","given":"Avik"},{"family":"Mitchell","given":"Scott"}],"editor":[{"family":"Srivastava","given":"Prashant K."},{"family":"Gupta","given":"Dileep Kumar"},{"family":"Islam","given":"Tanvir"},{"family":"Han","given":"Dawei"},{"family":"Prasad","given":"Rajendra"}],"accessed":{"date-parts":[["2024",6,6]]},"issued":{"date-parts":[["2022",1,1]]}}}],"schema":"https://github.com/citation-style-language/schema/raw/master/csl-citation.json"} </w:instrText>
            </w:r>
            <w:r w:rsidRPr="00231A8C">
              <w:rPr>
                <w:rFonts w:ascii="Times New Roman" w:hAnsi="Times New Roman" w:cs="Times New Roman"/>
                <w:sz w:val="16"/>
                <w:szCs w:val="16"/>
                <w:lang w:bidi="mr-IN"/>
              </w:rPr>
              <w:fldChar w:fldCharType="separate"/>
            </w:r>
            <w:r w:rsidRPr="00231A8C">
              <w:rPr>
                <w:rFonts w:ascii="Times New Roman" w:hAnsi="Times New Roman" w:cs="Times New Roman"/>
                <w:sz w:val="16"/>
              </w:rPr>
              <w:t>(Mandal et al., 2022)</w:t>
            </w:r>
            <w:r w:rsidRPr="00231A8C">
              <w:rPr>
                <w:rFonts w:ascii="Times New Roman" w:hAnsi="Times New Roman" w:cs="Times New Roman"/>
                <w:sz w:val="16"/>
                <w:szCs w:val="16"/>
                <w:lang w:bidi="mr-IN"/>
              </w:rPr>
              <w:fldChar w:fldCharType="end"/>
            </w:r>
          </w:p>
        </w:tc>
        <w:tc>
          <w:tcPr>
            <w:tcW w:w="674" w:type="pct"/>
          </w:tcPr>
          <w:p w14:paraId="599CAE97" w14:textId="1BE52521" w:rsidR="00C80CCB" w:rsidRPr="00231A8C" w:rsidRDefault="000D6383" w:rsidP="009E6F79">
            <w:pPr>
              <w:spacing w:line="480" w:lineRule="auto"/>
              <w:rPr>
                <w:rFonts w:ascii="Times New Roman" w:hAnsi="Times New Roman" w:cs="Times New Roman"/>
                <w:sz w:val="16"/>
                <w:szCs w:val="16"/>
              </w:rPr>
            </w:pPr>
            <w:r w:rsidRPr="000D6383">
              <w:rPr>
                <w:rFonts w:ascii="Times New Roman" w:hAnsi="Times New Roman" w:cs="Times New Roman"/>
                <w:sz w:val="16"/>
                <w:szCs w:val="16"/>
              </w:rPr>
              <w:t>Crop Biological parameters</w:t>
            </w:r>
          </w:p>
        </w:tc>
        <w:tc>
          <w:tcPr>
            <w:tcW w:w="674" w:type="pct"/>
          </w:tcPr>
          <w:p w14:paraId="6AE2C260" w14:textId="65ED29EA" w:rsidR="00C80CCB" w:rsidRPr="00231A8C" w:rsidRDefault="00C80CCB" w:rsidP="009E6F79">
            <w:pPr>
              <w:pStyle w:val="ListParagraph"/>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Sentinel-1 SAR </w:t>
            </w:r>
            <w:r w:rsidR="000F5C68" w:rsidRPr="00231A8C">
              <w:rPr>
                <w:rFonts w:ascii="Times New Roman" w:hAnsi="Times New Roman" w:cs="Times New Roman"/>
                <w:sz w:val="16"/>
                <w:szCs w:val="16"/>
              </w:rPr>
              <w:t>Data</w:t>
            </w:r>
          </w:p>
        </w:tc>
        <w:tc>
          <w:tcPr>
            <w:tcW w:w="914" w:type="pct"/>
          </w:tcPr>
          <w:p w14:paraId="1847CFD1"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Water cloud model inversion</w:t>
            </w:r>
          </w:p>
          <w:p w14:paraId="30918CE2" w14:textId="5B4FE94F"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Random Forest regression </w:t>
            </w:r>
          </w:p>
        </w:tc>
        <w:tc>
          <w:tcPr>
            <w:tcW w:w="1205" w:type="pct"/>
          </w:tcPr>
          <w:p w14:paraId="7463BCD1" w14:textId="59AF9BFB" w:rsidR="00C80CCB" w:rsidRPr="00231A8C" w:rsidRDefault="00BF0642"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estimated biophysical parameters</w:t>
            </w:r>
            <w:r>
              <w:rPr>
                <w:rFonts w:ascii="Times New Roman" w:hAnsi="Times New Roman" w:cs="Times New Roman"/>
                <w:sz w:val="16"/>
                <w:szCs w:val="16"/>
              </w:rPr>
              <w:t xml:space="preserve"> with </w:t>
            </w:r>
            <w:r w:rsidR="00C80CCB" w:rsidRPr="00231A8C">
              <w:rPr>
                <w:rFonts w:ascii="Times New Roman" w:hAnsi="Times New Roman" w:cs="Times New Roman"/>
                <w:sz w:val="16"/>
                <w:szCs w:val="16"/>
              </w:rPr>
              <w:t>r of 0.8</w:t>
            </w:r>
            <w:r w:rsidR="006A568C">
              <w:rPr>
                <w:rFonts w:ascii="Times New Roman" w:hAnsi="Times New Roman" w:cs="Times New Roman"/>
                <w:sz w:val="16"/>
                <w:szCs w:val="16"/>
              </w:rPr>
              <w:t>7</w:t>
            </w:r>
            <w:r w:rsidR="00C80CCB" w:rsidRPr="00231A8C">
              <w:rPr>
                <w:rFonts w:ascii="Times New Roman" w:hAnsi="Times New Roman" w:cs="Times New Roman"/>
                <w:sz w:val="16"/>
                <w:szCs w:val="16"/>
              </w:rPr>
              <w:t xml:space="preserve"> and 0.8</w:t>
            </w:r>
            <w:r w:rsidR="006A568C">
              <w:rPr>
                <w:rFonts w:ascii="Times New Roman" w:hAnsi="Times New Roman" w:cs="Times New Roman"/>
                <w:sz w:val="16"/>
                <w:szCs w:val="16"/>
              </w:rPr>
              <w:t>3</w:t>
            </w:r>
            <w:r w:rsidR="00C80CCB" w:rsidRPr="00231A8C">
              <w:rPr>
                <w:rFonts w:ascii="Times New Roman" w:hAnsi="Times New Roman" w:cs="Times New Roman"/>
                <w:sz w:val="16"/>
                <w:szCs w:val="16"/>
              </w:rPr>
              <w:t xml:space="preserve"> and low </w:t>
            </w:r>
            <w:r>
              <w:rPr>
                <w:rFonts w:ascii="Times New Roman" w:hAnsi="Times New Roman" w:cs="Times New Roman"/>
                <w:sz w:val="16"/>
                <w:szCs w:val="16"/>
              </w:rPr>
              <w:t>RMSE.</w:t>
            </w:r>
            <w:r w:rsidR="00C80CCB" w:rsidRPr="00231A8C">
              <w:rPr>
                <w:rFonts w:ascii="Times New Roman" w:hAnsi="Times New Roman" w:cs="Times New Roman"/>
                <w:sz w:val="16"/>
                <w:szCs w:val="16"/>
              </w:rPr>
              <w:t xml:space="preserve"> </w:t>
            </w:r>
          </w:p>
        </w:tc>
        <w:tc>
          <w:tcPr>
            <w:tcW w:w="1006" w:type="pct"/>
          </w:tcPr>
          <w:p w14:paraId="53616D1D" w14:textId="77969A6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GEE4Bio processing chain accurately estimates crop biophysical parameters.</w:t>
            </w:r>
          </w:p>
        </w:tc>
      </w:tr>
    </w:tbl>
    <w:p w14:paraId="2F7A41FE" w14:textId="77777777" w:rsidR="000B73BB" w:rsidRPr="00231A8C" w:rsidRDefault="000B73BB" w:rsidP="009E6F79">
      <w:pPr>
        <w:spacing w:after="0" w:line="480" w:lineRule="auto"/>
        <w:jc w:val="both"/>
        <w:rPr>
          <w:rFonts w:ascii="Times New Roman" w:eastAsia="Times New Roman" w:hAnsi="Times New Roman" w:cs="Times New Roman"/>
          <w:b/>
          <w:bCs/>
          <w:sz w:val="24"/>
          <w:szCs w:val="24"/>
        </w:rPr>
      </w:pPr>
    </w:p>
    <w:p w14:paraId="089D2442" w14:textId="5F6BCF05" w:rsidR="00FD475A" w:rsidRPr="00231A8C" w:rsidRDefault="006F6863" w:rsidP="009E6F79">
      <w:pPr>
        <w:pStyle w:val="ListParagraph"/>
        <w:numPr>
          <w:ilvl w:val="1"/>
          <w:numId w:val="12"/>
        </w:num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00FD475A" w:rsidRPr="00231A8C">
        <w:rPr>
          <w:rFonts w:ascii="Times New Roman" w:eastAsia="Times New Roman" w:hAnsi="Times New Roman" w:cs="Times New Roman"/>
          <w:b/>
          <w:bCs/>
          <w:sz w:val="24"/>
          <w:szCs w:val="24"/>
        </w:rPr>
        <w:t xml:space="preserve">Crop </w:t>
      </w:r>
      <w:r w:rsidR="00FB0D82">
        <w:rPr>
          <w:rFonts w:ascii="Times New Roman" w:eastAsia="Times New Roman" w:hAnsi="Times New Roman" w:cs="Times New Roman"/>
          <w:b/>
          <w:bCs/>
          <w:sz w:val="24"/>
          <w:szCs w:val="24"/>
        </w:rPr>
        <w:t>y</w:t>
      </w:r>
      <w:r w:rsidR="00FD475A" w:rsidRPr="00231A8C">
        <w:rPr>
          <w:rFonts w:ascii="Times New Roman" w:eastAsia="Times New Roman" w:hAnsi="Times New Roman" w:cs="Times New Roman"/>
          <w:b/>
          <w:bCs/>
          <w:sz w:val="24"/>
          <w:szCs w:val="24"/>
        </w:rPr>
        <w:t xml:space="preserve">ield </w:t>
      </w:r>
      <w:r w:rsidR="00FB0D82">
        <w:rPr>
          <w:rFonts w:ascii="Times New Roman" w:eastAsia="Times New Roman" w:hAnsi="Times New Roman" w:cs="Times New Roman"/>
          <w:b/>
          <w:bCs/>
          <w:sz w:val="24"/>
          <w:szCs w:val="24"/>
        </w:rPr>
        <w:t>e</w:t>
      </w:r>
      <w:r w:rsidR="00FD475A" w:rsidRPr="00231A8C">
        <w:rPr>
          <w:rFonts w:ascii="Times New Roman" w:eastAsia="Times New Roman" w:hAnsi="Times New Roman" w:cs="Times New Roman"/>
          <w:b/>
          <w:bCs/>
          <w:sz w:val="24"/>
          <w:szCs w:val="24"/>
        </w:rPr>
        <w:t>stimation</w:t>
      </w:r>
      <w:r w:rsidR="00FB0D82">
        <w:rPr>
          <w:rFonts w:ascii="Times New Roman" w:eastAsia="Times New Roman" w:hAnsi="Times New Roman" w:cs="Times New Roman"/>
          <w:b/>
          <w:bCs/>
          <w:sz w:val="24"/>
          <w:szCs w:val="24"/>
        </w:rPr>
        <w:t xml:space="preserve"> </w:t>
      </w:r>
      <w:r w:rsidR="00FB0D82" w:rsidRPr="00231A8C">
        <w:rPr>
          <w:rFonts w:ascii="Times New Roman" w:eastAsia="Times New Roman" w:hAnsi="Times New Roman" w:cs="Times New Roman"/>
          <w:b/>
          <w:bCs/>
          <w:sz w:val="24"/>
          <w:szCs w:val="24"/>
        </w:rPr>
        <w:t>using synthetic aperture radar (SAR) data</w:t>
      </w:r>
    </w:p>
    <w:p w14:paraId="16CE8311" w14:textId="147A1236" w:rsidR="005C25F8" w:rsidRPr="00231A8C" w:rsidRDefault="00231A8C" w:rsidP="009E6F79">
      <w:pPr>
        <w:spacing w:after="0" w:line="480" w:lineRule="auto"/>
        <w:jc w:val="both"/>
        <w:rPr>
          <w:rFonts w:ascii="Times New Roman" w:eastAsia="Times New Roman" w:hAnsi="Times New Roman" w:cs="Times New Roman"/>
          <w:sz w:val="24"/>
          <w:szCs w:val="24"/>
        </w:rPr>
      </w:pPr>
      <w:commentRangeStart w:id="59"/>
      <w:r w:rsidRPr="00231A8C">
        <w:rPr>
          <w:rFonts w:ascii="Times New Roman" w:eastAsia="Times New Roman" w:hAnsi="Times New Roman" w:cs="Times New Roman"/>
          <w:sz w:val="24"/>
          <w:szCs w:val="24"/>
        </w:rPr>
        <w:t>The crop growth simulation models such as ORYZA2000 and remote sensing products combined with SAR technology improve the precision of yield estimates.</w:t>
      </w:r>
      <w:commentRangeEnd w:id="59"/>
      <w:r w:rsidR="006D5431">
        <w:rPr>
          <w:rStyle w:val="CommentReference"/>
        </w:rPr>
        <w:commentReference w:id="59"/>
      </w:r>
      <w:r w:rsidRPr="00231A8C">
        <w:rPr>
          <w:rFonts w:ascii="Times New Roman" w:eastAsia="Times New Roman" w:hAnsi="Times New Roman" w:cs="Times New Roman"/>
          <w:sz w:val="24"/>
          <w:szCs w:val="24"/>
        </w:rPr>
        <w:t xml:space="preserve"> </w:t>
      </w:r>
      <w:commentRangeStart w:id="60"/>
      <w:r w:rsidRPr="00231A8C">
        <w:rPr>
          <w:rFonts w:ascii="Times New Roman" w:eastAsia="Times New Roman" w:hAnsi="Times New Roman" w:cs="Times New Roman"/>
          <w:sz w:val="24"/>
          <w:szCs w:val="24"/>
        </w:rPr>
        <w:t xml:space="preserve">Utilizing the start of the season, backscatter time series, and seasonal rice area data, the International Rice Research Institute (IRRI) </w:t>
      </w:r>
      <w:r w:rsidRPr="00231A8C">
        <w:rPr>
          <w:rFonts w:ascii="Times New Roman" w:eastAsia="Times New Roman" w:hAnsi="Times New Roman" w:cs="Times New Roman"/>
          <w:sz w:val="24"/>
          <w:szCs w:val="24"/>
        </w:rPr>
        <w:lastRenderedPageBreak/>
        <w:t xml:space="preserve">created the ORYZA2000 model to estimate rice yield. This approach is appropriate for policy decisions since it has proven high yield simulation accuracy, with results ranging from 86-91% at the district level to 82-97% at the block level </w:t>
      </w:r>
      <w:r w:rsidRPr="00231A8C">
        <w:rPr>
          <w:rFonts w:ascii="Times New Roman" w:eastAsia="Times New Roman" w:hAnsi="Times New Roman" w:cs="Times New Roman"/>
          <w:sz w:val="24"/>
          <w:szCs w:val="24"/>
        </w:rPr>
        <w:fldChar w:fldCharType="begin"/>
      </w:r>
      <w:r w:rsidRPr="00231A8C">
        <w:rPr>
          <w:rFonts w:ascii="Times New Roman" w:eastAsia="Times New Roman" w:hAnsi="Times New Roman" w:cs="Times New Roman"/>
          <w:sz w:val="24"/>
          <w:szCs w:val="24"/>
        </w:rPr>
        <w:instrText xml:space="preserve"> ADDIN ZOTERO_ITEM CSL_CITATION {"citationID":"xPJNSTD7","properties":{"formattedCitation":"(Pazhanivelan et al., 2019)","plainCitation":"(Pazhanivelan et al., 2019)","noteIndex":0},"citationItems":[{"id":1869,"uris":["http://zotero.org/users/12104509/items/YXK6VQMF"],"itemData":{"id":1869,"type":"article-journal","abstract":"Lowland rice in tropical and subtropical regions can be detected precisely and its crop growth can be tracked effectively through Synthetic Aperture Radar (SAR) imagery, especially where cloud cover restricts the use of optical imagery. Parameterised classification with multi-temporal features derived from regularly acquired, C-band, VV and VH polarized Sentinel-1A SAR imagery was used for mapping rice area. A fully automated processing chain in MAPscape-Rice software was used to convert the multi-temporal SAR data into terrain-geocoded &amp;sigma;0 values, which included strip mosaicking, co-registration of images acquired with the same observation geometry and mode, time-series speckle filtering, terrain geocoding, radiometric calibration and normalization. Further Anisotropic non-linear diffusion (ANLD) filtering was done to smoothen homogeneous targets, while enhancing the difference between neighbouring areas. Multi-Temporal Features viz., max, min, mean, max date, min date and span ratio were extracted from VV and VH polarizations to classify rice pixels. Rice detection was based on the analysis of temporal signature from SAR backscatter in relation to crop stages. About sixty images across four footprints covering 16 samba (Rabi) rice growing districts of Tamil Nadu, India were obtained between August 2017 and January 2018. In-season site visits were conducted across 280 monitoring locations in the footprints for classification purposes and more than 1665 field observations were made for accuracy assessment. A total rice area of 1.07 million ha was mapped with classification accuracy from 90.3 to 94.2 per cent with Kappa values ranging from 0.81 to 0.88. Using ORYZA2000, a weather driven process based crop growth simulation model developed by IRRI, yield estimates were made by integrating remote sensing products viz., seasonal rice area, start of season and backscatter time series. By generating average backscatter for each time series and dB stack for each SoS, LAI values were estimated. The model has generated rice yield estimate for each hectare which were aggregated at administrative boundary level and compared against CCE yield. Yield Simulation accuracy of more than 86&amp;ndash;91% at district level and 82&amp;ndash;97% at block level from the study indicates the suitability of these products for policy decisions. SAR products and yield information were used to meet the requirements of PMFBY crop insurance scheme in Tamil Nadu and helped in identifying or invoking prevented/failed sowing in 529 villages and total crop failure in 821 villages. In total 303703 farmers were benefitted by this technology in getting payouts of INR 9.94 billion through crop insurance. The satellite technology as an operational service has helped in getting quicker payouts.","container-title":"The International Archives of the Photogrammetry, Remote Sensing and Spatial Information Sciences","DOI":"10.5194/isprs-archives-XLII-3-W6-239-2019","ISSN":"1682-1750","language":"English","note":"event-title: ISPRS-GEOGLAM-ISRS Joint International Workshop on &lt;q&gt;Earth Observations for Agricultural Monitoring&lt;/q&gt; (Volume XLII-3/W6) - 18&amp;ndash;20 February 2019, New Delhi, India\npublisher: Copernicus GmbH","page":"239-243","source":"Copernicus Online Journals","title":"INTEGRATING TIME-SERIES SAR DATA AND ORYZA CROP GROWTH MODEL IN RICE AREA MAPPING AND YIELD ESTIMATION FOR CROP INSURANCES","volume":"XLII-3-W6","author":[{"family":"Pazhanivelan","given":"S."},{"family":"Ragunath","given":"K. P."},{"family":"Sudarmanian","given":"N. S."},{"family":"Kumaraperumal","given":"R."},{"family":"Setiyono","given":"T."},{"family":"Quicho","given":"E. D."}],"issued":{"date-parts":[["2019",7,26]]}}}],"schema":"https://github.com/citation-style-language/schema/raw/master/csl-citation.json"} </w:instrText>
      </w:r>
      <w:r w:rsidRPr="00231A8C">
        <w:rPr>
          <w:rFonts w:ascii="Times New Roman" w:eastAsia="Times New Roman" w:hAnsi="Times New Roman" w:cs="Times New Roman"/>
          <w:sz w:val="24"/>
          <w:szCs w:val="24"/>
        </w:rPr>
        <w:fldChar w:fldCharType="separate"/>
      </w:r>
      <w:r w:rsidRPr="00231A8C">
        <w:rPr>
          <w:rFonts w:ascii="Times New Roman" w:hAnsi="Times New Roman" w:cs="Times New Roman"/>
          <w:sz w:val="24"/>
        </w:rPr>
        <w:t>(Pazhanivelan et al., 2019)</w:t>
      </w:r>
      <w:r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 xml:space="preserve">. </w:t>
      </w:r>
      <w:r w:rsidR="005C25F8" w:rsidRPr="00231A8C">
        <w:rPr>
          <w:rFonts w:ascii="Times New Roman" w:eastAsia="Times New Roman" w:hAnsi="Times New Roman" w:cs="Times New Roman"/>
          <w:sz w:val="24"/>
          <w:szCs w:val="24"/>
        </w:rPr>
        <w:t xml:space="preserve">SAR technology enhances agricultural production estimation by including more data sources, such as soil data from the World Inventory of Soil Emission Potential and the Harmonized World Soil Database, combined with meteorological data from NASA and local weather stations </w:t>
      </w:r>
      <w:r w:rsidR="005C25F8" w:rsidRPr="00231A8C">
        <w:rPr>
          <w:rFonts w:ascii="Times New Roman" w:eastAsia="Times New Roman" w:hAnsi="Times New Roman" w:cs="Times New Roman"/>
          <w:sz w:val="24"/>
          <w:szCs w:val="24"/>
        </w:rPr>
        <w:fldChar w:fldCharType="begin"/>
      </w:r>
      <w:r w:rsidR="005C25F8" w:rsidRPr="00231A8C">
        <w:rPr>
          <w:rFonts w:ascii="Times New Roman" w:eastAsia="Times New Roman" w:hAnsi="Times New Roman" w:cs="Times New Roman"/>
          <w:sz w:val="24"/>
          <w:szCs w:val="24"/>
        </w:rPr>
        <w:instrText xml:space="preserve"> ADDIN ZOTERO_ITEM CSL_CITATION {"citationID":"T1qwQftH","properties":{"formattedCitation":"(Amankulova et al., 2024; Ameline et al., 2018; Jain et al., 2019; Pazhanivelan et al., 2019)","plainCitation":"(Amankulova et al., 2024; Ameline et al., 2018; Jain et al., 2019; Pazhanivelan et al., 2019)","noteIndex":0},"citationItems":[{"id":1874,"uris":["http://zotero.org/users/12104509/items/QA8FEVSS"],"itemData":{"id":1874,"type":"article-journal","abstract":"It is crucial to accurately and timely estimate crop yield within field variability for sustainable management and precision farming applications. Various Earth observation systems have been developed for crop monitoring and yield prediction. However, there is a need for further research that integrates multiplatform data, advances in satellite technology, and data processing to apply this knowledge to agricultural practices. The integration of satellite imagery and environmental data has been used increasingly in recent years to predict crop yields using machine learning techniques. In recent years, VIs derived from optical satellites, particularly Sentinel 2 (S2), have gained popularity, but their availability is affected by weather conditions. On the other hand, the backscatter data from Sentinel 1 (S1) is less commonly used in agriculture due to its complex interpretation and processing, but it is not influenced by the weather. This study aims to improve the accuracy of yield predictions by combining remote sensing data with environmental variables. The use of satellite data S1 and S2 was used to identify the optimal phenological period, and a training model was developed using four machine learning techniques, including Random Forest Regression (RF), K Nearest Neighbor (KNN), Multiple Linear Regression (MLR) and Decision Tree (DT). The results showed that RF provided the highest values among the four techniques. The validation process using RF demonstrated high accuracy rates, with R2 ranging from 0.41 to 0.89, the mean square error of the root (RMSE) ranging from 0.122 to 0.224 t/ha, and the mean absolute error (MAE) ranging from 0.089 to 0.163 t/ha. The integration of satellite data S1 and S2 with topographical information may be useful for monitoring, mapping, and forecasting crop yields on small and fragmented farmlands. This approach can provide farmers, agricultural businesses, and policymakers with accurate and timely predictions of crop yield, which can facilitate decision making and provide early warnings for potential crop losses.","container-title":"Advances in Space Research","DOI":"10.1016/j.asr.2024.01.040","ISSN":"0273-1177","issue":"8","journalAbbreviation":"Advances in Space Research","page":"4052-4066","source":"ScienceDirect","title":"Integrating the Sentinel-1, Sentinel-2 and topographic data into soybean yield modelling using machine learning","volume":"73","author":[{"family":"Amankulova","given":"Khilola"},{"family":"Farmonov","given":"Nizom"},{"family":"Omonov","given":"Khasan"},{"family":"Abdurakhimova","given":"Mokhigul"},{"family":"Mucsi","given":"László"}],"issued":{"date-parts":[["2024",4,15]]}}},{"id":1873,"uris":["http://zotero.org/users/12104509/items/G45BQMMT"],"itemData":{"id":1873,"type":"article-journal","abstract":"The estimation of crop yield plays a major role in decision making and management of food supply. This paper aims to estimate corn dry masses and grain yield at field scale using an agrometeorological model. The SAFY-WB model (simple algorithm for yield model combined with a water balance) is controlled by green area index (GAI) derived from optical satellite images (GAIopt), and the GAI derived from synthetic aperture radar (SAR) satellite images (GAIsar) acquired over two crop seasons (2015 and 2016) in the south-west of France. Landsat-8 mission provides the optical data. SAR information (σ°VV, σ°V H, and σ°VH,VV) is provided by Sentinel-1A mission through two angular normalized orbits (30 and 132) allowing a repetitiveness from 12 to 6 days. σ°VH,VV is successfully used to derive GAIsar (R2 = 0.72, relative root mean square error (rRMSE) = 10.4%) over the leaf development stages of the crop cycle from a nonlinear function. Others SAR signal (σ°VV and σ°VH) are too much related to soil moisture changes. At the opposite of GAIopt, GAIsar cannot be used alone in the model to accurately estimate vegetation parameters. Finally, the robustness of the results comes from the combination of GAI derived from SAR and optical data. In this condition, the model is able, thanks to the inclusion of a new “production module,” to simulate dry masses and yield (R2 &gt; 0.75 and rRMSE &lt;; 12.75%) with good performances in the diagnostic approach. In the context of forecast, results offer lower performances but stay acceptable, with relative errors inferior to 13.95% (R2 &gt; 0.69).","container-title":"IEEE Journal of Selected Topics in Applied Earth Observations and Remote Sensing","DOI":"10.1109/JSTARS.2018.2878502","ISSN":"2151-1535","issue":"12","note":"event-title: IEEE Journal of Selected Topics in Applied Earth Observations and Remote Sensing","page":"4747-4760","source":"IEEE Xplore","title":"Estimation of Corn Yield by Assimilating SAR and Optical Time Series Into a Simplified Agro-Meteorological Model: From Diagnostic to Forecast","title-short":"Estimation of Corn Yield by Assimilating SAR and Optical Time Series Into a Simplified Agro-Meteorological Model","volume":"11","author":[{"family":"Ameline","given":"Maël"},{"family":"Fieuzal","given":"Rémy"},{"family":"Betbeder","given":"Julie"},{"family":"Berthoumieu","given":"Jean-François"},{"family":"Baup","given":"Frédéric"}],"issued":{"date-parts":[["2018",12]]}}},{"id":1871,"uris":["http://zotero.org/users/12104509/items/D4RQ7T5K"],"itemData":{"id":1871,"type":"article-journal","abstract":"Rice is the most important food crop of India. Majority of Rice is sown in kharif season in the country. This is monsoon season for the country where cloud cover poses a major problem for optical remote sensing. Therefore, for these states rice acreage estimation is being done using Synthetic Aperture Radar (SAR) data operationally in India since 1998. A case study is presented in this paper for analysis of past 6 years’ (2012&amp;ndash;13 to 2017&amp;ndash;18) estimations. Multi temporal Radarsat-2 (HH), RISAT-1 ScanSAR (HH) and Sentinel-1 (VV) data was used in years 2012, 2013&amp;ndash;2016, and 2017, respectively for paddy identification. Hierarchal Decision Rule based classification (HDRC) approach was used to identify rice areas under sample segments. Extensive ground truth collected by state remote sensing departments and agriculture departments was utilized in setting the limits of HDRC models and accuracy assessment. Yield was estimated using weather based and remote sensing-based models. Area, production and yield estimates were made and compared with those given by DES. RMSE and R2 were used as statistical measures to assess the accuracy of results. The RMSE % ranged from 2.3 to 4.3; 0.84 to 1.35; 0.24 to 0.27 for area, production and yield respectively. The coefficient of determination (R2) ranged from 0.62 to 0.92; 0.75 to 0.91; 0.5 to 0.83 for area, production and yield respectively. The study showed that use of multi temporal SAR data (both HH and VV) is quite useful for paddy acreage estimation, especially during monsoon.","container-title":"The International Archives of the Photogrammetry, Remote Sensing and Spatial Information Sciences","DOI":"10.5194/isprs-archives-XLII-3-W6-99-2019","ISSN":"1682-1750","language":"English","note":"event-title: ISPRS-GEOGLAM-ISRS Joint International Workshop on &lt;q&gt;Earth Observations for Agricultural Monitoring&lt;/q&gt; (Volume XLII-3/W6) - 18&amp;ndash;20 February 2019, New Delhi, India\npublisher: Copernicus GmbH","page":"99-107","source":"Copernicus Online Journals","title":"RICE (KHARIF) PRODUCTION ESTIMATION USING SAR DATA OF DIFFERENT SATELLITES AND YIELD MODELS: A COMPARATIVE ANALYSIS OF THE ESTIMATES GENERATED UNDER FASAL PROJECT","title-short":"RICE (KHARIF) PRODUCTION ESTIMATION USING SAR DATA OF DIFFERENT SATELLITES AND YIELD MODELS","volume":"XLII-3-W6","author":[{"family":"Jain","given":"V."},{"family":"Saxena","given":"S."},{"family":"Dubey","given":"S."},{"family":"Choudhary","given":"K."},{"family":"Sehgal","given":"S."},{"family":"Neetu","given":""},{"family":"Ray","given":"S. S."}],"issued":{"date-parts":[["2019",7,26]]}}},{"id":1869,"uris":["http://zotero.org/users/12104509/items/YXK6VQMF"],"itemData":{"id":1869,"type":"article-journal","abstract":"Lowland rice in tropical and subtropical regions can be detected precisely and its crop growth can be tracked effectively through Synthetic Aperture Radar (SAR) imagery, especially where cloud cover restricts the use of optical imagery. Parameterised classification with multi-temporal features derived from regularly acquired, C-band, VV and VH polarized Sentinel-1A SAR imagery was used for mapping rice area. A fully automated processing chain in MAPscape-Rice software was used to convert the multi-temporal SAR data into terrain-geocoded &amp;sigma;0 values, which included strip mosaicking, co-registration of images acquired with the same observation geometry and mode, time-series speckle filtering, terrain geocoding, radiometric calibration and normalization. Further Anisotropic non-linear diffusion (ANLD) filtering was done to smoothen homogeneous targets, while enhancing the difference between neighbouring areas. Multi-Temporal Features viz., max, min, mean, max date, min date and span ratio were extracted from VV and VH polarizations to classify rice pixels. Rice detection was based on the analysis of temporal signature from SAR backscatter in relation to crop stages. About sixty images across four footprints covering 16 samba (Rabi) rice growing districts of Tamil Nadu, India were obtained between August 2017 and January 2018. In-season site visits were conducted across 280 monitoring locations in the footprints for classification purposes and more than 1665 field observations were made for accuracy assessment. A total rice area of 1.07 million ha was mapped with classification accuracy from 90.3 to 94.2 per cent with Kappa values ranging from 0.81 to 0.88. Using ORYZA2000, a weather driven process based crop growth simulation model developed by IRRI, yield estimates were made by integrating remote sensing products viz., seasonal rice area, start of season and backscatter time series. By generating average backscatter for each time series and dB stack for each SoS, LAI values were estimated. The model has generated rice yield estimate for each hectare which were aggregated at administrative boundary level and compared against CCE yield. Yield Simulation accuracy of more than 86&amp;ndash;91% at district level and 82&amp;ndash;97% at block level from the study indicates the suitability of these products for policy decisions. SAR products and yield information were used to meet the requirements of PMFBY crop insurance scheme in Tamil Nadu and helped in identifying or invoking prevented/failed sowing in 529 villages and total crop failure in 821 villages. In total 303703 farmers were benefitted by this technology in getting payouts of INR 9.94 billion through crop insurance. The satellite technology as an operational service has helped in getting quicker payouts.","container-title":"The International Archives of the Photogrammetry, Remote Sensing and Spatial Information Sciences","DOI":"10.5194/isprs-archives-XLII-3-W6-239-2019","ISSN":"1682-1750","language":"English","note":"event-title: ISPRS-GEOGLAM-ISRS Joint International Workshop on &lt;q&gt;Earth Observations for Agricultural Monitoring&lt;/q&gt; (Volume XLII-3/W6) - 18&amp;ndash;20 February 2019, New Delhi, India\npublisher: Copernicus GmbH","page":"239-243","source":"Copernicus Online Journals","title":"INTEGRATING TIME-SERIES SAR DATA AND ORYZA CROP GROWTH MODEL IN RICE AREA MAPPING AND YIELD ESTIMATION FOR CROP INSURANCES","volume":"XLII-3-W6","author":[{"family":"Pazhanivelan","given":"S."},{"family":"Ragunath","given":"K. P."},{"family":"Sudarmanian","given":"N. S."},{"family":"Kumaraperumal","given":"R."},{"family":"Setiyono","given":"T."},{"family":"Quicho","given":"E. D."}],"issued":{"date-parts":[["2019",7,26]]}}}],"schema":"https://github.com/citation-style-language/schema/raw/master/csl-citation.json"} </w:instrText>
      </w:r>
      <w:r w:rsidR="005C25F8" w:rsidRPr="00231A8C">
        <w:rPr>
          <w:rFonts w:ascii="Times New Roman" w:eastAsia="Times New Roman" w:hAnsi="Times New Roman" w:cs="Times New Roman"/>
          <w:sz w:val="24"/>
          <w:szCs w:val="24"/>
        </w:rPr>
        <w:fldChar w:fldCharType="separate"/>
      </w:r>
      <w:r w:rsidR="005C25F8" w:rsidRPr="00231A8C">
        <w:rPr>
          <w:rFonts w:ascii="Times New Roman" w:hAnsi="Times New Roman" w:cs="Times New Roman"/>
          <w:sz w:val="24"/>
        </w:rPr>
        <w:t>(Amankulova et al., 2024; Ameline et al., 2018; Jain et al., 2019; Pazhanivelan et al., 2019)</w:t>
      </w:r>
      <w:r w:rsidR="005C25F8" w:rsidRPr="00231A8C">
        <w:rPr>
          <w:rFonts w:ascii="Times New Roman" w:eastAsia="Times New Roman" w:hAnsi="Times New Roman" w:cs="Times New Roman"/>
          <w:sz w:val="24"/>
          <w:szCs w:val="24"/>
        </w:rPr>
        <w:fldChar w:fldCharType="end"/>
      </w:r>
      <w:commentRangeEnd w:id="60"/>
      <w:r w:rsidR="006D5431">
        <w:rPr>
          <w:rStyle w:val="CommentReference"/>
        </w:rPr>
        <w:commentReference w:id="60"/>
      </w:r>
      <w:r w:rsidR="005C25F8" w:rsidRPr="00231A8C">
        <w:rPr>
          <w:rFonts w:ascii="Times New Roman" w:eastAsia="Times New Roman" w:hAnsi="Times New Roman" w:cs="Times New Roman"/>
          <w:sz w:val="24"/>
          <w:szCs w:val="24"/>
        </w:rPr>
        <w:t>.</w:t>
      </w:r>
    </w:p>
    <w:p w14:paraId="0B86D2D5" w14:textId="5D303CAD" w:rsidR="005C25F8" w:rsidRPr="00231A8C" w:rsidRDefault="005C25F8" w:rsidP="009E6F79">
      <w:pPr>
        <w:spacing w:after="0" w:line="480" w:lineRule="auto"/>
        <w:jc w:val="both"/>
        <w:rPr>
          <w:rFonts w:ascii="Times New Roman" w:eastAsia="Times New Roman" w:hAnsi="Times New Roman" w:cs="Times New Roman"/>
          <w:sz w:val="24"/>
          <w:szCs w:val="24"/>
        </w:rPr>
      </w:pPr>
      <w:commentRangeStart w:id="61"/>
      <w:r w:rsidRPr="00231A8C">
        <w:rPr>
          <w:rFonts w:ascii="Times New Roman" w:eastAsia="Times New Roman" w:hAnsi="Times New Roman" w:cs="Times New Roman"/>
          <w:sz w:val="24"/>
          <w:szCs w:val="24"/>
        </w:rPr>
        <w:t xml:space="preserve">SAR images overcome limitations in capturing dynamic soil moisture, providing all-weather capabilities. Combining deep learning algorithms with SAR data allows for high crop classification accuracy, reaching up to 97% when differentiating between crop types like sugarcane and bananas. </w:t>
      </w:r>
      <w:r w:rsidR="00FB0D82">
        <w:rPr>
          <w:rFonts w:ascii="Times New Roman" w:eastAsia="Times New Roman" w:hAnsi="Times New Roman" w:cs="Times New Roman"/>
          <w:sz w:val="24"/>
          <w:szCs w:val="24"/>
        </w:rPr>
        <w:t>Combining SAR data with conventional techniques like the Regression Convolutional Neural Network (RCNN) architecture makes it</w:t>
      </w:r>
      <w:r w:rsidRPr="00231A8C">
        <w:rPr>
          <w:rFonts w:ascii="Times New Roman" w:eastAsia="Times New Roman" w:hAnsi="Times New Roman" w:cs="Times New Roman"/>
          <w:sz w:val="24"/>
          <w:szCs w:val="24"/>
        </w:rPr>
        <w:t xml:space="preserve"> possible to predict soil moisture content across agricultural regions, allowing for remote estimation without direct contact with the soil.</w:t>
      </w:r>
    </w:p>
    <w:p w14:paraId="0D0FB11F" w14:textId="7A4F29BC" w:rsidR="00231A8C" w:rsidRPr="00231A8C" w:rsidRDefault="005C25F8"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SAR technology has been useful in improving food security and aiding crop insurance programs in real-world settings. For example, SAR products and yield information have helped over 300,000 farmers receive </w:t>
      </w:r>
      <w:r w:rsidR="00FB0D82">
        <w:rPr>
          <w:rFonts w:ascii="Times New Roman" w:eastAsia="Times New Roman" w:hAnsi="Times New Roman" w:cs="Times New Roman"/>
          <w:sz w:val="24"/>
          <w:szCs w:val="24"/>
        </w:rPr>
        <w:t>timely crop insurance claims</w:t>
      </w:r>
      <w:r w:rsidRPr="00231A8C">
        <w:rPr>
          <w:rFonts w:ascii="Times New Roman" w:eastAsia="Times New Roman" w:hAnsi="Times New Roman" w:cs="Times New Roman"/>
          <w:sz w:val="24"/>
          <w:szCs w:val="24"/>
        </w:rPr>
        <w:t xml:space="preserve"> in Tamil Nadu</w:t>
      </w:r>
      <w:r w:rsidR="00231A8C" w:rsidRPr="00231A8C">
        <w:rPr>
          <w:rFonts w:ascii="Times New Roman" w:eastAsia="Times New Roman" w:hAnsi="Times New Roman" w:cs="Times New Roman"/>
          <w:sz w:val="24"/>
          <w:szCs w:val="24"/>
        </w:rPr>
        <w:t xml:space="preserve"> </w:t>
      </w:r>
      <w:r w:rsidR="00231A8C" w:rsidRPr="00231A8C">
        <w:rPr>
          <w:rFonts w:ascii="Times New Roman" w:eastAsia="Times New Roman" w:hAnsi="Times New Roman" w:cs="Times New Roman"/>
          <w:sz w:val="24"/>
          <w:szCs w:val="24"/>
        </w:rPr>
        <w:fldChar w:fldCharType="begin"/>
      </w:r>
      <w:r w:rsidR="00231A8C" w:rsidRPr="00231A8C">
        <w:rPr>
          <w:rFonts w:ascii="Times New Roman" w:eastAsia="Times New Roman" w:hAnsi="Times New Roman" w:cs="Times New Roman"/>
          <w:sz w:val="24"/>
          <w:szCs w:val="24"/>
        </w:rPr>
        <w:instrText xml:space="preserve"> ADDIN ZOTERO_ITEM CSL_CITATION {"citationID":"4WsiB6j7","properties":{"formattedCitation":"(Pazhanivelan et al., 2019)","plainCitation":"(Pazhanivelan et al., 2019)","noteIndex":0},"citationItems":[{"id":1869,"uris":["http://zotero.org/users/12104509/items/YXK6VQMF"],"itemData":{"id":1869,"type":"article-journal","abstract":"Lowland rice in tropical and subtropical regions can be detected precisely and its crop growth can be tracked effectively through Synthetic Aperture Radar (SAR) imagery, especially where cloud cover restricts the use of optical imagery. Parameterised classification with multi-temporal features derived from regularly acquired, C-band, VV and VH polarized Sentinel-1A SAR imagery was used for mapping rice area. A fully automated processing chain in MAPscape-Rice software was used to convert the multi-temporal SAR data into terrain-geocoded &amp;sigma;0 values, which included strip mosaicking, co-registration of images acquired with the same observation geometry and mode, time-series speckle filtering, terrain geocoding, radiometric calibration and normalization. Further Anisotropic non-linear diffusion (ANLD) filtering was done to smoothen homogeneous targets, while enhancing the difference between neighbouring areas. Multi-Temporal Features viz., max, min, mean, max date, min date and span ratio were extracted from VV and VH polarizations to classify rice pixels. Rice detection was based on the analysis of temporal signature from SAR backscatter in relation to crop stages. About sixty images across four footprints covering 16 samba (Rabi) rice growing districts of Tamil Nadu, India were obtained between August 2017 and January 2018. In-season site visits were conducted across 280 monitoring locations in the footprints for classification purposes and more than 1665 field observations were made for accuracy assessment. A total rice area of 1.07 million ha was mapped with classification accuracy from 90.3 to 94.2 per cent with Kappa values ranging from 0.81 to 0.88. Using ORYZA2000, a weather driven process based crop growth simulation model developed by IRRI, yield estimates were made by integrating remote sensing products viz., seasonal rice area, start of season and backscatter time series. By generating average backscatter for each time series and dB stack for each SoS, LAI values were estimated. The model has generated rice yield estimate for each hectare which were aggregated at administrative boundary level and compared against CCE yield. Yield Simulation accuracy of more than 86&amp;ndash;91% at district level and 82&amp;ndash;97% at block level from the study indicates the suitability of these products for policy decisions. SAR products and yield information were used to meet the requirements of PMFBY crop insurance scheme in Tamil Nadu and helped in identifying or invoking prevented/failed sowing in 529 villages and total crop failure in 821 villages. In total 303703 farmers were benefitted by this technology in getting payouts of INR 9.94 billion through crop insurance. The satellite technology as an operational service has helped in getting quicker payouts.","container-title":"The International Archives of the Photogrammetry, Remote Sensing and Spatial Information Sciences","DOI":"10.5194/isprs-archives-XLII-3-W6-239-2019","ISSN":"1682-1750","language":"English","note":"event-title: ISPRS-GEOGLAM-ISRS Joint International Workshop on &lt;q&gt;Earth Observations for Agricultural Monitoring&lt;/q&gt; (Volume XLII-3/W6) - 18&amp;ndash;20 February 2019, New Delhi, India\npublisher: Copernicus GmbH","page":"239-243","source":"Copernicus Online Journals","title":"INTEGRATING TIME-SERIES SAR DATA AND ORYZA CROP GROWTH MODEL IN RICE AREA MAPPING AND YIELD ESTIMATION FOR CROP INSURANCES","volume":"XLII-3-W6","author":[{"family":"Pazhanivelan","given":"S."},{"family":"Ragunath","given":"K. P."},{"family":"Sudarmanian","given":"N. S."},{"family":"Kumaraperumal","given":"R."},{"family":"Setiyono","given":"T."},{"family":"Quicho","given":"E. D."}],"issued":{"date-parts":[["2019",7,26]]}}}],"schema":"https://github.com/citation-style-language/schema/raw/master/csl-citation.json"} </w:instrText>
      </w:r>
      <w:r w:rsidR="00231A8C" w:rsidRPr="00231A8C">
        <w:rPr>
          <w:rFonts w:ascii="Times New Roman" w:eastAsia="Times New Roman" w:hAnsi="Times New Roman" w:cs="Times New Roman"/>
          <w:sz w:val="24"/>
          <w:szCs w:val="24"/>
        </w:rPr>
        <w:fldChar w:fldCharType="separate"/>
      </w:r>
      <w:r w:rsidR="00231A8C" w:rsidRPr="00231A8C">
        <w:rPr>
          <w:rFonts w:ascii="Times New Roman" w:hAnsi="Times New Roman" w:cs="Times New Roman"/>
          <w:sz w:val="24"/>
        </w:rPr>
        <w:t>(Pazhanivelan et al., 2019)</w:t>
      </w:r>
      <w:r w:rsidR="00231A8C" w:rsidRPr="00231A8C">
        <w:rPr>
          <w:rFonts w:ascii="Times New Roman" w:eastAsia="Times New Roman" w:hAnsi="Times New Roman" w:cs="Times New Roman"/>
          <w:sz w:val="24"/>
          <w:szCs w:val="24"/>
        </w:rPr>
        <w:fldChar w:fldCharType="end"/>
      </w:r>
      <w:r w:rsidR="00231A8C" w:rsidRPr="00231A8C">
        <w:rPr>
          <w:rFonts w:ascii="Times New Roman" w:eastAsia="Times New Roman" w:hAnsi="Times New Roman" w:cs="Times New Roman"/>
          <w:sz w:val="24"/>
          <w:szCs w:val="24"/>
        </w:rPr>
        <w:t>.</w:t>
      </w:r>
      <w:r w:rsidRPr="00231A8C">
        <w:rPr>
          <w:rFonts w:ascii="Times New Roman" w:eastAsia="Times New Roman" w:hAnsi="Times New Roman" w:cs="Times New Roman"/>
          <w:sz w:val="24"/>
          <w:szCs w:val="24"/>
        </w:rPr>
        <w:t xml:space="preserve"> Crop growth models have been used in conjunction with multi-temporal SAR data from Sentinel-1A to produce yield information across several districts and cropping seasons in Southeast and South Asia, achieving yield estimations within 81% to 94% of the official yield</w:t>
      </w:r>
      <w:r w:rsidR="00231A8C" w:rsidRPr="00231A8C">
        <w:rPr>
          <w:rFonts w:ascii="Times New Roman" w:eastAsia="Times New Roman" w:hAnsi="Times New Roman" w:cs="Times New Roman"/>
          <w:sz w:val="24"/>
          <w:szCs w:val="24"/>
        </w:rPr>
        <w:t xml:space="preserve"> </w:t>
      </w:r>
      <w:r w:rsidR="00231A8C" w:rsidRPr="00231A8C">
        <w:rPr>
          <w:rFonts w:ascii="Times New Roman" w:eastAsia="Times New Roman" w:hAnsi="Times New Roman" w:cs="Times New Roman"/>
          <w:sz w:val="24"/>
          <w:szCs w:val="24"/>
        </w:rPr>
        <w:fldChar w:fldCharType="begin"/>
      </w:r>
      <w:r w:rsidR="00231A8C" w:rsidRPr="00231A8C">
        <w:rPr>
          <w:rFonts w:ascii="Times New Roman" w:eastAsia="Times New Roman" w:hAnsi="Times New Roman" w:cs="Times New Roman"/>
          <w:sz w:val="24"/>
          <w:szCs w:val="24"/>
        </w:rPr>
        <w:instrText xml:space="preserve"> ADDIN ZOTERO_ITEM CSL_CITATION {"citationID":"LNGy16AK","properties":{"formattedCitation":"(Phung et al., 2022)","plainCitation":"(Phung et al., 2022)","noteIndex":0},"citationItems":[{"id":1878,"uris":["http://zotero.org/users/12104509/items/67Y9AJHG"],"itemData":{"id":1878,"type":"article-journal","abstract":"Rice is one of the main agricultural crops and plays an important role in food security. Therefore, it is essential to propose a method for monitoring the distribution of rice yield. Radar remote sensing data sources provide a sustainable solution for rice monitoring challenges in the countries located in the tropical monsoon region like Vietnam. The SAR (Synthetic Aperture Radar) remote sensing data from the Sentinel-1 satellite provided by the European Space Agency (ESA) is free of charge, has a large coverage and high spatial-temporal resolution. In this paper, rice growing areas in the An Giang province of Vietnam Mekong Delta were analyzed, which demonstrates the potential applications of multi-temporal data and proposes a method to estimate rice yield for agricultural management. The analysis results showed that in 2018 the Winter-Spring rice crop has the highest yield, and the Autumn-Winter crop has the lowest yield. Accurate and timely estimation of rice yield and production can provide important information in terms of spatial distribution and seasonal yield for government and decision-makers in policy making related to import and export.","container-title":"IOP Conference Series: Earth and Environmental Science","DOI":"10.1088/1755-1315/964/1/012007","ISSN":"1755-1315","issue":"1","journalAbbreviation":"IOP Conf. Ser.: Earth Environ. Sci.","language":"en","note":"publisher: IOP Publishing","page":"012007","source":"Institute of Physics","title":"Application of multi-temporal Sentinel-1 SAR data for yield estimation of rice crops in An Giang, Vietnam","volume":"964","author":[{"family":"Phung","given":"Hoang Phi"},{"family":"Nguyen","given":"Lam Dao"},{"family":"Vu","given":"Nguyen Van Anh"},{"family":"Thanh","given":"Nguyen Kim"},{"family":"Trung","given":"Le Van"}],"issued":{"date-parts":[["2022",1]]}}}],"schema":"https://github.com/citation-style-language/schema/raw/master/csl-citation.json"} </w:instrText>
      </w:r>
      <w:r w:rsidR="00231A8C" w:rsidRPr="00231A8C">
        <w:rPr>
          <w:rFonts w:ascii="Times New Roman" w:eastAsia="Times New Roman" w:hAnsi="Times New Roman" w:cs="Times New Roman"/>
          <w:sz w:val="24"/>
          <w:szCs w:val="24"/>
        </w:rPr>
        <w:fldChar w:fldCharType="separate"/>
      </w:r>
      <w:r w:rsidR="00231A8C" w:rsidRPr="00231A8C">
        <w:rPr>
          <w:rFonts w:ascii="Times New Roman" w:hAnsi="Times New Roman" w:cs="Times New Roman"/>
          <w:sz w:val="24"/>
        </w:rPr>
        <w:t>(Phung et al., 2022)</w:t>
      </w:r>
      <w:r w:rsidR="00231A8C" w:rsidRPr="00231A8C">
        <w:rPr>
          <w:rFonts w:ascii="Times New Roman" w:eastAsia="Times New Roman" w:hAnsi="Times New Roman" w:cs="Times New Roman"/>
          <w:sz w:val="24"/>
          <w:szCs w:val="24"/>
        </w:rPr>
        <w:fldChar w:fldCharType="end"/>
      </w:r>
      <w:r w:rsidR="00231A8C" w:rsidRPr="00231A8C">
        <w:rPr>
          <w:rFonts w:ascii="Times New Roman" w:eastAsia="Times New Roman" w:hAnsi="Times New Roman" w:cs="Times New Roman"/>
          <w:sz w:val="24"/>
          <w:szCs w:val="24"/>
        </w:rPr>
        <w:t>. Table 3 shows various applications of the SAR data for crop yield estimation.</w:t>
      </w:r>
      <w:commentRangeEnd w:id="61"/>
      <w:r w:rsidR="00920E08">
        <w:rPr>
          <w:rStyle w:val="CommentReference"/>
        </w:rPr>
        <w:commentReference w:id="61"/>
      </w:r>
    </w:p>
    <w:p w14:paraId="1BD69FDB" w14:textId="77777777" w:rsidR="00160D5F" w:rsidRDefault="00160D5F" w:rsidP="009E6F79">
      <w:pPr>
        <w:spacing w:after="0" w:line="480" w:lineRule="auto"/>
        <w:jc w:val="center"/>
        <w:rPr>
          <w:rFonts w:ascii="Times New Roman" w:eastAsia="Times New Roman" w:hAnsi="Times New Roman" w:cs="Times New Roman"/>
          <w:b/>
          <w:bCs/>
          <w:sz w:val="24"/>
          <w:szCs w:val="24"/>
        </w:rPr>
      </w:pPr>
    </w:p>
    <w:p w14:paraId="30742251" w14:textId="77777777" w:rsidR="00160D5F" w:rsidRDefault="00160D5F" w:rsidP="009E6F79">
      <w:pPr>
        <w:spacing w:after="0" w:line="480" w:lineRule="auto"/>
        <w:jc w:val="center"/>
        <w:rPr>
          <w:rFonts w:ascii="Times New Roman" w:eastAsia="Times New Roman" w:hAnsi="Times New Roman" w:cs="Times New Roman"/>
          <w:b/>
          <w:bCs/>
          <w:sz w:val="24"/>
          <w:szCs w:val="24"/>
        </w:rPr>
      </w:pPr>
    </w:p>
    <w:p w14:paraId="4CB17804" w14:textId="77777777" w:rsidR="00160D5F" w:rsidRDefault="00160D5F" w:rsidP="009E6F79">
      <w:pPr>
        <w:spacing w:after="0" w:line="480" w:lineRule="auto"/>
        <w:jc w:val="center"/>
        <w:rPr>
          <w:rFonts w:ascii="Times New Roman" w:eastAsia="Times New Roman" w:hAnsi="Times New Roman" w:cs="Times New Roman"/>
          <w:b/>
          <w:bCs/>
          <w:sz w:val="24"/>
          <w:szCs w:val="24"/>
        </w:rPr>
      </w:pPr>
    </w:p>
    <w:p w14:paraId="128770EB" w14:textId="725547D4" w:rsidR="00767523" w:rsidRPr="00231A8C" w:rsidRDefault="00767523" w:rsidP="009E6F79">
      <w:pPr>
        <w:spacing w:after="0" w:line="480" w:lineRule="auto"/>
        <w:jc w:val="center"/>
        <w:rPr>
          <w:rFonts w:ascii="Times New Roman" w:eastAsia="Times New Roman" w:hAnsi="Times New Roman" w:cs="Times New Roman"/>
          <w:b/>
          <w:bCs/>
          <w:sz w:val="24"/>
          <w:szCs w:val="24"/>
        </w:rPr>
      </w:pPr>
      <w:commentRangeStart w:id="62"/>
      <w:r w:rsidRPr="00231A8C">
        <w:rPr>
          <w:rFonts w:ascii="Times New Roman" w:eastAsia="Times New Roman" w:hAnsi="Times New Roman" w:cs="Times New Roman"/>
          <w:b/>
          <w:bCs/>
          <w:sz w:val="24"/>
          <w:szCs w:val="24"/>
        </w:rPr>
        <w:lastRenderedPageBreak/>
        <w:t xml:space="preserve">Table 3. </w:t>
      </w:r>
      <w:r w:rsidRPr="00231A8C">
        <w:rPr>
          <w:rFonts w:ascii="Times New Roman" w:eastAsia="Times New Roman" w:hAnsi="Times New Roman" w:cs="Times New Roman"/>
          <w:sz w:val="24"/>
          <w:szCs w:val="24"/>
        </w:rPr>
        <w:t xml:space="preserve">Research </w:t>
      </w:r>
      <w:r w:rsidR="00AA3F89" w:rsidRPr="00231A8C">
        <w:rPr>
          <w:rFonts w:ascii="Times New Roman" w:eastAsia="Times New Roman" w:hAnsi="Times New Roman" w:cs="Times New Roman"/>
          <w:sz w:val="24"/>
          <w:szCs w:val="24"/>
        </w:rPr>
        <w:t xml:space="preserve">conducted on crop yield estimation using </w:t>
      </w:r>
      <w:r w:rsidRPr="00231A8C">
        <w:rPr>
          <w:rFonts w:ascii="Times New Roman" w:eastAsia="Times New Roman" w:hAnsi="Times New Roman" w:cs="Times New Roman"/>
          <w:sz w:val="24"/>
          <w:szCs w:val="24"/>
        </w:rPr>
        <w:t>SAR data</w:t>
      </w:r>
      <w:r w:rsidR="00422DCF" w:rsidRPr="00231A8C">
        <w:rPr>
          <w:rFonts w:ascii="Times New Roman" w:eastAsia="Times New Roman" w:hAnsi="Times New Roman" w:cs="Times New Roman"/>
          <w:sz w:val="24"/>
          <w:szCs w:val="24"/>
        </w:rPr>
        <w:t>.</w:t>
      </w:r>
    </w:p>
    <w:tbl>
      <w:tblPr>
        <w:tblStyle w:val="TableGrid"/>
        <w:tblW w:w="5000" w:type="pct"/>
        <w:tblLook w:val="04A0" w:firstRow="1" w:lastRow="0" w:firstColumn="1" w:lastColumn="0" w:noHBand="0" w:noVBand="1"/>
      </w:tblPr>
      <w:tblGrid>
        <w:gridCol w:w="1255"/>
        <w:gridCol w:w="1260"/>
        <w:gridCol w:w="2070"/>
        <w:gridCol w:w="2790"/>
        <w:gridCol w:w="1975"/>
      </w:tblGrid>
      <w:tr w:rsidR="000D6383" w:rsidRPr="00231A8C" w14:paraId="43D463B5" w14:textId="77777777" w:rsidTr="000D6383">
        <w:trPr>
          <w:trHeight w:val="77"/>
        </w:trPr>
        <w:tc>
          <w:tcPr>
            <w:tcW w:w="671" w:type="pct"/>
          </w:tcPr>
          <w:p w14:paraId="037FE67B" w14:textId="77777777" w:rsidR="000D6383" w:rsidRPr="00231A8C" w:rsidRDefault="000D6383" w:rsidP="009E6F79">
            <w:pPr>
              <w:spacing w:after="240" w:line="480" w:lineRule="auto"/>
              <w:jc w:val="center"/>
              <w:rPr>
                <w:rFonts w:ascii="Times New Roman" w:hAnsi="Times New Roman" w:cs="Times New Roman"/>
                <w:b/>
                <w:bCs/>
                <w:sz w:val="20"/>
                <w:szCs w:val="20"/>
              </w:rPr>
            </w:pPr>
            <w:r w:rsidRPr="00231A8C">
              <w:rPr>
                <w:rFonts w:ascii="Times New Roman" w:hAnsi="Times New Roman" w:cs="Times New Roman"/>
                <w:b/>
                <w:bCs/>
                <w:sz w:val="20"/>
                <w:szCs w:val="20"/>
              </w:rPr>
              <w:t>Author</w:t>
            </w:r>
          </w:p>
        </w:tc>
        <w:tc>
          <w:tcPr>
            <w:tcW w:w="674" w:type="pct"/>
          </w:tcPr>
          <w:p w14:paraId="5C2075A0" w14:textId="77777777" w:rsidR="000D6383" w:rsidRPr="00231A8C" w:rsidRDefault="000D6383" w:rsidP="009E6F79">
            <w:pPr>
              <w:spacing w:line="480" w:lineRule="auto"/>
              <w:jc w:val="center"/>
              <w:rPr>
                <w:rFonts w:ascii="Times New Roman" w:hAnsi="Times New Roman" w:cs="Times New Roman"/>
                <w:b/>
                <w:bCs/>
                <w:sz w:val="20"/>
                <w:szCs w:val="20"/>
              </w:rPr>
            </w:pPr>
            <w:r w:rsidRPr="00231A8C">
              <w:rPr>
                <w:rFonts w:ascii="Times New Roman" w:hAnsi="Times New Roman" w:cs="Times New Roman"/>
                <w:b/>
                <w:bCs/>
                <w:sz w:val="20"/>
                <w:szCs w:val="20"/>
              </w:rPr>
              <w:t>Data used</w:t>
            </w:r>
          </w:p>
        </w:tc>
        <w:tc>
          <w:tcPr>
            <w:tcW w:w="1107" w:type="pct"/>
          </w:tcPr>
          <w:p w14:paraId="644D51BD" w14:textId="77777777" w:rsidR="000D6383" w:rsidRPr="00231A8C" w:rsidRDefault="000D6383" w:rsidP="009E6F79">
            <w:pPr>
              <w:spacing w:line="480" w:lineRule="auto"/>
              <w:jc w:val="center"/>
              <w:rPr>
                <w:rFonts w:ascii="Times New Roman" w:hAnsi="Times New Roman" w:cs="Times New Roman"/>
                <w:b/>
                <w:bCs/>
                <w:sz w:val="20"/>
                <w:szCs w:val="20"/>
              </w:rPr>
            </w:pPr>
            <w:r w:rsidRPr="00231A8C">
              <w:rPr>
                <w:rFonts w:ascii="Times New Roman" w:hAnsi="Times New Roman" w:cs="Times New Roman"/>
                <w:b/>
                <w:bCs/>
                <w:sz w:val="20"/>
                <w:szCs w:val="20"/>
              </w:rPr>
              <w:t>Methodology</w:t>
            </w:r>
          </w:p>
        </w:tc>
        <w:tc>
          <w:tcPr>
            <w:tcW w:w="1492" w:type="pct"/>
          </w:tcPr>
          <w:p w14:paraId="0545BEF8" w14:textId="77777777" w:rsidR="000D6383" w:rsidRPr="00231A8C" w:rsidRDefault="000D6383" w:rsidP="009E6F79">
            <w:pPr>
              <w:spacing w:line="480" w:lineRule="auto"/>
              <w:jc w:val="center"/>
              <w:rPr>
                <w:rFonts w:ascii="Times New Roman" w:hAnsi="Times New Roman" w:cs="Times New Roman"/>
                <w:b/>
                <w:bCs/>
                <w:sz w:val="20"/>
                <w:szCs w:val="20"/>
              </w:rPr>
            </w:pPr>
            <w:r w:rsidRPr="00231A8C">
              <w:rPr>
                <w:rFonts w:ascii="Times New Roman" w:hAnsi="Times New Roman" w:cs="Times New Roman"/>
                <w:b/>
                <w:bCs/>
                <w:sz w:val="20"/>
                <w:szCs w:val="20"/>
              </w:rPr>
              <w:t>Results</w:t>
            </w:r>
          </w:p>
        </w:tc>
        <w:tc>
          <w:tcPr>
            <w:tcW w:w="1056" w:type="pct"/>
          </w:tcPr>
          <w:p w14:paraId="5FBBD482" w14:textId="77777777" w:rsidR="000D6383" w:rsidRPr="00231A8C" w:rsidRDefault="000D6383" w:rsidP="009E6F79">
            <w:pPr>
              <w:spacing w:line="480" w:lineRule="auto"/>
              <w:jc w:val="center"/>
              <w:rPr>
                <w:rFonts w:ascii="Times New Roman" w:hAnsi="Times New Roman" w:cs="Times New Roman"/>
                <w:b/>
                <w:bCs/>
                <w:sz w:val="20"/>
                <w:szCs w:val="20"/>
              </w:rPr>
            </w:pPr>
            <w:r w:rsidRPr="00231A8C">
              <w:rPr>
                <w:rFonts w:ascii="Times New Roman" w:hAnsi="Times New Roman" w:cs="Times New Roman"/>
                <w:b/>
                <w:bCs/>
                <w:sz w:val="20"/>
                <w:szCs w:val="20"/>
              </w:rPr>
              <w:t>Conclusions</w:t>
            </w:r>
          </w:p>
        </w:tc>
      </w:tr>
      <w:tr w:rsidR="000D6383" w:rsidRPr="00231A8C" w14:paraId="2F1C153A" w14:textId="77777777" w:rsidTr="000D6383">
        <w:trPr>
          <w:trHeight w:val="953"/>
        </w:trPr>
        <w:tc>
          <w:tcPr>
            <w:tcW w:w="671" w:type="pct"/>
          </w:tcPr>
          <w:p w14:paraId="4601E07C" w14:textId="77777777"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2wJnaoMH","properties":{"formattedCitation":"(Hosseini et al., 2022)","plainCitation":"(Hosseini et al., 2022)","noteIndex":0},"citationItems":[{"id":1941,"uris":["http://zotero.org/users/12104509/items/EWMC4ZIM"],"itemData":{"id":1941,"type":"article-journal","abstract":"Crop yield forecast is important, but determining productivity is an on-going challenge for agricultural communities including policy makers. An increase in the number of satellites, improved temporal and spatial resolutions and more open data policies, are leading to wider interest by the agricultural sector in exploiting space-based data at moderate spatial resolutions (10–30 m) and varying wavelengths (optical and microwave) for crop yield monitoring. This study evaluated Sentinel-1 dual-polarimetric data to forecast soybean yields one month before the harvest at field scales over a site in central Argentina. Specifically, polarimetric features were extracted from the Sentinel-1 data using the M-Chi decomposition. An Artificial Neural Network (ANN) model was trained using a time series of the single-bounce and volume scattering parameters derived from M-Chi from stacks of data acquired during the growing season. To estimate soybean yield from the ANN model, an innovative iterative retrieval method was developed. This retrieval approach improved the accuracies of the soybean yield forecast delivering a final coefficient of determination (R2) of 0.81 with a root mean square error (RMSE) of 755.81 kg/ha and mean absolute error (MAE) of 581.65 kg/ha. These accuracies demonstrate a high potential of Synthetic Aperture Radar (SAR) data from Sentinel-1 for soybean yield forecast at field scales.","container-title":"ISPRS Annals of the Photogrammetry, Remote Sensing and Spatial Information Sciences","DOI":"10.5194/isprs-annals-V-3-2022-405-2022","ISSN":"2194-9042","language":"English","note":"event-title: XXIV ISPRS Congress “Imaging today, foreseeing tomorrow”, Commission III - 2022 edition, 6&amp;ndash;11 June 2022, Nice, France\npublisher: Copernicus GmbH","page":"405-410","source":"Copernicus Online Journals","title":"SOYBEAN YIELD FORECAST USING DUAL-POLARIMETRIC C-BAND SYNTHETIC APERTURE RADAR","volume":"V-3-2022","author":[{"family":"Hosseini","given":"M."},{"family":"Becker-Reshef","given":"I."},{"family":"Sahajpal","given":"R."},{"family":"Lafluf","given":"P."},{"family":"Leale","given":"G."},{"family":"Puricelli","given":"E."},{"family":"Skakun","given":"S."},{"family":"McNairn","given":"H."}],"issued":{"date-parts":[["2022",5,17]]}}}],"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Hosseini et al., 2022)</w:t>
            </w:r>
            <w:r w:rsidRPr="00231A8C">
              <w:rPr>
                <w:rFonts w:ascii="Times New Roman" w:hAnsi="Times New Roman" w:cs="Times New Roman"/>
                <w:sz w:val="16"/>
                <w:szCs w:val="16"/>
              </w:rPr>
              <w:fldChar w:fldCharType="end"/>
            </w:r>
          </w:p>
        </w:tc>
        <w:tc>
          <w:tcPr>
            <w:tcW w:w="674" w:type="pct"/>
          </w:tcPr>
          <w:p w14:paraId="605E52F9" w14:textId="4E108666"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1 Data</w:t>
            </w:r>
          </w:p>
        </w:tc>
        <w:tc>
          <w:tcPr>
            <w:tcW w:w="1107" w:type="pct"/>
          </w:tcPr>
          <w:p w14:paraId="1DA20276"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M-Chi decomposition with ANN model for soybean yield forecast.</w:t>
            </w:r>
          </w:p>
        </w:tc>
        <w:tc>
          <w:tcPr>
            <w:tcW w:w="1492" w:type="pct"/>
          </w:tcPr>
          <w:p w14:paraId="6B4520D6" w14:textId="2AAEF66F"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oybean yield forecast with R</w:t>
            </w:r>
            <w:r w:rsidRPr="00231A8C">
              <w:rPr>
                <w:rFonts w:ascii="Times New Roman" w:hAnsi="Times New Roman" w:cs="Times New Roman"/>
                <w:sz w:val="16"/>
                <w:szCs w:val="16"/>
                <w:vertAlign w:val="superscript"/>
              </w:rPr>
              <w:t>2</w:t>
            </w:r>
            <w:r w:rsidR="00FD486F">
              <w:rPr>
                <w:rFonts w:ascii="Times New Roman" w:hAnsi="Times New Roman" w:cs="Times New Roman"/>
                <w:sz w:val="16"/>
                <w:szCs w:val="16"/>
              </w:rPr>
              <w:t>,</w:t>
            </w:r>
            <w:r w:rsidR="00FD486F" w:rsidRPr="00FD486F">
              <w:rPr>
                <w:rFonts w:ascii="Times New Roman" w:hAnsi="Times New Roman" w:cs="Times New Roman"/>
                <w:sz w:val="16"/>
                <w:szCs w:val="16"/>
              </w:rPr>
              <w:t xml:space="preserve"> RMSE</w:t>
            </w:r>
            <w:r w:rsidR="00FD486F">
              <w:rPr>
                <w:rFonts w:ascii="Times New Roman" w:hAnsi="Times New Roman" w:cs="Times New Roman"/>
                <w:sz w:val="16"/>
                <w:szCs w:val="16"/>
              </w:rPr>
              <w:t>,</w:t>
            </w:r>
            <w:r w:rsidR="00FD486F" w:rsidRPr="00231A8C">
              <w:rPr>
                <w:rFonts w:ascii="Times New Roman" w:hAnsi="Times New Roman" w:cs="Times New Roman"/>
                <w:sz w:val="16"/>
                <w:szCs w:val="16"/>
              </w:rPr>
              <w:t xml:space="preserve"> </w:t>
            </w:r>
            <w:r w:rsidR="00314A17">
              <w:rPr>
                <w:rFonts w:ascii="Times New Roman" w:hAnsi="Times New Roman" w:cs="Times New Roman"/>
                <w:sz w:val="16"/>
                <w:szCs w:val="16"/>
              </w:rPr>
              <w:t>and MAE of 0.81, 755.81 kg/ha, and 581.65 kg/ha, respectively.</w:t>
            </w:r>
          </w:p>
          <w:p w14:paraId="5609A5E1" w14:textId="353C2ECF" w:rsidR="000D6383" w:rsidRPr="00231A8C" w:rsidRDefault="00314A17" w:rsidP="009E6F79">
            <w:pPr>
              <w:spacing w:line="480" w:lineRule="auto"/>
              <w:rPr>
                <w:rFonts w:ascii="Times New Roman" w:hAnsi="Times New Roman" w:cs="Times New Roman"/>
                <w:sz w:val="16"/>
                <w:szCs w:val="16"/>
              </w:rPr>
            </w:pPr>
            <w:r>
              <w:rPr>
                <w:rFonts w:ascii="Times New Roman" w:hAnsi="Times New Roman" w:cs="Times New Roman"/>
                <w:sz w:val="16"/>
                <w:szCs w:val="16"/>
              </w:rPr>
              <w:t xml:space="preserve">The proposed iterative retrieval algorithm increased yield forecast accuracies at the </w:t>
            </w:r>
            <w:r w:rsidR="000D6383" w:rsidRPr="00231A8C">
              <w:rPr>
                <w:rFonts w:ascii="Times New Roman" w:hAnsi="Times New Roman" w:cs="Times New Roman"/>
                <w:sz w:val="16"/>
                <w:szCs w:val="16"/>
              </w:rPr>
              <w:t>field scale.</w:t>
            </w:r>
          </w:p>
        </w:tc>
        <w:tc>
          <w:tcPr>
            <w:tcW w:w="1056" w:type="pct"/>
          </w:tcPr>
          <w:p w14:paraId="7310C83D" w14:textId="77777777" w:rsidR="00512A7C" w:rsidRPr="00512A7C" w:rsidRDefault="00512A7C" w:rsidP="009E6F79">
            <w:pPr>
              <w:spacing w:line="480" w:lineRule="auto"/>
              <w:rPr>
                <w:rFonts w:ascii="Times New Roman" w:hAnsi="Times New Roman" w:cs="Times New Roman"/>
                <w:sz w:val="16"/>
                <w:szCs w:val="16"/>
              </w:rPr>
            </w:pPr>
            <w:r w:rsidRPr="00512A7C">
              <w:rPr>
                <w:rFonts w:ascii="Times New Roman" w:hAnsi="Times New Roman" w:cs="Times New Roman"/>
                <w:sz w:val="16"/>
                <w:szCs w:val="16"/>
              </w:rPr>
              <w:t>Applying M-Chi decomposition to Sentinel-1 data enhanced the forecast for soybean yield.</w:t>
            </w:r>
          </w:p>
          <w:p w14:paraId="4B2D978F" w14:textId="236EF745" w:rsidR="000D6383" w:rsidRPr="00231A8C" w:rsidRDefault="000D6383" w:rsidP="009E6F79">
            <w:pPr>
              <w:spacing w:line="480" w:lineRule="auto"/>
              <w:rPr>
                <w:rFonts w:ascii="Times New Roman" w:hAnsi="Times New Roman" w:cs="Times New Roman"/>
                <w:sz w:val="16"/>
                <w:szCs w:val="16"/>
              </w:rPr>
            </w:pPr>
          </w:p>
        </w:tc>
      </w:tr>
      <w:tr w:rsidR="000D6383" w:rsidRPr="00231A8C" w14:paraId="1949AF43" w14:textId="77777777" w:rsidTr="000D6383">
        <w:tc>
          <w:tcPr>
            <w:tcW w:w="671" w:type="pct"/>
          </w:tcPr>
          <w:p w14:paraId="63672876" w14:textId="7C9512DB"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sBZVlOMt","properties":{"formattedCitation":"(P. Ghosh et al., 2022)","plainCitation":"(P. Ghosh et al., 2022)","noteIndex":0},"citationItems":[{"id":1943,"uris":["http://zotero.org/users/12104509/items/THAIESHX"],"itemData":{"id":1943,"type":"article-journal","container-title":"Geocarto International","DOI":"10.1080/10106049.2022.2039306","ISSN":"1010-6049","issue":"25","note":"publisher: Taylor &amp; Francis","page":"10743-10766","source":"tandfonline.com (Atypon)","title":"Synergy of optical and synthetic aperture radar data for early-stage crop yield estimation: a case study over a state of Germany","title-short":"Synergy of optical and synthetic aperture radar data for early-stage crop yield estimation","volume":"37","author":[{"family":"Ghosh","given":"Parmita"},{"family":"Mandal","given":"Dipankar"},{"family":"Wilfling","given":"Sarah"},{"family":"Hollberg","given":"Jens"},{"family":"Bargiel","given":"Damian"},{"family":"Bhattacharya","given":"Avik"}],"issued":{"date-parts":[["2022",12,13]]}}}],"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rPr>
              <w:t>(Ghosh et al., 2022)</w:t>
            </w:r>
            <w:r w:rsidRPr="00231A8C">
              <w:rPr>
                <w:rFonts w:ascii="Times New Roman" w:hAnsi="Times New Roman" w:cs="Times New Roman"/>
                <w:sz w:val="16"/>
                <w:szCs w:val="16"/>
              </w:rPr>
              <w:fldChar w:fldCharType="end"/>
            </w:r>
          </w:p>
        </w:tc>
        <w:tc>
          <w:tcPr>
            <w:tcW w:w="674" w:type="pct"/>
          </w:tcPr>
          <w:p w14:paraId="0C7104D9"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2 optical and Sentinel-1 SAR Data</w:t>
            </w:r>
          </w:p>
        </w:tc>
        <w:tc>
          <w:tcPr>
            <w:tcW w:w="1107" w:type="pct"/>
          </w:tcPr>
          <w:p w14:paraId="62F333F2" w14:textId="25ED22F9" w:rsidR="000D6383" w:rsidRPr="00231A8C" w:rsidRDefault="00943A38" w:rsidP="009E6F79">
            <w:pPr>
              <w:spacing w:line="480" w:lineRule="auto"/>
              <w:rPr>
                <w:rFonts w:ascii="Times New Roman" w:hAnsi="Times New Roman" w:cs="Times New Roman"/>
                <w:sz w:val="16"/>
                <w:szCs w:val="16"/>
              </w:rPr>
            </w:pPr>
            <w:r w:rsidRPr="00943A38">
              <w:rPr>
                <w:rFonts w:ascii="Times New Roman" w:hAnsi="Times New Roman" w:cs="Times New Roman"/>
                <w:sz w:val="16"/>
                <w:szCs w:val="16"/>
              </w:rPr>
              <w:t xml:space="preserve">random forest regression </w:t>
            </w:r>
            <w:r w:rsidR="00622D4B">
              <w:rPr>
                <w:rFonts w:ascii="Times New Roman" w:hAnsi="Times New Roman" w:cs="Times New Roman"/>
                <w:sz w:val="16"/>
                <w:szCs w:val="16"/>
              </w:rPr>
              <w:t>(RFR)</w:t>
            </w:r>
            <w:r w:rsidR="00954534">
              <w:rPr>
                <w:rFonts w:ascii="Times New Roman" w:hAnsi="Times New Roman" w:cs="Times New Roman"/>
                <w:sz w:val="16"/>
                <w:szCs w:val="16"/>
              </w:rPr>
              <w:t xml:space="preserve"> </w:t>
            </w:r>
            <w:r w:rsidRPr="00943A38">
              <w:rPr>
                <w:rFonts w:ascii="Times New Roman" w:hAnsi="Times New Roman" w:cs="Times New Roman"/>
                <w:sz w:val="16"/>
                <w:szCs w:val="16"/>
              </w:rPr>
              <w:t xml:space="preserve">model </w:t>
            </w:r>
            <w:r w:rsidR="00B71F41">
              <w:rPr>
                <w:rFonts w:ascii="Times New Roman" w:hAnsi="Times New Roman" w:cs="Times New Roman"/>
                <w:sz w:val="16"/>
                <w:szCs w:val="16"/>
              </w:rPr>
              <w:t>and f</w:t>
            </w:r>
            <w:r w:rsidR="0074584C">
              <w:rPr>
                <w:rFonts w:ascii="Times New Roman" w:hAnsi="Times New Roman" w:cs="Times New Roman"/>
                <w:sz w:val="16"/>
                <w:szCs w:val="16"/>
              </w:rPr>
              <w:t>e</w:t>
            </w:r>
            <w:r w:rsidR="000D6383" w:rsidRPr="00231A8C">
              <w:rPr>
                <w:rFonts w:ascii="Times New Roman" w:hAnsi="Times New Roman" w:cs="Times New Roman"/>
                <w:sz w:val="16"/>
                <w:szCs w:val="16"/>
              </w:rPr>
              <w:t xml:space="preserve">ature </w:t>
            </w:r>
            <w:r w:rsidR="0074584C">
              <w:rPr>
                <w:rFonts w:ascii="Times New Roman" w:hAnsi="Times New Roman" w:cs="Times New Roman"/>
                <w:sz w:val="16"/>
                <w:szCs w:val="16"/>
              </w:rPr>
              <w:t xml:space="preserve">extraction using a </w:t>
            </w:r>
            <w:r w:rsidR="00363F91">
              <w:rPr>
                <w:rFonts w:ascii="Times New Roman" w:hAnsi="Times New Roman" w:cs="Times New Roman"/>
                <w:sz w:val="16"/>
                <w:szCs w:val="16"/>
              </w:rPr>
              <w:t>genetic</w:t>
            </w:r>
            <w:r w:rsidR="00E21DCE">
              <w:rPr>
                <w:rFonts w:ascii="Times New Roman" w:hAnsi="Times New Roman" w:cs="Times New Roman"/>
                <w:sz w:val="16"/>
                <w:szCs w:val="16"/>
              </w:rPr>
              <w:t xml:space="preserve"> algorithm</w:t>
            </w:r>
            <w:r w:rsidR="00B71F41">
              <w:rPr>
                <w:rFonts w:ascii="Times New Roman" w:hAnsi="Times New Roman" w:cs="Times New Roman"/>
                <w:sz w:val="16"/>
                <w:szCs w:val="16"/>
              </w:rPr>
              <w:t>.</w:t>
            </w:r>
          </w:p>
        </w:tc>
        <w:tc>
          <w:tcPr>
            <w:tcW w:w="1492" w:type="pct"/>
          </w:tcPr>
          <w:p w14:paraId="12E61AE6" w14:textId="3757B3F1"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Estimate yield with Correlation coefficient (r): 0.65–0.86, </w:t>
            </w:r>
            <w:r w:rsidR="00936DBB">
              <w:rPr>
                <w:rFonts w:ascii="Times New Roman" w:hAnsi="Times New Roman" w:cs="Times New Roman"/>
                <w:sz w:val="16"/>
                <w:szCs w:val="16"/>
              </w:rPr>
              <w:t>MAE</w:t>
            </w:r>
            <w:r w:rsidRPr="00231A8C">
              <w:rPr>
                <w:rFonts w:ascii="Times New Roman" w:hAnsi="Times New Roman" w:cs="Times New Roman"/>
                <w:sz w:val="16"/>
                <w:szCs w:val="16"/>
              </w:rPr>
              <w:t xml:space="preserve">: 0.93–1.16 t/ha, </w:t>
            </w:r>
            <w:r w:rsidR="00936DBB">
              <w:rPr>
                <w:rFonts w:ascii="Times New Roman" w:hAnsi="Times New Roman" w:cs="Times New Roman"/>
                <w:sz w:val="16"/>
                <w:szCs w:val="16"/>
              </w:rPr>
              <w:t>and RMSE</w:t>
            </w:r>
            <w:r w:rsidRPr="00231A8C">
              <w:rPr>
                <w:rFonts w:ascii="Times New Roman" w:hAnsi="Times New Roman" w:cs="Times New Roman"/>
                <w:sz w:val="16"/>
                <w:szCs w:val="16"/>
              </w:rPr>
              <w:t xml:space="preserve"> 1.12–1.56 t/ha</w:t>
            </w:r>
          </w:p>
        </w:tc>
        <w:tc>
          <w:tcPr>
            <w:tcW w:w="1056" w:type="pct"/>
          </w:tcPr>
          <w:p w14:paraId="20A29C0F" w14:textId="1DCC318C"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Developed RF</w:t>
            </w:r>
            <w:r w:rsidR="00E4058B">
              <w:rPr>
                <w:rFonts w:ascii="Times New Roman" w:hAnsi="Times New Roman" w:cs="Times New Roman"/>
                <w:sz w:val="16"/>
                <w:szCs w:val="16"/>
              </w:rPr>
              <w:t xml:space="preserve">R </w:t>
            </w:r>
            <w:r w:rsidRPr="00231A8C">
              <w:rPr>
                <w:rFonts w:ascii="Times New Roman" w:hAnsi="Times New Roman" w:cs="Times New Roman"/>
                <w:sz w:val="16"/>
                <w:szCs w:val="16"/>
              </w:rPr>
              <w:t xml:space="preserve">model well predicts </w:t>
            </w:r>
            <w:r w:rsidR="000D7561">
              <w:rPr>
                <w:rFonts w:ascii="Times New Roman" w:hAnsi="Times New Roman" w:cs="Times New Roman"/>
                <w:sz w:val="16"/>
                <w:szCs w:val="16"/>
              </w:rPr>
              <w:t xml:space="preserve">crop yield at </w:t>
            </w:r>
            <w:r w:rsidRPr="00231A8C">
              <w:rPr>
                <w:rFonts w:ascii="Times New Roman" w:hAnsi="Times New Roman" w:cs="Times New Roman"/>
                <w:sz w:val="16"/>
                <w:szCs w:val="16"/>
              </w:rPr>
              <w:t>early-stage at the field level</w:t>
            </w:r>
          </w:p>
        </w:tc>
      </w:tr>
      <w:tr w:rsidR="000D6383" w:rsidRPr="00231A8C" w14:paraId="1188C61E" w14:textId="77777777" w:rsidTr="000D6383">
        <w:tc>
          <w:tcPr>
            <w:tcW w:w="671" w:type="pct"/>
          </w:tcPr>
          <w:p w14:paraId="3AD55F94" w14:textId="77777777"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oG5W2I1H","properties":{"formattedCitation":"(Phung et al., 2022)","plainCitation":"(Phung et al., 2022)","noteIndex":0},"citationItems":[{"id":1878,"uris":["http://zotero.org/users/12104509/items/67Y9AJHG"],"itemData":{"id":1878,"type":"article-journal","abstract":"Rice is one of the main agricultural crops and plays an important role in food security. Therefore, it is essential to propose a method for monitoring the distribution of rice yield. Radar remote sensing data sources provide a sustainable solution for rice monitoring challenges in the countries located in the tropical monsoon region like Vietnam. The SAR (Synthetic Aperture Radar) remote sensing data from the Sentinel-1 satellite provided by the European Space Agency (ESA) is free of charge, has a large coverage and high spatial-temporal resolution. In this paper, rice growing areas in the An Giang province of Vietnam Mekong Delta were analyzed, which demonstrates the potential applications of multi-temporal data and proposes a method to estimate rice yield for agricultural management. The analysis results showed that in 2018 the Winter-Spring rice crop has the highest yield, and the Autumn-Winter crop has the lowest yield. Accurate and timely estimation of rice yield and production can provide important information in terms of spatial distribution and seasonal yield for government and decision-makers in policy making related to import and export.","container-title":"IOP Conference Series: Earth and Environmental Science","DOI":"10.1088/1755-1315/964/1/012007","ISSN":"1755-1315","issue":"1","journalAbbreviation":"IOP Conf. Ser.: Earth Environ. Sci.","language":"en","note":"publisher: IOP Publishing","page":"012007","source":"Institute of Physics","title":"Application of multi-temporal Sentinel-1 SAR data for yield estimation of rice crops in An Giang, Vietnam","volume":"964","author":[{"family":"Phung","given":"Hoang Phi"},{"family":"Nguyen","given":"Lam Dao"},{"family":"Vu","given":"Nguyen Van Anh"},{"family":"Thanh","given":"Nguyen Kim"},{"family":"Trung","given":"Le Van"}],"issued":{"date-parts":[["2022",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Phung et al., 2022)</w:t>
            </w:r>
            <w:r w:rsidRPr="00231A8C">
              <w:rPr>
                <w:rFonts w:ascii="Times New Roman" w:hAnsi="Times New Roman" w:cs="Times New Roman"/>
                <w:sz w:val="16"/>
                <w:szCs w:val="16"/>
              </w:rPr>
              <w:fldChar w:fldCharType="end"/>
            </w:r>
          </w:p>
        </w:tc>
        <w:tc>
          <w:tcPr>
            <w:tcW w:w="674" w:type="pct"/>
          </w:tcPr>
          <w:p w14:paraId="4119CA6F"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1 SAR Data</w:t>
            </w:r>
          </w:p>
        </w:tc>
        <w:tc>
          <w:tcPr>
            <w:tcW w:w="1107" w:type="pct"/>
          </w:tcPr>
          <w:p w14:paraId="30651C05" w14:textId="5BFBA17A"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Extract radar backscatter values and </w:t>
            </w:r>
            <w:r>
              <w:rPr>
                <w:rFonts w:ascii="Times New Roman" w:hAnsi="Times New Roman" w:cs="Times New Roman"/>
                <w:sz w:val="16"/>
                <w:szCs w:val="16"/>
              </w:rPr>
              <w:t>perform</w:t>
            </w:r>
            <w:r w:rsidRPr="00231A8C">
              <w:rPr>
                <w:rFonts w:ascii="Times New Roman" w:hAnsi="Times New Roman" w:cs="Times New Roman"/>
                <w:sz w:val="16"/>
                <w:szCs w:val="16"/>
              </w:rPr>
              <w:t xml:space="preserve"> regression analysis</w:t>
            </w:r>
          </w:p>
        </w:tc>
        <w:tc>
          <w:tcPr>
            <w:tcW w:w="1492" w:type="pct"/>
          </w:tcPr>
          <w:p w14:paraId="7BDE9B15" w14:textId="6D251E3D" w:rsidR="000D6383" w:rsidRPr="00231A8C" w:rsidRDefault="007454B8" w:rsidP="009E6F79">
            <w:pPr>
              <w:spacing w:line="480" w:lineRule="auto"/>
              <w:rPr>
                <w:rFonts w:ascii="Times New Roman" w:hAnsi="Times New Roman" w:cs="Times New Roman"/>
                <w:sz w:val="16"/>
                <w:szCs w:val="16"/>
              </w:rPr>
            </w:pPr>
            <w:r>
              <w:rPr>
                <w:rFonts w:ascii="Times New Roman" w:hAnsi="Times New Roman" w:cs="Times New Roman"/>
                <w:sz w:val="16"/>
                <w:szCs w:val="16"/>
              </w:rPr>
              <w:t>Winter-spring</w:t>
            </w:r>
            <w:r w:rsidR="000D6383" w:rsidRPr="00231A8C">
              <w:rPr>
                <w:rFonts w:ascii="Times New Roman" w:hAnsi="Times New Roman" w:cs="Times New Roman"/>
                <w:sz w:val="16"/>
                <w:szCs w:val="16"/>
              </w:rPr>
              <w:t xml:space="preserve"> rice crop had </w:t>
            </w:r>
            <w:r w:rsidR="000D6383">
              <w:rPr>
                <w:rFonts w:ascii="Times New Roman" w:hAnsi="Times New Roman" w:cs="Times New Roman"/>
                <w:sz w:val="16"/>
                <w:szCs w:val="16"/>
              </w:rPr>
              <w:t xml:space="preserve">the </w:t>
            </w:r>
            <w:r w:rsidR="000D6383" w:rsidRPr="00231A8C">
              <w:rPr>
                <w:rFonts w:ascii="Times New Roman" w:hAnsi="Times New Roman" w:cs="Times New Roman"/>
                <w:sz w:val="16"/>
                <w:szCs w:val="16"/>
              </w:rPr>
              <w:t xml:space="preserve">highest yield in 2018. </w:t>
            </w:r>
            <w:r w:rsidR="000D6383">
              <w:rPr>
                <w:rFonts w:ascii="Times New Roman" w:hAnsi="Times New Roman" w:cs="Times New Roman"/>
                <w:sz w:val="16"/>
                <w:szCs w:val="16"/>
              </w:rPr>
              <w:t xml:space="preserve">The </w:t>
            </w:r>
            <w:r>
              <w:rPr>
                <w:rFonts w:ascii="Times New Roman" w:hAnsi="Times New Roman" w:cs="Times New Roman"/>
                <w:sz w:val="16"/>
                <w:szCs w:val="16"/>
              </w:rPr>
              <w:t>autumn-winter</w:t>
            </w:r>
            <w:r w:rsidR="000D6383" w:rsidRPr="00231A8C">
              <w:rPr>
                <w:rFonts w:ascii="Times New Roman" w:hAnsi="Times New Roman" w:cs="Times New Roman"/>
                <w:sz w:val="16"/>
                <w:szCs w:val="16"/>
              </w:rPr>
              <w:t xml:space="preserve"> crop had </w:t>
            </w:r>
            <w:r w:rsidR="000D6383">
              <w:rPr>
                <w:rFonts w:ascii="Times New Roman" w:hAnsi="Times New Roman" w:cs="Times New Roman"/>
                <w:sz w:val="16"/>
                <w:szCs w:val="16"/>
              </w:rPr>
              <w:t xml:space="preserve">the </w:t>
            </w:r>
            <w:r w:rsidR="000D6383" w:rsidRPr="00231A8C">
              <w:rPr>
                <w:rFonts w:ascii="Times New Roman" w:hAnsi="Times New Roman" w:cs="Times New Roman"/>
                <w:sz w:val="16"/>
                <w:szCs w:val="16"/>
              </w:rPr>
              <w:t>lowest yield in 2018.</w:t>
            </w:r>
          </w:p>
        </w:tc>
        <w:tc>
          <w:tcPr>
            <w:tcW w:w="1056" w:type="pct"/>
          </w:tcPr>
          <w:p w14:paraId="25F05F67" w14:textId="38EDE996"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1 radar remote sensing data can be used to estimate rice yield</w:t>
            </w:r>
            <w:r w:rsidR="00FB0D82">
              <w:rPr>
                <w:rFonts w:ascii="Times New Roman" w:hAnsi="Times New Roman" w:cs="Times New Roman"/>
                <w:sz w:val="16"/>
                <w:szCs w:val="16"/>
              </w:rPr>
              <w:t>.</w:t>
            </w:r>
          </w:p>
        </w:tc>
      </w:tr>
      <w:tr w:rsidR="000D6383" w:rsidRPr="00231A8C" w14:paraId="54065B9D" w14:textId="77777777" w:rsidTr="000D6383">
        <w:tc>
          <w:tcPr>
            <w:tcW w:w="671" w:type="pct"/>
          </w:tcPr>
          <w:p w14:paraId="47251C41" w14:textId="77777777"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PrfOUyJq","properties":{"formattedCitation":"(Alebele et al., 2021)","plainCitation":"(Alebele et al., 2021)","noteIndex":0},"citationItems":[{"id":1949,"uris":["http://zotero.org/users/12104509/items/DFAYZ2HY"],"itemData":{"id":1949,"type":"article-journal","abstract":"The synthetic aperture radar (SAR) interferometric coherence can complement optical data for the estimation of crop growth parameters, but it has not been yet investigated for predicting crop yield. Many studies have used machine-learning methods, such as neural networks, random forest, and Gaussian process regression, to estimate crop yield from remotely sensed data. However, their performance depends on the amount of available ground truth data. This study proposed Gaussian kernel regression for rice yield estimation from optical and SAR imagery using a limited amount of ground truth data. The main objective was to investigate the synergetic use of Sentinel-2 vegetation indices and Sentinel-1 interferometric coherence data through Gaussian kernel regression for estimating rice grain yield. The prediction accuracy was assessed using in situ measured yield data collected in 2019 and 2020 over Xinghua county in Jiangsu Province, China. In all cases, Gaussian kernel regression outperformed the probabilistic Gaussian regression and Bayesian linear inference. With the independently used optical and SAR data, a better prediction accuracy was achieved with the optical red edge difference vegetation index (RDVI1) (r2 = 0.65, RMSE = 0.61 t/ha) than with the interferometric coherence (r2 = 0.52 and RMSE = 0.79 t/ha).The highest prediction accuracy can be achieved by combining RDVI1 with interferometric coherence at the heading stage (r2 = 0.81 and RMSE = 0.55 t/ha). The results suggest the value of synergy between satellite interferometric coherence and optical indices for crop yield mapping with Gaussian kernel regression.","container-title":"IEEE Journal of Selected Topics in Applied Earth Observations and Remote Sensing","DOI":"10.1109/JSTARS.2021.3118707","ISSN":"2151-1535","note":"event-title: IEEE Journal of Selected Topics in Applied Earth Observations and Remote Sensing","page":"10520-10534","source":"IEEE Xplore","title":"Estimation of Crop Yield From Combined Optical and SAR Imagery Using Gaussian Kernel Regression","volume":"14","author":[{"family":"Alebele","given":"Yeshanbele"},{"family":"Wang","given":"Wenhui"},{"family":"Yu","given":"Weiguo"},{"family":"Zhang","given":"Xue"},{"family":"Yao","given":"Xia"},{"family":"Tian","given":"Yongchao"},{"family":"Zhu","given":"Yan"},{"family":"Cao","given":"Weixing"},{"family":"Cheng","given":"Tao"}],"issued":{"date-parts":[["202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Alebele et al., 2021)</w:t>
            </w:r>
            <w:r w:rsidRPr="00231A8C">
              <w:rPr>
                <w:rFonts w:ascii="Times New Roman" w:hAnsi="Times New Roman" w:cs="Times New Roman"/>
                <w:sz w:val="16"/>
                <w:szCs w:val="16"/>
              </w:rPr>
              <w:fldChar w:fldCharType="end"/>
            </w:r>
          </w:p>
        </w:tc>
        <w:tc>
          <w:tcPr>
            <w:tcW w:w="674" w:type="pct"/>
          </w:tcPr>
          <w:p w14:paraId="7521D797"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2 optical and Sentinel-1 SAR Data</w:t>
            </w:r>
          </w:p>
        </w:tc>
        <w:tc>
          <w:tcPr>
            <w:tcW w:w="1107" w:type="pct"/>
          </w:tcPr>
          <w:p w14:paraId="2E58C1AE"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Gaussian kernel regression</w:t>
            </w:r>
          </w:p>
          <w:p w14:paraId="1E0AF393"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Neural networks, random forest, Gaussian process regression</w:t>
            </w:r>
          </w:p>
        </w:tc>
        <w:tc>
          <w:tcPr>
            <w:tcW w:w="1492" w:type="pct"/>
          </w:tcPr>
          <w:p w14:paraId="252F0D32"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Gaussian kernel regression outperformed other regression methods for yield estimation.</w:t>
            </w:r>
          </w:p>
          <w:p w14:paraId="1919F2E2" w14:textId="31614BB5" w:rsidR="00416065" w:rsidRPr="00231A8C" w:rsidRDefault="00D15062" w:rsidP="009E6F79">
            <w:pPr>
              <w:spacing w:line="480" w:lineRule="auto"/>
              <w:rPr>
                <w:rFonts w:ascii="Times New Roman" w:hAnsi="Times New Roman" w:cs="Times New Roman"/>
                <w:sz w:val="16"/>
                <w:szCs w:val="16"/>
              </w:rPr>
            </w:pPr>
            <w:r>
              <w:rPr>
                <w:rFonts w:ascii="Times New Roman" w:hAnsi="Times New Roman" w:cs="Times New Roman"/>
                <w:sz w:val="16"/>
                <w:szCs w:val="16"/>
              </w:rPr>
              <w:t>Combining</w:t>
            </w:r>
            <w:r w:rsidR="00416065">
              <w:rPr>
                <w:rFonts w:ascii="Times New Roman" w:hAnsi="Times New Roman" w:cs="Times New Roman"/>
                <w:sz w:val="16"/>
                <w:szCs w:val="16"/>
              </w:rPr>
              <w:t xml:space="preserve"> </w:t>
            </w:r>
            <w:r w:rsidRPr="00416065">
              <w:rPr>
                <w:rFonts w:ascii="Times New Roman" w:hAnsi="Times New Roman" w:cs="Times New Roman"/>
                <w:sz w:val="16"/>
                <w:szCs w:val="16"/>
              </w:rPr>
              <w:t>interferometric coherence</w:t>
            </w:r>
            <w:r w:rsidR="00416065" w:rsidRPr="00416065">
              <w:rPr>
                <w:rFonts w:ascii="Times New Roman" w:hAnsi="Times New Roman" w:cs="Times New Roman"/>
                <w:sz w:val="16"/>
                <w:szCs w:val="16"/>
              </w:rPr>
              <w:t xml:space="preserve"> </w:t>
            </w:r>
            <w:r>
              <w:rPr>
                <w:rFonts w:ascii="Times New Roman" w:hAnsi="Times New Roman" w:cs="Times New Roman"/>
                <w:sz w:val="16"/>
                <w:szCs w:val="16"/>
              </w:rPr>
              <w:t xml:space="preserve">and </w:t>
            </w:r>
            <w:r w:rsidR="00416065" w:rsidRPr="00416065">
              <w:rPr>
                <w:rFonts w:ascii="Times New Roman" w:hAnsi="Times New Roman" w:cs="Times New Roman"/>
                <w:sz w:val="16"/>
                <w:szCs w:val="16"/>
              </w:rPr>
              <w:t xml:space="preserve">RDVI1 at the heading stage </w:t>
            </w:r>
            <w:r>
              <w:rPr>
                <w:rFonts w:ascii="Times New Roman" w:hAnsi="Times New Roman" w:cs="Times New Roman"/>
                <w:sz w:val="16"/>
                <w:szCs w:val="16"/>
              </w:rPr>
              <w:t>results</w:t>
            </w:r>
            <w:r w:rsidR="00416065" w:rsidRPr="00416065">
              <w:rPr>
                <w:rFonts w:ascii="Times New Roman" w:hAnsi="Times New Roman" w:cs="Times New Roman"/>
                <w:sz w:val="16"/>
                <w:szCs w:val="16"/>
              </w:rPr>
              <w:t xml:space="preserve"> in the highest prediction accuracy (RMSE = 0.55 t/ha</w:t>
            </w:r>
            <w:r>
              <w:rPr>
                <w:rFonts w:ascii="Times New Roman" w:hAnsi="Times New Roman" w:cs="Times New Roman"/>
                <w:sz w:val="16"/>
                <w:szCs w:val="16"/>
              </w:rPr>
              <w:t xml:space="preserve"> and r2=0.</w:t>
            </w:r>
            <w:r w:rsidR="001D51EE">
              <w:rPr>
                <w:rFonts w:ascii="Times New Roman" w:hAnsi="Times New Roman" w:cs="Times New Roman"/>
                <w:sz w:val="16"/>
                <w:szCs w:val="16"/>
              </w:rPr>
              <w:t>81</w:t>
            </w:r>
            <w:r w:rsidR="00416065" w:rsidRPr="00416065">
              <w:rPr>
                <w:rFonts w:ascii="Times New Roman" w:hAnsi="Times New Roman" w:cs="Times New Roman"/>
                <w:sz w:val="16"/>
                <w:szCs w:val="16"/>
              </w:rPr>
              <w:t>).</w:t>
            </w:r>
          </w:p>
        </w:tc>
        <w:tc>
          <w:tcPr>
            <w:tcW w:w="1056" w:type="pct"/>
          </w:tcPr>
          <w:p w14:paraId="13879907" w14:textId="78A0F691" w:rsidR="000D6383" w:rsidRPr="00231A8C" w:rsidRDefault="00DC1410" w:rsidP="009E6F79">
            <w:pPr>
              <w:spacing w:line="480" w:lineRule="auto"/>
              <w:rPr>
                <w:rFonts w:ascii="Times New Roman" w:hAnsi="Times New Roman" w:cs="Times New Roman"/>
                <w:sz w:val="16"/>
                <w:szCs w:val="16"/>
              </w:rPr>
            </w:pPr>
            <w:r>
              <w:rPr>
                <w:rFonts w:ascii="Times New Roman" w:hAnsi="Times New Roman" w:cs="Times New Roman"/>
                <w:sz w:val="16"/>
                <w:szCs w:val="16"/>
              </w:rPr>
              <w:t xml:space="preserve">The synergy of SAR and </w:t>
            </w:r>
            <w:r w:rsidR="000D6383" w:rsidRPr="00231A8C">
              <w:rPr>
                <w:rFonts w:ascii="Times New Roman" w:hAnsi="Times New Roman" w:cs="Times New Roman"/>
                <w:sz w:val="16"/>
                <w:szCs w:val="16"/>
              </w:rPr>
              <w:t>optical data improved crop yield mapping accuracy.</w:t>
            </w:r>
          </w:p>
        </w:tc>
      </w:tr>
      <w:tr w:rsidR="000D6383" w:rsidRPr="00231A8C" w14:paraId="35C0349B" w14:textId="77777777" w:rsidTr="000D6383">
        <w:tc>
          <w:tcPr>
            <w:tcW w:w="671" w:type="pct"/>
          </w:tcPr>
          <w:p w14:paraId="12F5671C" w14:textId="77777777"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4RCmYdXb","properties":{"formattedCitation":"(Vavlas et al., 2020)","plainCitation":"(Vavlas et al., 2020)","noteIndex":0},"citationItems":[{"id":1952,"uris":["http://zotero.org/users/12104509/items/F869PNFW"],"itemData":{"id":1952,"type":"article-journal","abstract":"High-frequency Earth observation (EO) data have been shown to be effective in identifying crops and monitoring their development. The purpose of this paper is to derive quantitative indicators of crop productivity using synthetic aperture radar (SAR). This study shows that the field-specific SAR time series can be used to characterise growth and maturation periods and to estimate the performance of cereals. Winter wheat fields on the Rothamsted Research farm in Harpenden (UK) were selected for the analysis during three cropping seasons (2017 to 2019). Average SAR backscatter from Sentinel-1 satellites was extracted for each field and temporal analysis was applied to the backscatter cross-polarisation ratio (VH/VV). The calculation of the different curve parameters during the growing period involves (i) fitting of two logistic curves to the dynamics of the SAR time series, which describe timing and intensity of growth and maturation, respectively; (ii) plotting the associated first and second derivative in order to assist the determination of key stages in the crop development; and (iii) exploring the correlation matrix for the derived indicators and their predictive power for yield. The results show that the day of the year of the maximum VH/VV value was negatively correlated with yield (r = −0.56), and the duration of “full” vegetation was positively correlated with yield (r = 0.61). Significant seasonal variation in the timing of peak vegetation (p = 0.042), the midpoint of growth (p = 0.037), the duration of the growing season (p = 0.039) and yield (p = 0.016) were observed and were consistent with observations of crop phenology. Further research is required to obtain a more detailed picture of the uncertainty of the presented novel methodology, as well as its validity across a wider range of agroecosystems.","container-title":"Remote Sensing","DOI":"10.3390/rs12152385","ISSN":"2072-4292","issue":"15","language":"en","license":"http://creativecommons.org/licenses/by/3.0/","note":"number: 15\npublisher: Multidisciplinary Digital Publishing Institute","page":"2385","source":"www.mdpi.com","title":"Deriving Wheat Crop Productivity Indicators Using Sentinel-1 Time Series","volume":"12","author":[{"family":"Vavlas","given":"Nikolaos-Christos"},{"family":"Waine","given":"Toby W."},{"family":"Meersmans","given":"Jeroen"},{"family":"Burgess","given":"Paul J."},{"family":"Fontanelli","given":"Giacomo"},{"family":"Richter","given":"Goetz M."}],"issued":{"date-parts":[["2020",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Vavlas et al., 2020)</w:t>
            </w:r>
            <w:r w:rsidRPr="00231A8C">
              <w:rPr>
                <w:rFonts w:ascii="Times New Roman" w:hAnsi="Times New Roman" w:cs="Times New Roman"/>
                <w:sz w:val="16"/>
                <w:szCs w:val="16"/>
              </w:rPr>
              <w:fldChar w:fldCharType="end"/>
            </w:r>
          </w:p>
        </w:tc>
        <w:tc>
          <w:tcPr>
            <w:tcW w:w="674" w:type="pct"/>
          </w:tcPr>
          <w:p w14:paraId="281EC341"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1 SAR data</w:t>
            </w:r>
          </w:p>
        </w:tc>
        <w:tc>
          <w:tcPr>
            <w:tcW w:w="1107" w:type="pct"/>
          </w:tcPr>
          <w:p w14:paraId="3F355667"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Fitting two logistic curves to SAR time series to describe growth and maturation</w:t>
            </w:r>
          </w:p>
          <w:p w14:paraId="7C407353"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Correlation matrix analysis </w:t>
            </w:r>
          </w:p>
        </w:tc>
        <w:tc>
          <w:tcPr>
            <w:tcW w:w="1492" w:type="pct"/>
          </w:tcPr>
          <w:p w14:paraId="533619F4" w14:textId="4E32F62B" w:rsidR="00083FA0" w:rsidRPr="00231A8C" w:rsidRDefault="00083FA0" w:rsidP="009E6F79">
            <w:pPr>
              <w:spacing w:line="480" w:lineRule="auto"/>
              <w:rPr>
                <w:rFonts w:ascii="Times New Roman" w:hAnsi="Times New Roman" w:cs="Times New Roman"/>
                <w:sz w:val="16"/>
                <w:szCs w:val="16"/>
              </w:rPr>
            </w:pPr>
            <w:r w:rsidRPr="00083FA0">
              <w:rPr>
                <w:rFonts w:ascii="Times New Roman" w:hAnsi="Times New Roman" w:cs="Times New Roman"/>
                <w:sz w:val="16"/>
                <w:szCs w:val="16"/>
              </w:rPr>
              <w:t xml:space="preserve">There was a negative correlation between yield and the day of the year with the largest VH/VV value. </w:t>
            </w:r>
            <w:r w:rsidRPr="00083FA0">
              <w:rPr>
                <w:rFonts w:ascii="Times New Roman" w:hAnsi="Times New Roman" w:cs="Times New Roman"/>
                <w:sz w:val="16"/>
                <w:szCs w:val="16"/>
              </w:rPr>
              <w:br/>
              <w:t xml:space="preserve">There was a positive correlation between yield and the </w:t>
            </w:r>
            <w:r w:rsidR="00CE44DF">
              <w:rPr>
                <w:rFonts w:ascii="Times New Roman" w:hAnsi="Times New Roman" w:cs="Times New Roman"/>
                <w:sz w:val="16"/>
                <w:szCs w:val="16"/>
              </w:rPr>
              <w:t>duration</w:t>
            </w:r>
            <w:r w:rsidRPr="00083FA0">
              <w:rPr>
                <w:rFonts w:ascii="Times New Roman" w:hAnsi="Times New Roman" w:cs="Times New Roman"/>
                <w:sz w:val="16"/>
                <w:szCs w:val="16"/>
              </w:rPr>
              <w:t xml:space="preserve"> of "full" vegetation.</w:t>
            </w:r>
          </w:p>
        </w:tc>
        <w:tc>
          <w:tcPr>
            <w:tcW w:w="1056" w:type="pct"/>
          </w:tcPr>
          <w:p w14:paraId="5D8E816D" w14:textId="78580C28"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AR time series </w:t>
            </w:r>
            <w:r w:rsidR="00645FC3">
              <w:rPr>
                <w:rFonts w:ascii="Times New Roman" w:hAnsi="Times New Roman" w:cs="Times New Roman"/>
                <w:sz w:val="16"/>
                <w:szCs w:val="16"/>
              </w:rPr>
              <w:t>is suitable for estimating</w:t>
            </w:r>
            <w:r w:rsidRPr="00231A8C">
              <w:rPr>
                <w:rFonts w:ascii="Times New Roman" w:hAnsi="Times New Roman" w:cs="Times New Roman"/>
                <w:sz w:val="16"/>
                <w:szCs w:val="16"/>
              </w:rPr>
              <w:t xml:space="preserve"> crop productivity indicators.</w:t>
            </w:r>
          </w:p>
          <w:p w14:paraId="3F081FFE" w14:textId="77777777" w:rsidR="000D6383" w:rsidRPr="00231A8C" w:rsidRDefault="000D6383" w:rsidP="009E6F79">
            <w:pPr>
              <w:spacing w:line="480" w:lineRule="auto"/>
              <w:rPr>
                <w:rFonts w:ascii="Times New Roman" w:hAnsi="Times New Roman" w:cs="Times New Roman"/>
                <w:sz w:val="16"/>
                <w:szCs w:val="16"/>
              </w:rPr>
            </w:pPr>
          </w:p>
        </w:tc>
      </w:tr>
      <w:tr w:rsidR="000D6383" w:rsidRPr="00231A8C" w14:paraId="5ACE5B4C" w14:textId="77777777" w:rsidTr="000D6383">
        <w:tc>
          <w:tcPr>
            <w:tcW w:w="671" w:type="pct"/>
          </w:tcPr>
          <w:p w14:paraId="29AEF647" w14:textId="77777777"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eAZl9xKy","properties":{"formattedCitation":"(Hosseini et al., 2020)","plainCitation":"(Hosseini et al., 2020)","noteIndex":0},"citationItems":[{"id":1954,"uris":["http://zotero.org/users/12104509/items/89DLVJP8"],"itemData":{"id":1954,"type":"paper-conference","abstract":"In this study, double-bounce parameter derived from Sentinel-1 was integrated with Difference vegetation index (DVI) derived from Landsat-8 for prediction of soybean yield at field level over central Argentina. Artificial Neural Network (ANN) model was trained using time series of Synthetic Aperture Radar (SAR) and optical features during the growing season. For comparison of SAR versus optical versus their integration for soybean yield prediction, the ANN model was trained and tested for three scenarios of SAR-only, optical-only and SAR-optical integration. Accuracies of yield prediction including correlation of determination (R2), root mean square error (RMSE) and mean absolute error (MAE) are 0.80, 0.589 t/ha, 0.445 t/ha for SAR-only; 0.65, 0.800 t/ha, 0.546 t/ha for optical-only; and 0.85, 0.554 t/ha, 0.389 t/ha for SAR-optical integration scenarios, respectively. These accuracies demonstrate of high potential of SAR and SAR-optical integration for soybean yield prediction at field level.","container-title":"2020 IEEE India Geoscience and Remote Sensing Symposium (InGARSS)","DOI":"10.1109/InGARSS48198.2020.9358978","event-title":"2020 IEEE India Geoscience and Remote Sensing Symposium (InGARSS)","page":"17-20","source":"IEEE Xplore","title":"Crop Yield Prediction Using Integration Of Polarimteric Synthetic Aperture Radar And Optical Data","URL":"https://ieeexplore.ieee.org/document/9358978","author":[{"family":"Hosseini","given":"Mehdi"},{"family":"Becker-Reshef","given":"Inbal"},{"family":"Sahajpal","given":"Ritvik"},{"family":"Fontana","given":"Lucas"},{"family":"Lafluf","given":"Pedro"},{"family":"Leale","given":"Guillermo"},{"family":"Puricelli","given":"Estefania"},{"family":"Varela","given":"Mauricio"},{"family":"Justice","given":"Chris"}],"accessed":{"date-parts":[["2024",6,6]]},"issued":{"date-parts":[["2020",12]]}}}],"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Hosseini et al., 2020)</w:t>
            </w:r>
            <w:r w:rsidRPr="00231A8C">
              <w:rPr>
                <w:rFonts w:ascii="Times New Roman" w:hAnsi="Times New Roman" w:cs="Times New Roman"/>
                <w:sz w:val="16"/>
                <w:szCs w:val="16"/>
              </w:rPr>
              <w:fldChar w:fldCharType="end"/>
            </w:r>
          </w:p>
        </w:tc>
        <w:tc>
          <w:tcPr>
            <w:tcW w:w="674" w:type="pct"/>
          </w:tcPr>
          <w:p w14:paraId="5553EF46" w14:textId="1BB657B5"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Landsat-8 and Sentinel-1 SAR Data</w:t>
            </w:r>
          </w:p>
        </w:tc>
        <w:tc>
          <w:tcPr>
            <w:tcW w:w="1107" w:type="pct"/>
          </w:tcPr>
          <w:p w14:paraId="100F2780" w14:textId="0F8312CD" w:rsidR="000D6383" w:rsidRPr="00231A8C" w:rsidRDefault="00DD4E60" w:rsidP="009E6F79">
            <w:pPr>
              <w:spacing w:line="480" w:lineRule="auto"/>
              <w:rPr>
                <w:rFonts w:ascii="Times New Roman" w:hAnsi="Times New Roman" w:cs="Times New Roman"/>
                <w:sz w:val="16"/>
                <w:szCs w:val="16"/>
              </w:rPr>
            </w:pPr>
            <w:r>
              <w:rPr>
                <w:rFonts w:ascii="Times New Roman" w:hAnsi="Times New Roman" w:cs="Times New Roman"/>
                <w:sz w:val="16"/>
                <w:szCs w:val="16"/>
              </w:rPr>
              <w:t xml:space="preserve">Integrated </w:t>
            </w:r>
            <w:r w:rsidR="008014AF" w:rsidRPr="008014AF">
              <w:rPr>
                <w:rFonts w:ascii="Times New Roman" w:hAnsi="Times New Roman" w:cs="Times New Roman"/>
                <w:sz w:val="16"/>
                <w:szCs w:val="16"/>
              </w:rPr>
              <w:t xml:space="preserve">Sentinel-1 </w:t>
            </w:r>
            <w:r w:rsidR="008014AF">
              <w:rPr>
                <w:rFonts w:ascii="Times New Roman" w:hAnsi="Times New Roman" w:cs="Times New Roman"/>
                <w:sz w:val="16"/>
                <w:szCs w:val="16"/>
              </w:rPr>
              <w:t>d</w:t>
            </w:r>
            <w:r w:rsidR="000D6383" w:rsidRPr="00231A8C">
              <w:rPr>
                <w:rFonts w:ascii="Times New Roman" w:hAnsi="Times New Roman" w:cs="Times New Roman"/>
                <w:sz w:val="16"/>
                <w:szCs w:val="16"/>
              </w:rPr>
              <w:t xml:space="preserve">ouble-bounce parameter </w:t>
            </w:r>
            <w:r>
              <w:rPr>
                <w:rFonts w:ascii="Times New Roman" w:hAnsi="Times New Roman" w:cs="Times New Roman"/>
                <w:sz w:val="16"/>
                <w:szCs w:val="16"/>
              </w:rPr>
              <w:t xml:space="preserve">and </w:t>
            </w:r>
            <w:r w:rsidR="000D6383" w:rsidRPr="00231A8C">
              <w:rPr>
                <w:rFonts w:ascii="Times New Roman" w:hAnsi="Times New Roman" w:cs="Times New Roman"/>
                <w:sz w:val="16"/>
                <w:szCs w:val="16"/>
              </w:rPr>
              <w:t>Landsat 8</w:t>
            </w:r>
            <w:r>
              <w:rPr>
                <w:rFonts w:ascii="Times New Roman" w:hAnsi="Times New Roman" w:cs="Times New Roman"/>
                <w:sz w:val="16"/>
                <w:szCs w:val="16"/>
              </w:rPr>
              <w:t xml:space="preserve"> DVI</w:t>
            </w:r>
            <w:r w:rsidR="00115DC1">
              <w:rPr>
                <w:rFonts w:ascii="Times New Roman" w:hAnsi="Times New Roman" w:cs="Times New Roman"/>
                <w:sz w:val="16"/>
                <w:szCs w:val="16"/>
              </w:rPr>
              <w:t>.</w:t>
            </w:r>
          </w:p>
          <w:p w14:paraId="306B0F86"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ANN model trained using SAR and optical features</w:t>
            </w:r>
          </w:p>
        </w:tc>
        <w:tc>
          <w:tcPr>
            <w:tcW w:w="1492" w:type="pct"/>
          </w:tcPr>
          <w:p w14:paraId="163F6019"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Yield prediction using </w:t>
            </w:r>
          </w:p>
          <w:p w14:paraId="18565F73"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AR-only: R</w:t>
            </w:r>
            <w:r w:rsidRPr="00231A8C">
              <w:rPr>
                <w:rFonts w:ascii="Times New Roman" w:hAnsi="Times New Roman" w:cs="Times New Roman"/>
                <w:sz w:val="16"/>
                <w:szCs w:val="16"/>
                <w:vertAlign w:val="superscript"/>
              </w:rPr>
              <w:t>2</w:t>
            </w:r>
            <w:r w:rsidRPr="00231A8C">
              <w:rPr>
                <w:rFonts w:ascii="Times New Roman" w:hAnsi="Times New Roman" w:cs="Times New Roman"/>
                <w:sz w:val="16"/>
                <w:szCs w:val="16"/>
              </w:rPr>
              <w:t>=0.80, RMSE=0.589 t/ha, MAE=0.445 t/ha</w:t>
            </w:r>
          </w:p>
          <w:p w14:paraId="278F1759" w14:textId="5516BBBC"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AR-optical integration: R</w:t>
            </w:r>
            <w:r w:rsidRPr="00231A8C">
              <w:rPr>
                <w:rFonts w:ascii="Times New Roman" w:hAnsi="Times New Roman" w:cs="Times New Roman"/>
                <w:sz w:val="16"/>
                <w:szCs w:val="16"/>
                <w:vertAlign w:val="superscript"/>
              </w:rPr>
              <w:t>2</w:t>
            </w:r>
            <w:r w:rsidRPr="00231A8C">
              <w:rPr>
                <w:rFonts w:ascii="Times New Roman" w:hAnsi="Times New Roman" w:cs="Times New Roman"/>
                <w:sz w:val="16"/>
                <w:szCs w:val="16"/>
              </w:rPr>
              <w:t>=0.85, RMSE=0.554 t/ha, MAE=0.389 t/ha</w:t>
            </w:r>
          </w:p>
        </w:tc>
        <w:tc>
          <w:tcPr>
            <w:tcW w:w="1056" w:type="pct"/>
          </w:tcPr>
          <w:p w14:paraId="377F7345" w14:textId="53A32748"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AR-optical integration shows </w:t>
            </w:r>
            <w:r w:rsidR="00AA728D">
              <w:rPr>
                <w:rFonts w:ascii="Times New Roman" w:hAnsi="Times New Roman" w:cs="Times New Roman"/>
                <w:sz w:val="16"/>
                <w:szCs w:val="16"/>
              </w:rPr>
              <w:t xml:space="preserve">the </w:t>
            </w:r>
            <w:r w:rsidRPr="00231A8C">
              <w:rPr>
                <w:rFonts w:ascii="Times New Roman" w:hAnsi="Times New Roman" w:cs="Times New Roman"/>
                <w:sz w:val="16"/>
                <w:szCs w:val="16"/>
              </w:rPr>
              <w:t>highest accuracy for soybean yield prediction.</w:t>
            </w:r>
          </w:p>
          <w:p w14:paraId="2F75F1EA" w14:textId="77777777" w:rsidR="000D6383" w:rsidRPr="00231A8C" w:rsidRDefault="000D6383" w:rsidP="009E6F79">
            <w:pPr>
              <w:spacing w:line="480" w:lineRule="auto"/>
              <w:rPr>
                <w:rFonts w:ascii="Times New Roman" w:hAnsi="Times New Roman" w:cs="Times New Roman"/>
                <w:sz w:val="16"/>
                <w:szCs w:val="16"/>
              </w:rPr>
            </w:pPr>
          </w:p>
        </w:tc>
      </w:tr>
      <w:tr w:rsidR="000D6383" w:rsidRPr="00231A8C" w14:paraId="254D0F3E" w14:textId="77777777" w:rsidTr="000D6383">
        <w:tc>
          <w:tcPr>
            <w:tcW w:w="671" w:type="pct"/>
          </w:tcPr>
          <w:p w14:paraId="399162C7" w14:textId="77777777"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fldChar w:fldCharType="begin"/>
            </w:r>
            <w:r w:rsidRPr="00231A8C">
              <w:rPr>
                <w:rFonts w:ascii="Times New Roman" w:hAnsi="Times New Roman" w:cs="Times New Roman"/>
                <w:sz w:val="16"/>
                <w:szCs w:val="16"/>
              </w:rPr>
              <w:instrText xml:space="preserve"> ADDIN ZOTERO_ITEM CSL_CITATION {"citationID":"377eibYM","properties":{"formattedCitation":"(Wang et al., 2019)","plainCitation":"(Wang et al., 2019)","noteIndex":0},"citationItems":[{"id":1957,"uris":["http://zotero.org/users/12104509/items/5N99NP98"],"itemData":{"id":1957,"type":"article-journal","abstract":"In recent years, a large number of salterns have been converted into rice fields in the coastal region of Jiangsu Province, Eastern China. The high spatial heterogeneity of soil salinity has caused large within-field variabilities in grain yield of rice. The identification of low-yield areas within a field is an important initial step for precision farming. While optical satellite remote sensing can provide valuable information on crop growth and yield potential, the availability of cloud-free optical image data is often hampered by unfavorable weather conditions. Synthetic aperture radar (SAR) offers an alternative due to its nearly day-and-night and all-weather capability in data acquisition. Given the free data access of the Sentinels, this study aimed at developing a Sentinel-1A-based SAR index for rice yield estimation. The proposed SAR simple difference (SSD) index uses the change of the Sentinel-1A backscatter in vertical-horizontal (VH) polarization between the end of the tillering stage and the end of grain filling stage (SSDVH). A strong exponential relationship has been identified between the SSDVH and rice yield, producing accurate yield estimation with a root mean square error (RMSE) of 0.74 t ha−1 and a relative error (RE) of 7.93%.","container-title":"Remote Sensing","DOI":"10.3390/rs11192274","ISSN":"2072-4292","issue":"19","language":"en","license":"http://creativecommons.org/licenses/by/3.0/","note":"number: 19\npublisher: Multidisciplinary Digital Publishing Institute","page":"2274","source":"www.mdpi.com","title":"Field-Scale Rice Yield Estimation Using Sentinel-1A Synthetic Aperture Radar (SAR) Data in Coastal Saline Region of Jiangsu Province, China","volume":"11","author":[{"family":"Wang","given":"Jianjun"},{"family":"Dai","given":"Qixing"},{"family":"Shang","given":"Jiali"},{"family":"Jin","given":"Xiuliang"},{"family":"Sun","given":"Quan"},{"family":"Zhou","given":"Guisheng"},{"family":"Dai","given":"Qigen"}],"issued":{"date-parts":[["2019",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Wang et al., 2019)</w:t>
            </w:r>
            <w:r w:rsidRPr="00231A8C">
              <w:rPr>
                <w:rFonts w:ascii="Times New Roman" w:hAnsi="Times New Roman" w:cs="Times New Roman"/>
                <w:sz w:val="16"/>
                <w:szCs w:val="16"/>
              </w:rPr>
              <w:fldChar w:fldCharType="end"/>
            </w:r>
          </w:p>
        </w:tc>
        <w:tc>
          <w:tcPr>
            <w:tcW w:w="674" w:type="pct"/>
          </w:tcPr>
          <w:p w14:paraId="375BEE46"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1 SAR Data</w:t>
            </w:r>
          </w:p>
        </w:tc>
        <w:tc>
          <w:tcPr>
            <w:tcW w:w="1107" w:type="pct"/>
          </w:tcPr>
          <w:p w14:paraId="5CD0B1B2" w14:textId="10F473CF" w:rsidR="00910A01" w:rsidRPr="00231A8C" w:rsidRDefault="00FB58DB" w:rsidP="009E6F79">
            <w:pPr>
              <w:spacing w:line="480" w:lineRule="auto"/>
              <w:rPr>
                <w:rFonts w:ascii="Times New Roman" w:hAnsi="Times New Roman" w:cs="Times New Roman"/>
                <w:sz w:val="16"/>
                <w:szCs w:val="16"/>
              </w:rPr>
            </w:pPr>
            <w:r>
              <w:rPr>
                <w:rFonts w:ascii="Times New Roman" w:hAnsi="Times New Roman" w:cs="Times New Roman"/>
                <w:sz w:val="16"/>
                <w:szCs w:val="16"/>
              </w:rPr>
              <w:t>The change in backscatter in VH polarization between the end of the tillering stage and grain filling stage was used</w:t>
            </w:r>
            <w:r w:rsidR="007F113D">
              <w:rPr>
                <w:rFonts w:ascii="Times New Roman" w:hAnsi="Times New Roman" w:cs="Times New Roman"/>
                <w:sz w:val="16"/>
                <w:szCs w:val="16"/>
              </w:rPr>
              <w:t xml:space="preserve"> </w:t>
            </w:r>
            <w:r w:rsidR="008522F2">
              <w:rPr>
                <w:rFonts w:ascii="Times New Roman" w:hAnsi="Times New Roman" w:cs="Times New Roman"/>
                <w:sz w:val="16"/>
                <w:szCs w:val="16"/>
              </w:rPr>
              <w:t>for</w:t>
            </w:r>
            <w:r w:rsidR="00910A01" w:rsidRPr="00910A01">
              <w:rPr>
                <w:rFonts w:ascii="Times New Roman" w:hAnsi="Times New Roman" w:cs="Times New Roman"/>
                <w:sz w:val="16"/>
                <w:szCs w:val="16"/>
              </w:rPr>
              <w:t xml:space="preserve"> the SAR simple difference index</w:t>
            </w:r>
            <w:r w:rsidR="00BD35C0">
              <w:rPr>
                <w:rFonts w:ascii="Times New Roman" w:hAnsi="Times New Roman" w:cs="Times New Roman"/>
                <w:sz w:val="16"/>
                <w:szCs w:val="16"/>
              </w:rPr>
              <w:t xml:space="preserve"> </w:t>
            </w:r>
            <w:r w:rsidR="00BD35C0" w:rsidRPr="00BD35C0">
              <w:rPr>
                <w:rFonts w:ascii="Times New Roman" w:hAnsi="Times New Roman" w:cs="Times New Roman"/>
                <w:sz w:val="16"/>
                <w:szCs w:val="16"/>
              </w:rPr>
              <w:t>(SSD</w:t>
            </w:r>
            <w:r w:rsidR="00BD35C0" w:rsidRPr="00BD35C0">
              <w:rPr>
                <w:rFonts w:ascii="Times New Roman" w:hAnsi="Times New Roman" w:cs="Times New Roman"/>
                <w:sz w:val="16"/>
                <w:szCs w:val="16"/>
                <w:vertAlign w:val="subscript"/>
              </w:rPr>
              <w:t>VH</w:t>
            </w:r>
            <w:r w:rsidR="00BD35C0" w:rsidRPr="00BD35C0">
              <w:rPr>
                <w:rFonts w:ascii="Times New Roman" w:hAnsi="Times New Roman" w:cs="Times New Roman"/>
                <w:sz w:val="16"/>
                <w:szCs w:val="16"/>
              </w:rPr>
              <w:t>)</w:t>
            </w:r>
            <w:r w:rsidR="00910A01" w:rsidRPr="00910A01">
              <w:rPr>
                <w:rFonts w:ascii="Times New Roman" w:hAnsi="Times New Roman" w:cs="Times New Roman"/>
                <w:sz w:val="16"/>
                <w:szCs w:val="16"/>
              </w:rPr>
              <w:t>.</w:t>
            </w:r>
          </w:p>
        </w:tc>
        <w:tc>
          <w:tcPr>
            <w:tcW w:w="1492" w:type="pct"/>
          </w:tcPr>
          <w:p w14:paraId="4D3DD154" w14:textId="1C478702" w:rsidR="000D6383" w:rsidRPr="00231A8C" w:rsidRDefault="00456E11" w:rsidP="009E6F79">
            <w:pPr>
              <w:spacing w:line="480" w:lineRule="auto"/>
              <w:rPr>
                <w:rFonts w:ascii="Times New Roman" w:hAnsi="Times New Roman" w:cs="Times New Roman"/>
                <w:sz w:val="16"/>
                <w:szCs w:val="16"/>
              </w:rPr>
            </w:pPr>
            <w:r>
              <w:rPr>
                <w:rFonts w:ascii="Times New Roman" w:hAnsi="Times New Roman" w:cs="Times New Roman"/>
                <w:sz w:val="16"/>
                <w:szCs w:val="16"/>
              </w:rPr>
              <w:t xml:space="preserve">Estimate </w:t>
            </w:r>
            <w:r w:rsidR="000D6383" w:rsidRPr="00231A8C">
              <w:rPr>
                <w:rFonts w:ascii="Times New Roman" w:hAnsi="Times New Roman" w:cs="Times New Roman"/>
                <w:sz w:val="16"/>
                <w:szCs w:val="16"/>
              </w:rPr>
              <w:t xml:space="preserve">yield with RMSE </w:t>
            </w:r>
            <w:r>
              <w:rPr>
                <w:rFonts w:ascii="Times New Roman" w:hAnsi="Times New Roman" w:cs="Times New Roman"/>
                <w:sz w:val="16"/>
                <w:szCs w:val="16"/>
              </w:rPr>
              <w:t>=</w:t>
            </w:r>
            <w:r w:rsidR="000D6383" w:rsidRPr="00231A8C">
              <w:rPr>
                <w:rFonts w:ascii="Times New Roman" w:hAnsi="Times New Roman" w:cs="Times New Roman"/>
                <w:sz w:val="16"/>
                <w:szCs w:val="16"/>
              </w:rPr>
              <w:t xml:space="preserve"> 0.74 t/ha and a relative error (RE) </w:t>
            </w:r>
            <w:r>
              <w:rPr>
                <w:rFonts w:ascii="Times New Roman" w:hAnsi="Times New Roman" w:cs="Times New Roman"/>
                <w:sz w:val="16"/>
                <w:szCs w:val="16"/>
              </w:rPr>
              <w:t>=</w:t>
            </w:r>
            <w:r w:rsidR="000D6383" w:rsidRPr="00231A8C">
              <w:rPr>
                <w:rFonts w:ascii="Times New Roman" w:hAnsi="Times New Roman" w:cs="Times New Roman"/>
                <w:sz w:val="16"/>
                <w:szCs w:val="16"/>
              </w:rPr>
              <w:t>7.93%.</w:t>
            </w:r>
          </w:p>
          <w:p w14:paraId="57947149" w14:textId="77777777" w:rsidR="000D6383" w:rsidRPr="00231A8C" w:rsidRDefault="000D6383" w:rsidP="009E6F79">
            <w:pPr>
              <w:spacing w:line="480" w:lineRule="auto"/>
              <w:rPr>
                <w:rFonts w:ascii="Times New Roman" w:hAnsi="Times New Roman" w:cs="Times New Roman"/>
                <w:sz w:val="16"/>
                <w:szCs w:val="16"/>
              </w:rPr>
            </w:pPr>
          </w:p>
        </w:tc>
        <w:tc>
          <w:tcPr>
            <w:tcW w:w="1056" w:type="pct"/>
          </w:tcPr>
          <w:p w14:paraId="74CADB54" w14:textId="5CEDB4E2"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The newly developed SAR index SSD</w:t>
            </w:r>
            <w:r w:rsidRPr="00231A8C">
              <w:rPr>
                <w:rFonts w:ascii="Times New Roman" w:hAnsi="Times New Roman" w:cs="Times New Roman"/>
                <w:sz w:val="16"/>
                <w:szCs w:val="16"/>
                <w:vertAlign w:val="subscript"/>
              </w:rPr>
              <w:t>VH</w:t>
            </w:r>
            <w:r w:rsidRPr="00231A8C">
              <w:rPr>
                <w:rFonts w:ascii="Times New Roman" w:hAnsi="Times New Roman" w:cs="Times New Roman"/>
                <w:sz w:val="16"/>
                <w:szCs w:val="16"/>
              </w:rPr>
              <w:t xml:space="preserve"> showed a strong exponential </w:t>
            </w:r>
            <w:r w:rsidR="0053780F">
              <w:rPr>
                <w:rFonts w:ascii="Times New Roman" w:hAnsi="Times New Roman" w:cs="Times New Roman"/>
                <w:sz w:val="16"/>
                <w:szCs w:val="16"/>
              </w:rPr>
              <w:t>correlation</w:t>
            </w:r>
            <w:r w:rsidRPr="00231A8C">
              <w:rPr>
                <w:rFonts w:ascii="Times New Roman" w:hAnsi="Times New Roman" w:cs="Times New Roman"/>
                <w:sz w:val="16"/>
                <w:szCs w:val="16"/>
              </w:rPr>
              <w:t xml:space="preserve"> with rice yield.</w:t>
            </w:r>
          </w:p>
        </w:tc>
      </w:tr>
      <w:tr w:rsidR="000D6383" w:rsidRPr="00231A8C" w14:paraId="0504E9F1" w14:textId="77777777" w:rsidTr="000D6383">
        <w:tc>
          <w:tcPr>
            <w:tcW w:w="671" w:type="pct"/>
          </w:tcPr>
          <w:p w14:paraId="184E7C64" w14:textId="77777777"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h3dIzFXo","properties":{"formattedCitation":"(Ameline et al., 2018)","plainCitation":"(Ameline et al., 2018)","noteIndex":0},"citationItems":[{"id":1873,"uris":["http://zotero.org/users/12104509/items/G45BQMMT"],"itemData":{"id":1873,"type":"article-journal","abstract":"The estimation of crop yield plays a major role in decision making and management of food supply. This paper aims to estimate corn dry masses and grain yield at field scale using an agrometeorological model. The SAFY-WB model (simple algorithm for yield model combined with a water balance) is controlled by green area index (GAI) derived from optical satellite images (GAIopt), and the GAI derived from synthetic aperture radar (SAR) satellite images (GAIsar) acquired over two crop seasons (2015 and 2016) in the south-west of France. Landsat-8 mission provides the optical data. SAR information (σ°VV, σ°V H, and σ°VH,VV) is provided by Sentinel-1A mission through two angular normalized orbits (30 and 132) allowing a repetitiveness from 12 to 6 days. σ°VH,VV is successfully used to derive GAIsar (R2 = 0.72, relative root mean square error (rRMSE) = 10.4%) over the leaf development stages of the crop cycle from a nonlinear function. Others SAR signal (σ°VV and σ°VH) are too much related to soil moisture changes. At the opposite of GAIopt, GAIsar cannot be used alone in the model to accurately estimate vegetation parameters. Finally, the robustness of the results comes from the combination of GAI derived from SAR and optical data. In this condition, the model is able, thanks to the inclusion of a new “production module,” to simulate dry masses and yield (R2 &gt; 0.75 and rRMSE &lt;; 12.75%) with good performances in the diagnostic approach. In the context of forecast, results offer lower performances but stay acceptable, with relative errors inferior to 13.95% (R2 &gt; 0.69).","container-title":"IEEE Journal of Selected Topics in Applied Earth Observations and Remote Sensing","DOI":"10.1109/JSTARS.2018.2878502","ISSN":"2151-1535","issue":"12","note":"event-title: IEEE Journal of Selected Topics in Applied Earth Observations and Remote Sensing","page":"4747-4760","source":"IEEE Xplore","title":"Estimation of Corn Yield by Assimilating SAR and Optical Time Series Into a Simplified Agro-Meteorological Model: From Diagnostic to Forecast","title-short":"Estimation of Corn Yield by Assimilating SAR and Optical Time Series Into a Simplified Agro-Meteorological Model","volume":"11","author":[{"family":"Ameline","given":"Maël"},{"family":"Fieuzal","given":"Rémy"},{"family":"Betbeder","given":"Julie"},{"family":"Berthoumieu","given":"Jean-François"},{"family":"Baup","given":"Frédéric"}],"issued":{"date-parts":[["2018",12]]}}}],"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Ameline et al., 2018)</w:t>
            </w:r>
            <w:r w:rsidRPr="00231A8C">
              <w:rPr>
                <w:rFonts w:ascii="Times New Roman" w:hAnsi="Times New Roman" w:cs="Times New Roman"/>
                <w:sz w:val="16"/>
                <w:szCs w:val="16"/>
              </w:rPr>
              <w:fldChar w:fldCharType="end"/>
            </w:r>
          </w:p>
        </w:tc>
        <w:tc>
          <w:tcPr>
            <w:tcW w:w="674" w:type="pct"/>
          </w:tcPr>
          <w:p w14:paraId="1DA72542"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1 SAR Data</w:t>
            </w:r>
          </w:p>
        </w:tc>
        <w:tc>
          <w:tcPr>
            <w:tcW w:w="1107" w:type="pct"/>
          </w:tcPr>
          <w:p w14:paraId="17556FCA" w14:textId="0FA48C1F"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AFY-WB model with </w:t>
            </w:r>
            <w:proofErr w:type="spellStart"/>
            <w:r w:rsidRPr="00231A8C">
              <w:rPr>
                <w:rFonts w:ascii="Times New Roman" w:hAnsi="Times New Roman" w:cs="Times New Roman"/>
                <w:sz w:val="16"/>
                <w:szCs w:val="16"/>
              </w:rPr>
              <w:t>GAIopt</w:t>
            </w:r>
            <w:proofErr w:type="spellEnd"/>
            <w:r w:rsidRPr="00231A8C">
              <w:rPr>
                <w:rFonts w:ascii="Times New Roman" w:hAnsi="Times New Roman" w:cs="Times New Roman"/>
                <w:sz w:val="16"/>
                <w:szCs w:val="16"/>
              </w:rPr>
              <w:t xml:space="preserve"> and </w:t>
            </w:r>
            <w:proofErr w:type="spellStart"/>
            <w:r w:rsidRPr="00231A8C">
              <w:rPr>
                <w:rFonts w:ascii="Times New Roman" w:hAnsi="Times New Roman" w:cs="Times New Roman"/>
                <w:sz w:val="16"/>
                <w:szCs w:val="16"/>
              </w:rPr>
              <w:t>GAIsar</w:t>
            </w:r>
            <w:proofErr w:type="spellEnd"/>
            <w:r w:rsidRPr="00231A8C">
              <w:rPr>
                <w:rFonts w:ascii="Times New Roman" w:hAnsi="Times New Roman" w:cs="Times New Roman"/>
                <w:sz w:val="16"/>
                <w:szCs w:val="16"/>
              </w:rPr>
              <w:t xml:space="preserve"> from SAR</w:t>
            </w:r>
            <w:r w:rsidR="00FB58DB">
              <w:rPr>
                <w:rFonts w:ascii="Times New Roman" w:hAnsi="Times New Roman" w:cs="Times New Roman"/>
                <w:sz w:val="16"/>
                <w:szCs w:val="16"/>
              </w:rPr>
              <w:t xml:space="preserve"> </w:t>
            </w:r>
            <w:r w:rsidRPr="00231A8C">
              <w:rPr>
                <w:rFonts w:ascii="Times New Roman" w:hAnsi="Times New Roman" w:cs="Times New Roman"/>
                <w:sz w:val="16"/>
                <w:szCs w:val="16"/>
              </w:rPr>
              <w:t>Combination of optical</w:t>
            </w:r>
            <w:r w:rsidR="009D1E7E">
              <w:rPr>
                <w:rFonts w:ascii="Times New Roman" w:hAnsi="Times New Roman" w:cs="Times New Roman"/>
                <w:sz w:val="16"/>
                <w:szCs w:val="16"/>
              </w:rPr>
              <w:t xml:space="preserve"> and </w:t>
            </w:r>
            <w:r w:rsidR="009D1E7E" w:rsidRPr="00231A8C">
              <w:rPr>
                <w:rFonts w:ascii="Times New Roman" w:hAnsi="Times New Roman" w:cs="Times New Roman"/>
                <w:sz w:val="16"/>
                <w:szCs w:val="16"/>
              </w:rPr>
              <w:t>SAR</w:t>
            </w:r>
            <w:r w:rsidRPr="00231A8C">
              <w:rPr>
                <w:rFonts w:ascii="Times New Roman" w:hAnsi="Times New Roman" w:cs="Times New Roman"/>
                <w:sz w:val="16"/>
                <w:szCs w:val="16"/>
              </w:rPr>
              <w:t xml:space="preserve"> data for estimation model</w:t>
            </w:r>
          </w:p>
        </w:tc>
        <w:tc>
          <w:tcPr>
            <w:tcW w:w="1492" w:type="pct"/>
          </w:tcPr>
          <w:p w14:paraId="109E28BA" w14:textId="3C1794D5" w:rsidR="000D6383" w:rsidRPr="00231A8C" w:rsidRDefault="00CF3EBE" w:rsidP="009E6F79">
            <w:pPr>
              <w:spacing w:line="480" w:lineRule="auto"/>
              <w:rPr>
                <w:rFonts w:ascii="Times New Roman" w:hAnsi="Times New Roman" w:cs="Times New Roman"/>
                <w:sz w:val="16"/>
                <w:szCs w:val="16"/>
              </w:rPr>
            </w:pPr>
            <w:r>
              <w:rPr>
                <w:rFonts w:ascii="Times New Roman" w:hAnsi="Times New Roman" w:cs="Times New Roman"/>
                <w:sz w:val="16"/>
                <w:szCs w:val="16"/>
              </w:rPr>
              <w:t>The n</w:t>
            </w:r>
            <w:r w:rsidR="000D6383" w:rsidRPr="00231A8C">
              <w:rPr>
                <w:rFonts w:ascii="Times New Roman" w:hAnsi="Times New Roman" w:cs="Times New Roman"/>
                <w:sz w:val="16"/>
                <w:szCs w:val="16"/>
              </w:rPr>
              <w:t xml:space="preserve">ew "production module" in </w:t>
            </w:r>
            <w:r>
              <w:rPr>
                <w:rFonts w:ascii="Times New Roman" w:hAnsi="Times New Roman" w:cs="Times New Roman"/>
                <w:sz w:val="16"/>
                <w:szCs w:val="16"/>
              </w:rPr>
              <w:t xml:space="preserve">the </w:t>
            </w:r>
            <w:r w:rsidR="000D6383" w:rsidRPr="00231A8C">
              <w:rPr>
                <w:rFonts w:ascii="Times New Roman" w:hAnsi="Times New Roman" w:cs="Times New Roman"/>
                <w:sz w:val="16"/>
                <w:szCs w:val="16"/>
              </w:rPr>
              <w:t xml:space="preserve">model simulates </w:t>
            </w:r>
            <w:r w:rsidR="00CF28EC">
              <w:rPr>
                <w:rFonts w:ascii="Times New Roman" w:hAnsi="Times New Roman" w:cs="Times New Roman"/>
                <w:sz w:val="16"/>
                <w:szCs w:val="16"/>
              </w:rPr>
              <w:t xml:space="preserve">yield and </w:t>
            </w:r>
            <w:r w:rsidR="000D6383" w:rsidRPr="00231A8C">
              <w:rPr>
                <w:rFonts w:ascii="Times New Roman" w:hAnsi="Times New Roman" w:cs="Times New Roman"/>
                <w:sz w:val="16"/>
                <w:szCs w:val="16"/>
              </w:rPr>
              <w:t>dry masses (</w:t>
            </w:r>
            <w:proofErr w:type="spellStart"/>
            <w:r w:rsidR="00CF28EC" w:rsidRPr="00CF28EC">
              <w:rPr>
                <w:rFonts w:ascii="Times New Roman" w:hAnsi="Times New Roman" w:cs="Times New Roman"/>
                <w:sz w:val="16"/>
                <w:szCs w:val="16"/>
              </w:rPr>
              <w:t>rRMSE</w:t>
            </w:r>
            <w:proofErr w:type="spellEnd"/>
            <w:r w:rsidR="00CF28EC" w:rsidRPr="00CF28EC">
              <w:rPr>
                <w:rFonts w:ascii="Times New Roman" w:hAnsi="Times New Roman" w:cs="Times New Roman"/>
                <w:sz w:val="16"/>
                <w:szCs w:val="16"/>
              </w:rPr>
              <w:t xml:space="preserve"> &lt;; 12.75%</w:t>
            </w:r>
            <w:r w:rsidR="00CF28EC">
              <w:rPr>
                <w:rFonts w:ascii="Times New Roman" w:hAnsi="Times New Roman" w:cs="Times New Roman"/>
                <w:sz w:val="16"/>
                <w:szCs w:val="16"/>
              </w:rPr>
              <w:t xml:space="preserve"> </w:t>
            </w:r>
            <w:proofErr w:type="gramStart"/>
            <w:r w:rsidR="00CF28EC">
              <w:rPr>
                <w:rFonts w:ascii="Times New Roman" w:hAnsi="Times New Roman" w:cs="Times New Roman"/>
                <w:sz w:val="16"/>
                <w:szCs w:val="16"/>
              </w:rPr>
              <w:t xml:space="preserve">and </w:t>
            </w:r>
            <w:r w:rsidR="00CF28EC" w:rsidRPr="00CF28EC">
              <w:rPr>
                <w:rFonts w:ascii="Times New Roman" w:hAnsi="Times New Roman" w:cs="Times New Roman"/>
                <w:sz w:val="16"/>
                <w:szCs w:val="16"/>
              </w:rPr>
              <w:t xml:space="preserve"> </w:t>
            </w:r>
            <w:r w:rsidR="000D6383" w:rsidRPr="00231A8C">
              <w:rPr>
                <w:rFonts w:ascii="Times New Roman" w:hAnsi="Times New Roman" w:cs="Times New Roman"/>
                <w:sz w:val="16"/>
                <w:szCs w:val="16"/>
              </w:rPr>
              <w:t>R</w:t>
            </w:r>
            <w:proofErr w:type="gramEnd"/>
            <w:r w:rsidR="000D6383" w:rsidRPr="00231A8C">
              <w:rPr>
                <w:rFonts w:ascii="Times New Roman" w:hAnsi="Times New Roman" w:cs="Times New Roman"/>
                <w:sz w:val="16"/>
                <w:szCs w:val="16"/>
                <w:vertAlign w:val="superscript"/>
              </w:rPr>
              <w:t>2</w:t>
            </w:r>
            <w:r w:rsidR="000D6383" w:rsidRPr="00231A8C">
              <w:rPr>
                <w:rFonts w:ascii="Times New Roman" w:hAnsi="Times New Roman" w:cs="Times New Roman"/>
                <w:sz w:val="16"/>
                <w:szCs w:val="16"/>
              </w:rPr>
              <w:t xml:space="preserve"> &gt; 0.75</w:t>
            </w:r>
            <w:r w:rsidR="00CB41B1">
              <w:rPr>
                <w:rFonts w:ascii="Times New Roman" w:hAnsi="Times New Roman" w:cs="Times New Roman"/>
                <w:sz w:val="16"/>
                <w:szCs w:val="16"/>
              </w:rPr>
              <w:t>)</w:t>
            </w:r>
            <w:r w:rsidR="000D6383" w:rsidRPr="00231A8C">
              <w:rPr>
                <w:rFonts w:ascii="Times New Roman" w:hAnsi="Times New Roman" w:cs="Times New Roman"/>
                <w:sz w:val="16"/>
                <w:szCs w:val="16"/>
              </w:rPr>
              <w:t xml:space="preserve"> </w:t>
            </w:r>
          </w:p>
        </w:tc>
        <w:tc>
          <w:tcPr>
            <w:tcW w:w="1056" w:type="pct"/>
          </w:tcPr>
          <w:p w14:paraId="1E8D1EB8" w14:textId="5B0F2C97" w:rsidR="000D6383" w:rsidRPr="00231A8C" w:rsidRDefault="00CF3EBE" w:rsidP="009E6F79">
            <w:pPr>
              <w:spacing w:line="480" w:lineRule="auto"/>
              <w:rPr>
                <w:rFonts w:ascii="Times New Roman" w:hAnsi="Times New Roman" w:cs="Times New Roman"/>
                <w:sz w:val="16"/>
                <w:szCs w:val="16"/>
              </w:rPr>
            </w:pPr>
            <w:r>
              <w:rPr>
                <w:rFonts w:ascii="Times New Roman" w:hAnsi="Times New Roman" w:cs="Times New Roman"/>
                <w:sz w:val="16"/>
                <w:szCs w:val="16"/>
              </w:rPr>
              <w:t>The c</w:t>
            </w:r>
            <w:r w:rsidR="000D6383" w:rsidRPr="00231A8C">
              <w:rPr>
                <w:rFonts w:ascii="Times New Roman" w:hAnsi="Times New Roman" w:cs="Times New Roman"/>
                <w:sz w:val="16"/>
                <w:szCs w:val="16"/>
              </w:rPr>
              <w:t>ombination of SAR and optical data improves yield estimation accuracy.</w:t>
            </w:r>
          </w:p>
          <w:p w14:paraId="26E046B2" w14:textId="6FB57A9B"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AR data alone </w:t>
            </w:r>
            <w:r w:rsidR="00CF3EBE">
              <w:rPr>
                <w:rFonts w:ascii="Times New Roman" w:hAnsi="Times New Roman" w:cs="Times New Roman"/>
                <w:sz w:val="16"/>
                <w:szCs w:val="16"/>
              </w:rPr>
              <w:t xml:space="preserve">is </w:t>
            </w:r>
            <w:r w:rsidRPr="00231A8C">
              <w:rPr>
                <w:rFonts w:ascii="Times New Roman" w:hAnsi="Times New Roman" w:cs="Times New Roman"/>
                <w:sz w:val="16"/>
                <w:szCs w:val="16"/>
              </w:rPr>
              <w:t>not sufficient for accurate yield estimation.</w:t>
            </w:r>
          </w:p>
        </w:tc>
      </w:tr>
      <w:tr w:rsidR="000D6383" w:rsidRPr="00231A8C" w14:paraId="1EE7B2F6" w14:textId="77777777" w:rsidTr="000D6383">
        <w:tc>
          <w:tcPr>
            <w:tcW w:w="671" w:type="pct"/>
          </w:tcPr>
          <w:p w14:paraId="288F7CC6" w14:textId="77777777"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WLaxBVxt","properties":{"formattedCitation":"(Setiyono et al., 2018)","plainCitation":"(Setiyono et al., 2018)","noteIndex":0},"citationItems":[{"id":1962,"uris":["http://zotero.org/users/12104509/items/2UINJETH"],"itemData":{"id":1962,"type":"article-journal","abstract":"Crop insurance is a viable solution to reduce the vulnerability of smallholder farmers to risks from pest and disease outbreaks, extreme weather events, and market shocks that threaten their household food and income security. In developing and emerging countries, the implementation of area yield-based insurance, the form of crop insurance preferred by clients and industry, is constrained by the limited availability of detailed historical yield records. Remote-sensing technology can help to fill this gap by providing an unbiased and replicable source of the needed data. This study is dedicated to demonstrating and validating the methodology of remote sensing and crop growth model-based rice yield estimation with the intention of historical yield data generation for application in crop insurance. The developed system combines MODIS and SAR-based remote-sensing data to generate spatially explicit inputs for rice using a crop growth model. MODIS reflectance data were used to generate multitemporal LAI maps using the inverted Radiative Transfer Model (RTM). SAR data were used to generate rice area maps using MAPScape-RICE to mask LAI map products for further processing, including smoothing with logistic function and running yield simulation using the ORYZA crop growth model facilitated by the Rice Yield Estimation System (Rice-YES). Results from this study indicate that the approach of assimilating MODIS and SAR data into a crop growth model can generate well-adjusted yield estimates that adequately describe spatial yield distribution in the study area while reliably replicating official yield data with root mean square error, RMSE, of 0.30 and 0.46 t ha−1 (normalized root mean square error, NRMSE of 5% and 8%) for the 2016 spring and summer seasons, respectively, in the Red River Delta of Vietnam, as evaluated at district level aggregation. The information from remote-sensing technology was also useful for identifying geographic locations with peculiarity in the timing of rice establishment, leaf growth, and yield level, and thus contributing to the spatial targeting of further investigation and interventions needed to reduce yield gaps.","container-title":"Remote Sensing","DOI":"10.3390/rs10020293","ISSN":"2072-4292","issue":"2","journalAbbreviation":"Remote Sensing","language":"en","license":"https://creativecommons.org/licenses/by/4.0/","page":"293","source":"Semantic Scholar","title":"Spatial Rice Yield Estimation Based on MODIS and Sentinel-1 SAR Data and ORYZA Crop Growth Model","volume":"10","author":[{"family":"Setiyono","given":"Tri"},{"family":"Quicho","given":"Emma"},{"family":"Gatti","given":"Luca"},{"family":"Campos-Taberner","given":"Manuel"},{"family":"Busetto","given":"Lorenzo"},{"family":"Collivignarelli","given":"Francesco"},{"family":"García-Haro","given":"Francisco"},{"family":"Boschetti","given":"Mirco"},{"family":"Khan","given":"Nasreen"},{"family":"Holecz","given":"Francesco"}],"issued":{"date-parts":[["2018",2,14]]}}}],"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Setiyono et al., 2018)</w:t>
            </w:r>
            <w:r w:rsidRPr="00231A8C">
              <w:rPr>
                <w:rFonts w:ascii="Times New Roman" w:hAnsi="Times New Roman" w:cs="Times New Roman"/>
                <w:sz w:val="16"/>
                <w:szCs w:val="16"/>
              </w:rPr>
              <w:fldChar w:fldCharType="end"/>
            </w:r>
          </w:p>
        </w:tc>
        <w:tc>
          <w:tcPr>
            <w:tcW w:w="674" w:type="pct"/>
          </w:tcPr>
          <w:p w14:paraId="79C933FC"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1 SAR and MODIS Optical Data</w:t>
            </w:r>
          </w:p>
          <w:p w14:paraId="36DC32A0" w14:textId="77777777" w:rsidR="000D6383" w:rsidRPr="00231A8C" w:rsidRDefault="000D6383" w:rsidP="009E6F79">
            <w:pPr>
              <w:spacing w:line="480" w:lineRule="auto"/>
              <w:rPr>
                <w:rFonts w:ascii="Times New Roman" w:hAnsi="Times New Roman" w:cs="Times New Roman"/>
                <w:sz w:val="16"/>
                <w:szCs w:val="16"/>
              </w:rPr>
            </w:pPr>
          </w:p>
        </w:tc>
        <w:tc>
          <w:tcPr>
            <w:tcW w:w="1107" w:type="pct"/>
          </w:tcPr>
          <w:p w14:paraId="388EE324" w14:textId="0369B016"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MODIS and SAR data combined for rice yield </w:t>
            </w:r>
            <w:r w:rsidR="00756829">
              <w:rPr>
                <w:rFonts w:ascii="Times New Roman" w:hAnsi="Times New Roman" w:cs="Times New Roman"/>
                <w:sz w:val="16"/>
                <w:szCs w:val="16"/>
              </w:rPr>
              <w:t>prediction.</w:t>
            </w:r>
          </w:p>
          <w:p w14:paraId="5CACACB3"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emote sensing technology used with ORYZA crop growth model</w:t>
            </w:r>
          </w:p>
        </w:tc>
        <w:tc>
          <w:tcPr>
            <w:tcW w:w="1492" w:type="pct"/>
          </w:tcPr>
          <w:p w14:paraId="676A39F3" w14:textId="202D743D"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RMSE </w:t>
            </w:r>
            <w:r w:rsidR="00A61ADE">
              <w:rPr>
                <w:rFonts w:ascii="Times New Roman" w:hAnsi="Times New Roman" w:cs="Times New Roman"/>
                <w:sz w:val="16"/>
                <w:szCs w:val="16"/>
              </w:rPr>
              <w:t xml:space="preserve">= </w:t>
            </w:r>
            <w:r w:rsidRPr="00231A8C">
              <w:rPr>
                <w:rFonts w:ascii="Times New Roman" w:hAnsi="Times New Roman" w:cs="Times New Roman"/>
                <w:sz w:val="16"/>
                <w:szCs w:val="16"/>
              </w:rPr>
              <w:t>0.</w:t>
            </w:r>
            <w:r w:rsidR="00C85017">
              <w:rPr>
                <w:rFonts w:ascii="Times New Roman" w:hAnsi="Times New Roman" w:cs="Times New Roman"/>
                <w:sz w:val="16"/>
                <w:szCs w:val="16"/>
              </w:rPr>
              <w:t xml:space="preserve">46 </w:t>
            </w:r>
            <w:r w:rsidRPr="00231A8C">
              <w:rPr>
                <w:rFonts w:ascii="Times New Roman" w:hAnsi="Times New Roman" w:cs="Times New Roman"/>
                <w:sz w:val="16"/>
                <w:szCs w:val="16"/>
              </w:rPr>
              <w:t>and 0.</w:t>
            </w:r>
            <w:r w:rsidR="00C85017">
              <w:rPr>
                <w:rFonts w:ascii="Times New Roman" w:hAnsi="Times New Roman" w:cs="Times New Roman"/>
                <w:sz w:val="16"/>
                <w:szCs w:val="16"/>
              </w:rPr>
              <w:t>3</w:t>
            </w:r>
            <w:r w:rsidRPr="00231A8C">
              <w:rPr>
                <w:rFonts w:ascii="Times New Roman" w:hAnsi="Times New Roman" w:cs="Times New Roman"/>
                <w:sz w:val="16"/>
                <w:szCs w:val="16"/>
              </w:rPr>
              <w:t xml:space="preserve"> t/ha for </w:t>
            </w:r>
            <w:r w:rsidR="00A61ADE">
              <w:rPr>
                <w:rFonts w:ascii="Times New Roman" w:hAnsi="Times New Roman" w:cs="Times New Roman"/>
                <w:sz w:val="16"/>
                <w:szCs w:val="16"/>
              </w:rPr>
              <w:t xml:space="preserve">the </w:t>
            </w:r>
            <w:r w:rsidRPr="00231A8C">
              <w:rPr>
                <w:rFonts w:ascii="Times New Roman" w:hAnsi="Times New Roman" w:cs="Times New Roman"/>
                <w:sz w:val="16"/>
                <w:szCs w:val="16"/>
              </w:rPr>
              <w:t xml:space="preserve">2016 </w:t>
            </w:r>
            <w:r w:rsidR="00A61ADE">
              <w:rPr>
                <w:rFonts w:ascii="Times New Roman" w:hAnsi="Times New Roman" w:cs="Times New Roman"/>
                <w:sz w:val="16"/>
                <w:szCs w:val="16"/>
              </w:rPr>
              <w:t>Summer</w:t>
            </w:r>
            <w:r w:rsidRPr="00231A8C">
              <w:rPr>
                <w:rFonts w:ascii="Times New Roman" w:hAnsi="Times New Roman" w:cs="Times New Roman"/>
                <w:sz w:val="16"/>
                <w:szCs w:val="16"/>
              </w:rPr>
              <w:t>/s</w:t>
            </w:r>
            <w:r w:rsidR="00A61ADE">
              <w:rPr>
                <w:rFonts w:ascii="Times New Roman" w:hAnsi="Times New Roman" w:cs="Times New Roman"/>
                <w:sz w:val="16"/>
                <w:szCs w:val="16"/>
              </w:rPr>
              <w:t>pring</w:t>
            </w:r>
            <w:r w:rsidRPr="00231A8C">
              <w:rPr>
                <w:rFonts w:ascii="Times New Roman" w:hAnsi="Times New Roman" w:cs="Times New Roman"/>
                <w:sz w:val="16"/>
                <w:szCs w:val="16"/>
              </w:rPr>
              <w:t xml:space="preserve"> seasons.</w:t>
            </w:r>
          </w:p>
          <w:p w14:paraId="713E00D5"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NRMSE of 5% and 8% for spring/summer seasons in Vietnam.</w:t>
            </w:r>
          </w:p>
          <w:p w14:paraId="72B2D83F" w14:textId="77777777" w:rsidR="000D6383" w:rsidRPr="00231A8C" w:rsidRDefault="000D6383" w:rsidP="009E6F79">
            <w:pPr>
              <w:spacing w:line="480" w:lineRule="auto"/>
              <w:ind w:left="720"/>
              <w:rPr>
                <w:rFonts w:ascii="Times New Roman" w:hAnsi="Times New Roman" w:cs="Times New Roman"/>
                <w:sz w:val="16"/>
                <w:szCs w:val="16"/>
              </w:rPr>
            </w:pPr>
          </w:p>
        </w:tc>
        <w:tc>
          <w:tcPr>
            <w:tcW w:w="1056" w:type="pct"/>
          </w:tcPr>
          <w:p w14:paraId="521EE63E" w14:textId="021FEA72" w:rsidR="000D6383" w:rsidRPr="00231A8C" w:rsidRDefault="00E1563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Integrating</w:t>
            </w:r>
            <w:r w:rsidR="001B61F8">
              <w:rPr>
                <w:rFonts w:ascii="Times New Roman" w:hAnsi="Times New Roman" w:cs="Times New Roman"/>
                <w:sz w:val="16"/>
                <w:szCs w:val="16"/>
              </w:rPr>
              <w:t xml:space="preserve"> SAR </w:t>
            </w:r>
            <w:proofErr w:type="gramStart"/>
            <w:r w:rsidR="001B61F8">
              <w:rPr>
                <w:rFonts w:ascii="Times New Roman" w:hAnsi="Times New Roman" w:cs="Times New Roman"/>
                <w:sz w:val="16"/>
                <w:szCs w:val="16"/>
              </w:rPr>
              <w:t xml:space="preserve">and </w:t>
            </w:r>
            <w:r w:rsidR="000D6383" w:rsidRPr="00231A8C">
              <w:rPr>
                <w:rFonts w:ascii="Times New Roman" w:hAnsi="Times New Roman" w:cs="Times New Roman"/>
                <w:sz w:val="16"/>
                <w:szCs w:val="16"/>
              </w:rPr>
              <w:t xml:space="preserve"> MODIS</w:t>
            </w:r>
            <w:proofErr w:type="gramEnd"/>
            <w:r w:rsidR="000D6383" w:rsidRPr="00231A8C">
              <w:rPr>
                <w:rFonts w:ascii="Times New Roman" w:hAnsi="Times New Roman" w:cs="Times New Roman"/>
                <w:sz w:val="16"/>
                <w:szCs w:val="16"/>
              </w:rPr>
              <w:t xml:space="preserve"> data </w:t>
            </w:r>
            <w:r w:rsidR="001B61F8">
              <w:rPr>
                <w:rFonts w:ascii="Times New Roman" w:hAnsi="Times New Roman" w:cs="Times New Roman"/>
                <w:sz w:val="16"/>
                <w:szCs w:val="16"/>
              </w:rPr>
              <w:t>with</w:t>
            </w:r>
            <w:r w:rsidR="000D6383" w:rsidRPr="00231A8C">
              <w:rPr>
                <w:rFonts w:ascii="Times New Roman" w:hAnsi="Times New Roman" w:cs="Times New Roman"/>
                <w:sz w:val="16"/>
                <w:szCs w:val="16"/>
              </w:rPr>
              <w:t xml:space="preserve"> crop growth </w:t>
            </w:r>
            <w:r w:rsidR="001B61F8">
              <w:rPr>
                <w:rFonts w:ascii="Times New Roman" w:hAnsi="Times New Roman" w:cs="Times New Roman"/>
                <w:sz w:val="16"/>
                <w:szCs w:val="16"/>
              </w:rPr>
              <w:t>models</w:t>
            </w:r>
            <w:r w:rsidR="000D6383" w:rsidRPr="00231A8C">
              <w:rPr>
                <w:rFonts w:ascii="Times New Roman" w:hAnsi="Times New Roman" w:cs="Times New Roman"/>
                <w:sz w:val="16"/>
                <w:szCs w:val="16"/>
              </w:rPr>
              <w:t xml:space="preserve"> generates accurate yield estimates.</w:t>
            </w:r>
          </w:p>
          <w:p w14:paraId="0673AE05" w14:textId="77777777" w:rsidR="000D6383" w:rsidRPr="00231A8C" w:rsidRDefault="000D6383" w:rsidP="009E6F79">
            <w:pPr>
              <w:spacing w:line="480" w:lineRule="auto"/>
              <w:rPr>
                <w:rFonts w:ascii="Times New Roman" w:hAnsi="Times New Roman" w:cs="Times New Roman"/>
                <w:sz w:val="16"/>
                <w:szCs w:val="16"/>
              </w:rPr>
            </w:pPr>
          </w:p>
        </w:tc>
      </w:tr>
      <w:tr w:rsidR="000D6383" w:rsidRPr="00231A8C" w14:paraId="121727E2" w14:textId="77777777" w:rsidTr="000D6383">
        <w:tc>
          <w:tcPr>
            <w:tcW w:w="671" w:type="pct"/>
          </w:tcPr>
          <w:p w14:paraId="39C9433C" w14:textId="77777777"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Qiaqo8dx","properties":{"formattedCitation":"(Barbouchi et al., 2016)","plainCitation":"(Barbouchi et al., 2016)","noteIndex":0},"citationItems":[{"id":1966,"uris":["http://zotero.org/users/12104509/items/6VBHGEJX"],"itemData":{"id":1966,"type":"paper-conference","abstract":"Cereals have a prominent place in food self-sufficiency. This crop is the main source of human and animal nutrition in the world. Therefore, monitoring the cereal production in order to manage agricultural practices such as the crop yield forecasting, the identification of the risk of diseases and the application of fertilizers is essential. Several techniques are used for agricultural yield estimation; classical and spatial tools. Studies showed that the classical monitoring tools are insufficient in the case of cereals, a culture that extends over large areas. then, investigation of faster and more consistent methods such as remote sensing data analysis is imperative. Optical data is less available due to the atmospherical conditions and the day only acquisition. SAR (synthetic aperture radar) data offer a well adopted solution in this case. In fact, it is a reliable tool for monitoring agricultural production for the wheat crop regardless of the weather (clouds, rain) and temporal condition. In this study, we present the potential of Radarsat 2 images for yield prevision. We propose a new statistical relationship between yield measured in situ and backscatter coefficient. The developed analysis in this paper is dedicated to the region of Boussalem in the north west of Tunisia. For experimental validation, the yield determined in situ at the end of wheat season with two Radarsat 2 images. One image coincides simultaneously with the field acquisition and one in flowering stage. The results showed a significant correlations between grain yield and backscatter coefficient (r values greater than 0,6).","container-title":"2016 2nd International Conference on Advanced Technologies for Signal and Image Processing (ATSIP)","DOI":"10.1109/ATSIP.2016.7523143","event-title":"2016 2nd International Conference on Advanced Technologies for Signal and Image Processing (ATSIP)","page":"555-560","source":"IEEE Xplore","title":"Yield estimation of the winter wheat using Radarsat 2 polarimetric SAR reponse","URL":"https://ieeexplore.ieee.org/abstract/document/7523143","author":[{"family":"Barbouchi","given":"Meriem"},{"family":"Chokmani","given":"Karem"},{"family":"Abdelfattah","given":"Riadh"},{"family":"Ben Aissa","given":"Nadhira"}],"accessed":{"date-parts":[["2024",6,6]]},"issued":{"date-parts":[["2016",3]]}}}],"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Barbouchi et al., 2016)</w:t>
            </w:r>
            <w:r w:rsidRPr="00231A8C">
              <w:rPr>
                <w:rFonts w:ascii="Times New Roman" w:hAnsi="Times New Roman" w:cs="Times New Roman"/>
                <w:sz w:val="16"/>
                <w:szCs w:val="16"/>
              </w:rPr>
              <w:fldChar w:fldCharType="end"/>
            </w:r>
          </w:p>
        </w:tc>
        <w:tc>
          <w:tcPr>
            <w:tcW w:w="674" w:type="pct"/>
          </w:tcPr>
          <w:p w14:paraId="233B8C39" w14:textId="69595B0D"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w:t>
            </w:r>
            <w:r>
              <w:rPr>
                <w:rFonts w:ascii="Times New Roman" w:hAnsi="Times New Roman" w:cs="Times New Roman"/>
                <w:sz w:val="16"/>
                <w:szCs w:val="16"/>
              </w:rPr>
              <w:t>ADARSAT-</w:t>
            </w:r>
            <w:r w:rsidRPr="00231A8C">
              <w:rPr>
                <w:rFonts w:ascii="Times New Roman" w:hAnsi="Times New Roman" w:cs="Times New Roman"/>
                <w:sz w:val="16"/>
                <w:szCs w:val="16"/>
              </w:rPr>
              <w:t>2 Data</w:t>
            </w:r>
          </w:p>
        </w:tc>
        <w:tc>
          <w:tcPr>
            <w:tcW w:w="1107" w:type="pct"/>
          </w:tcPr>
          <w:p w14:paraId="3E7F389B"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Classical and spatial tools</w:t>
            </w:r>
          </w:p>
          <w:p w14:paraId="31AB5A3E"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Remote sensing data analysis </w:t>
            </w:r>
          </w:p>
        </w:tc>
        <w:tc>
          <w:tcPr>
            <w:tcW w:w="1492" w:type="pct"/>
          </w:tcPr>
          <w:p w14:paraId="15B1BE63" w14:textId="588AE13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Good correlations </w:t>
            </w:r>
            <w:r w:rsidR="002633A3">
              <w:rPr>
                <w:rFonts w:ascii="Times New Roman" w:hAnsi="Times New Roman" w:cs="Times New Roman"/>
                <w:sz w:val="16"/>
                <w:szCs w:val="16"/>
              </w:rPr>
              <w:t xml:space="preserve">were observed between the </w:t>
            </w:r>
            <w:r w:rsidRPr="00231A8C">
              <w:rPr>
                <w:rFonts w:ascii="Times New Roman" w:hAnsi="Times New Roman" w:cs="Times New Roman"/>
                <w:sz w:val="16"/>
                <w:szCs w:val="16"/>
              </w:rPr>
              <w:t>backscatter coefficient</w:t>
            </w:r>
            <w:r w:rsidR="002633A3">
              <w:rPr>
                <w:rFonts w:ascii="Times New Roman" w:hAnsi="Times New Roman" w:cs="Times New Roman"/>
                <w:sz w:val="16"/>
                <w:szCs w:val="16"/>
              </w:rPr>
              <w:t xml:space="preserve"> and</w:t>
            </w:r>
            <w:r w:rsidR="002633A3" w:rsidRPr="002633A3">
              <w:rPr>
                <w:rFonts w:ascii="Times New Roman" w:hAnsi="Times New Roman" w:cs="Times New Roman"/>
                <w:sz w:val="16"/>
                <w:szCs w:val="16"/>
              </w:rPr>
              <w:t xml:space="preserve"> grain yield</w:t>
            </w:r>
            <w:r w:rsidRPr="00231A8C">
              <w:rPr>
                <w:rFonts w:ascii="Times New Roman" w:hAnsi="Times New Roman" w:cs="Times New Roman"/>
                <w:sz w:val="16"/>
                <w:szCs w:val="16"/>
              </w:rPr>
              <w:t xml:space="preserve"> (r &gt; 0.6) at harvest and April image.</w:t>
            </w:r>
          </w:p>
        </w:tc>
        <w:tc>
          <w:tcPr>
            <w:tcW w:w="1056" w:type="pct"/>
          </w:tcPr>
          <w:p w14:paraId="5EE1A8D7" w14:textId="7AF95C66" w:rsidR="000D6383" w:rsidRPr="00231A8C" w:rsidRDefault="00CF3EBE" w:rsidP="009E6F79">
            <w:pPr>
              <w:spacing w:line="480" w:lineRule="auto"/>
              <w:rPr>
                <w:rFonts w:ascii="Times New Roman" w:hAnsi="Times New Roman" w:cs="Times New Roman"/>
                <w:sz w:val="16"/>
                <w:szCs w:val="16"/>
              </w:rPr>
            </w:pPr>
            <w:r>
              <w:rPr>
                <w:rFonts w:ascii="Times New Roman" w:hAnsi="Times New Roman" w:cs="Times New Roman"/>
                <w:sz w:val="16"/>
                <w:szCs w:val="16"/>
              </w:rPr>
              <w:t>B</w:t>
            </w:r>
            <w:r w:rsidR="000D6383" w:rsidRPr="00231A8C">
              <w:rPr>
                <w:rFonts w:ascii="Times New Roman" w:hAnsi="Times New Roman" w:cs="Times New Roman"/>
                <w:sz w:val="16"/>
                <w:szCs w:val="16"/>
              </w:rPr>
              <w:t>ackscatter coefficient</w:t>
            </w:r>
            <w:r w:rsidR="002F1D11">
              <w:rPr>
                <w:rFonts w:ascii="Times New Roman" w:hAnsi="Times New Roman" w:cs="Times New Roman"/>
                <w:sz w:val="16"/>
                <w:szCs w:val="16"/>
              </w:rPr>
              <w:t xml:space="preserve"> and crop yield have a significant correlation</w:t>
            </w:r>
            <w:r w:rsidR="000D6383" w:rsidRPr="00231A8C">
              <w:rPr>
                <w:rFonts w:ascii="Times New Roman" w:hAnsi="Times New Roman" w:cs="Times New Roman"/>
                <w:sz w:val="16"/>
                <w:szCs w:val="16"/>
              </w:rPr>
              <w:t>.</w:t>
            </w:r>
          </w:p>
        </w:tc>
      </w:tr>
      <w:tr w:rsidR="000D6383" w:rsidRPr="00231A8C" w14:paraId="53173C2A" w14:textId="77777777" w:rsidTr="000D6383">
        <w:tc>
          <w:tcPr>
            <w:tcW w:w="671" w:type="pct"/>
          </w:tcPr>
          <w:p w14:paraId="1D61D289" w14:textId="77777777"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WVr4TXKd","properties":{"formattedCitation":"(Parks, 2012)","plainCitation":"(Parks, 2012)","noteIndex":0},"citationItems":[{"id":1969,"uris":["http://zotero.org/users/12104509/items/M3MINLW4"],"itemData":{"id":1969,"type":"article-journal","abstract":"With the expanding energy crisis and rising food prices, crop yield analysis in Southeast Asia is an increasingly important topic in this region. Rice is the most important food crop in Southeast Asia and the ability to accurately predict crop yields during a growing season is useful for decision-makers, aid providers, and commercial trade organizations. The use of optical satellite image data by itself is difficult due to the almost constant cloud in many parts of Southeast Asia. However, Synthetic Aperture Radar (SAR), or SAR data, which can image the Earth's surface through cloud cover, is suitable for many agricultural purposes, such as the detection of rice fields, and the identification of different crop species. Crop yield analysis is difficult in this region due to many factors. Rice cropping systems are often characterized by the type of rice planted, the size of rice field, the sowing dates for different fields, different types of rice cropping systems from one area to another, as well as cultural practices such as sowing and transplanting. This paper will discuss the use of SAR data fused with optical imagery to improve the ability to perform crop yield analysis on rice crops in Southeast Asia.","container-title":"The International Archives of the Photogrammetry, Remote Sensing and Spatial Information Sciences","DOI":"10.5194/isprsarchives-XXXIX-B7-403-2012","ISSN":"1682-1750","language":"English","note":"event-title: XXII ISPRS Congress, Technical Commission VII (Volume XXXIX-B7) - 25 August &amp;ndash; 01 September 2012, Melbourne, Australia\npublisher: Copernicus GmbH","page":"403-406","source":"Copernicus Online Journals","title":"SYNTHETIC APERTURE RADAR (SAR) AND OPTICAL IMAGERY DATA FUSION: CROP YIELD ANALYSIS IN SOUTHEAST ASIA","title-short":"SYNTHETIC APERTURE RADAR (SAR) AND OPTICAL IMAGERY DATA FUSION","volume":"XXXIX-B7","author":[{"family":"Parks","given":"S. M."}],"issued":{"date-parts":[["2012",8,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Parks, 2012)</w:t>
            </w:r>
            <w:r w:rsidRPr="00231A8C">
              <w:rPr>
                <w:rFonts w:ascii="Times New Roman" w:hAnsi="Times New Roman" w:cs="Times New Roman"/>
                <w:sz w:val="16"/>
                <w:szCs w:val="16"/>
              </w:rPr>
              <w:fldChar w:fldCharType="end"/>
            </w:r>
          </w:p>
        </w:tc>
        <w:tc>
          <w:tcPr>
            <w:tcW w:w="674" w:type="pct"/>
          </w:tcPr>
          <w:p w14:paraId="5CCE130A" w14:textId="2DF5BE92"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ENVISAT ASAR APS and Landsat ETM+</w:t>
            </w:r>
            <w:r>
              <w:rPr>
                <w:rFonts w:ascii="Times New Roman" w:hAnsi="Times New Roman" w:cs="Times New Roman"/>
                <w:sz w:val="16"/>
                <w:szCs w:val="16"/>
              </w:rPr>
              <w:t xml:space="preserve"> </w:t>
            </w:r>
            <w:r w:rsidRPr="00231A8C">
              <w:rPr>
                <w:rFonts w:ascii="Times New Roman" w:hAnsi="Times New Roman" w:cs="Times New Roman"/>
                <w:sz w:val="16"/>
                <w:szCs w:val="16"/>
              </w:rPr>
              <w:t>Data</w:t>
            </w:r>
          </w:p>
        </w:tc>
        <w:tc>
          <w:tcPr>
            <w:tcW w:w="1107" w:type="pct"/>
          </w:tcPr>
          <w:p w14:paraId="42954EA4" w14:textId="77B7E363"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AR and Optical Data fusion, maximum likelihood classifier using ENVI software</w:t>
            </w:r>
          </w:p>
        </w:tc>
        <w:tc>
          <w:tcPr>
            <w:tcW w:w="1492" w:type="pct"/>
          </w:tcPr>
          <w:p w14:paraId="36AAB05A" w14:textId="77777777" w:rsidR="006A4E3D" w:rsidRPr="006A4E3D" w:rsidRDefault="006A4E3D" w:rsidP="009E6F79">
            <w:pPr>
              <w:spacing w:line="480" w:lineRule="auto"/>
              <w:rPr>
                <w:rFonts w:ascii="Times New Roman" w:hAnsi="Times New Roman" w:cs="Times New Roman"/>
                <w:sz w:val="16"/>
                <w:szCs w:val="16"/>
              </w:rPr>
            </w:pPr>
            <w:r w:rsidRPr="006A4E3D">
              <w:rPr>
                <w:rFonts w:ascii="Times New Roman" w:hAnsi="Times New Roman" w:cs="Times New Roman"/>
                <w:sz w:val="16"/>
                <w:szCs w:val="16"/>
              </w:rPr>
              <w:t>It is easier to differentiate forests from rice agricultural fields.</w:t>
            </w:r>
          </w:p>
          <w:p w14:paraId="74F6CD9B" w14:textId="71A7350A" w:rsidR="000D6383" w:rsidRPr="00231A8C" w:rsidRDefault="000D6383" w:rsidP="009E6F79">
            <w:pPr>
              <w:spacing w:line="480" w:lineRule="auto"/>
              <w:rPr>
                <w:rFonts w:ascii="Times New Roman" w:hAnsi="Times New Roman" w:cs="Times New Roman"/>
                <w:sz w:val="16"/>
                <w:szCs w:val="16"/>
              </w:rPr>
            </w:pPr>
          </w:p>
        </w:tc>
        <w:tc>
          <w:tcPr>
            <w:tcW w:w="1056" w:type="pct"/>
          </w:tcPr>
          <w:p w14:paraId="3B3A9FF5" w14:textId="3705B18E" w:rsidR="000D6383" w:rsidRPr="00231A8C" w:rsidRDefault="00C524AF" w:rsidP="009E6F79">
            <w:pPr>
              <w:spacing w:line="480" w:lineRule="auto"/>
              <w:rPr>
                <w:rFonts w:ascii="Times New Roman" w:hAnsi="Times New Roman" w:cs="Times New Roman"/>
                <w:sz w:val="16"/>
                <w:szCs w:val="16"/>
              </w:rPr>
            </w:pPr>
            <w:r w:rsidRPr="00C524AF">
              <w:rPr>
                <w:rFonts w:ascii="Times New Roman" w:hAnsi="Times New Roman" w:cs="Times New Roman"/>
                <w:sz w:val="16"/>
                <w:szCs w:val="16"/>
              </w:rPr>
              <w:t xml:space="preserve">For more precise crop yield mapping, </w:t>
            </w:r>
            <w:r w:rsidR="00F33F4D">
              <w:rPr>
                <w:rFonts w:ascii="Times New Roman" w:hAnsi="Times New Roman" w:cs="Times New Roman"/>
                <w:sz w:val="16"/>
                <w:szCs w:val="16"/>
              </w:rPr>
              <w:t>combining</w:t>
            </w:r>
            <w:r w:rsidRPr="00C524AF">
              <w:rPr>
                <w:rFonts w:ascii="Times New Roman" w:hAnsi="Times New Roman" w:cs="Times New Roman"/>
                <w:sz w:val="16"/>
                <w:szCs w:val="16"/>
              </w:rPr>
              <w:t xml:space="preserve"> optical data and processed SAR data results in a more accurate classification of the rice fields.</w:t>
            </w:r>
          </w:p>
        </w:tc>
      </w:tr>
    </w:tbl>
    <w:commentRangeEnd w:id="62"/>
    <w:p w14:paraId="3C2493B8" w14:textId="559108C9" w:rsidR="00506716" w:rsidRDefault="001571CD" w:rsidP="009E6F79">
      <w:pPr>
        <w:spacing w:after="0" w:line="480" w:lineRule="auto"/>
        <w:jc w:val="both"/>
        <w:rPr>
          <w:rFonts w:ascii="Times New Roman" w:eastAsia="Times New Roman" w:hAnsi="Times New Roman" w:cs="Times New Roman"/>
          <w:b/>
          <w:bCs/>
          <w:sz w:val="24"/>
          <w:szCs w:val="24"/>
        </w:rPr>
      </w:pPr>
      <w:r>
        <w:rPr>
          <w:rStyle w:val="CommentReference"/>
        </w:rPr>
        <w:commentReference w:id="62"/>
      </w:r>
    </w:p>
    <w:p w14:paraId="2C29E7C0" w14:textId="77777777" w:rsidR="001571CD" w:rsidRDefault="001571CD" w:rsidP="009E6F79">
      <w:pPr>
        <w:spacing w:after="0" w:line="480" w:lineRule="auto"/>
        <w:jc w:val="both"/>
        <w:rPr>
          <w:rFonts w:ascii="Times New Roman" w:eastAsia="Times New Roman" w:hAnsi="Times New Roman" w:cs="Times New Roman"/>
          <w:b/>
          <w:bCs/>
          <w:sz w:val="24"/>
          <w:szCs w:val="24"/>
        </w:rPr>
      </w:pPr>
    </w:p>
    <w:p w14:paraId="1C11373F" w14:textId="77777777" w:rsidR="001571CD" w:rsidRDefault="001571CD" w:rsidP="009E6F79">
      <w:pPr>
        <w:spacing w:after="0" w:line="480" w:lineRule="auto"/>
        <w:jc w:val="both"/>
        <w:rPr>
          <w:rFonts w:ascii="Times New Roman" w:eastAsia="Times New Roman" w:hAnsi="Times New Roman" w:cs="Times New Roman"/>
          <w:b/>
          <w:bCs/>
          <w:sz w:val="24"/>
          <w:szCs w:val="24"/>
        </w:rPr>
      </w:pPr>
    </w:p>
    <w:p w14:paraId="0504544C" w14:textId="77777777" w:rsidR="001571CD" w:rsidRDefault="001571CD" w:rsidP="009E6F79">
      <w:pPr>
        <w:spacing w:after="0" w:line="480" w:lineRule="auto"/>
        <w:jc w:val="both"/>
        <w:rPr>
          <w:rFonts w:ascii="Times New Roman" w:eastAsia="Times New Roman" w:hAnsi="Times New Roman" w:cs="Times New Roman"/>
          <w:b/>
          <w:bCs/>
          <w:sz w:val="24"/>
          <w:szCs w:val="24"/>
        </w:rPr>
      </w:pPr>
    </w:p>
    <w:p w14:paraId="521DA9C3" w14:textId="77777777" w:rsidR="001571CD" w:rsidRPr="00231A8C" w:rsidRDefault="001571CD" w:rsidP="009E6F79">
      <w:pPr>
        <w:spacing w:after="0" w:line="480" w:lineRule="auto"/>
        <w:jc w:val="both"/>
        <w:rPr>
          <w:rFonts w:ascii="Times New Roman" w:eastAsia="Times New Roman" w:hAnsi="Times New Roman" w:cs="Times New Roman"/>
          <w:b/>
          <w:bCs/>
          <w:sz w:val="24"/>
          <w:szCs w:val="24"/>
        </w:rPr>
      </w:pPr>
    </w:p>
    <w:p w14:paraId="2D665638" w14:textId="32E0B311" w:rsidR="00D54245" w:rsidRPr="00231A8C" w:rsidRDefault="00D54245" w:rsidP="009E6F79">
      <w:pPr>
        <w:pStyle w:val="ListParagraph"/>
        <w:numPr>
          <w:ilvl w:val="0"/>
          <w:numId w:val="12"/>
        </w:numPr>
        <w:spacing w:after="0" w:line="480" w:lineRule="auto"/>
        <w:jc w:val="both"/>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lastRenderedPageBreak/>
        <w:t>Challenges and Limiting Factors</w:t>
      </w:r>
    </w:p>
    <w:p w14:paraId="4A066CF9" w14:textId="705C56B3" w:rsidR="00D54245" w:rsidRPr="00231A8C" w:rsidRDefault="006F6863" w:rsidP="009E6F79">
      <w:pPr>
        <w:pStyle w:val="ListParagraph"/>
        <w:numPr>
          <w:ilvl w:val="1"/>
          <w:numId w:val="12"/>
        </w:num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00D54245" w:rsidRPr="00231A8C">
        <w:rPr>
          <w:rFonts w:ascii="Times New Roman" w:eastAsia="Times New Roman" w:hAnsi="Times New Roman" w:cs="Times New Roman"/>
          <w:b/>
          <w:bCs/>
          <w:sz w:val="24"/>
          <w:szCs w:val="24"/>
        </w:rPr>
        <w:t>Technical Limitations</w:t>
      </w:r>
    </w:p>
    <w:p w14:paraId="380AFC6F" w14:textId="1748DD98" w:rsidR="00D54245" w:rsidRPr="00231A8C" w:rsidRDefault="00CF3EBE" w:rsidP="009E6F79">
      <w:pPr>
        <w:spacing w:after="0" w:line="480" w:lineRule="auto"/>
        <w:jc w:val="both"/>
        <w:rPr>
          <w:rFonts w:ascii="Times New Roman" w:eastAsia="Times New Roman" w:hAnsi="Times New Roman" w:cs="Times New Roman"/>
          <w:sz w:val="24"/>
          <w:szCs w:val="24"/>
        </w:rPr>
      </w:pPr>
      <w:commentRangeStart w:id="63"/>
      <w:r>
        <w:rPr>
          <w:rFonts w:ascii="Times New Roman" w:eastAsia="Times New Roman" w:hAnsi="Times New Roman" w:cs="Times New Roman"/>
          <w:sz w:val="24"/>
          <w:szCs w:val="24"/>
        </w:rPr>
        <w:t>While transformative, Synthetic Aperture Radar (SAR) technology</w:t>
      </w:r>
      <w:r w:rsidR="00D54245" w:rsidRPr="00231A8C">
        <w:rPr>
          <w:rFonts w:ascii="Times New Roman" w:eastAsia="Times New Roman" w:hAnsi="Times New Roman" w:cs="Times New Roman"/>
          <w:sz w:val="24"/>
          <w:szCs w:val="24"/>
        </w:rPr>
        <w:t xml:space="preserve"> encounters several technical challenges that can hinder its effectiveness in agricultural applications. One significant limitation </w:t>
      </w:r>
      <w:commentRangeStart w:id="64"/>
      <w:r w:rsidR="00D54245" w:rsidRPr="00231A8C">
        <w:rPr>
          <w:rFonts w:ascii="Times New Roman" w:eastAsia="Times New Roman" w:hAnsi="Times New Roman" w:cs="Times New Roman"/>
          <w:sz w:val="24"/>
          <w:szCs w:val="24"/>
        </w:rPr>
        <w:t>is the complexity of SAR data</w:t>
      </w:r>
      <w:commentRangeEnd w:id="64"/>
      <w:r w:rsidR="001571CD">
        <w:rPr>
          <w:rStyle w:val="CommentReference"/>
        </w:rPr>
        <w:commentReference w:id="64"/>
      </w:r>
      <w:r w:rsidR="00D54245" w:rsidRPr="00231A8C">
        <w:rPr>
          <w:rFonts w:ascii="Times New Roman" w:eastAsia="Times New Roman" w:hAnsi="Times New Roman" w:cs="Times New Roman"/>
          <w:sz w:val="24"/>
          <w:szCs w:val="24"/>
        </w:rPr>
        <w:t xml:space="preserve">, which encompasses multiple dimensions such as time, polarization, and frequency 56. This complexity necessitates advanced computational resources and can lead to signal distortion and speckle noise, making the data difficult to interpret. Moreover, SAR sensors </w:t>
      </w:r>
      <w:r w:rsidR="00231A8C" w:rsidRPr="00231A8C">
        <w:rPr>
          <w:rFonts w:ascii="Times New Roman" w:eastAsia="Times New Roman" w:hAnsi="Times New Roman" w:cs="Times New Roman"/>
          <w:sz w:val="24"/>
          <w:szCs w:val="24"/>
        </w:rPr>
        <w:t>cannot</w:t>
      </w:r>
      <w:r w:rsidR="00D54245" w:rsidRPr="00231A8C">
        <w:rPr>
          <w:rFonts w:ascii="Times New Roman" w:eastAsia="Times New Roman" w:hAnsi="Times New Roman" w:cs="Times New Roman"/>
          <w:sz w:val="24"/>
          <w:szCs w:val="24"/>
        </w:rPr>
        <w:t xml:space="preserve"> capture spectral information, which is crucial for identifying specific crop types or detecting issues like nutrient deficiencies </w:t>
      </w:r>
      <w:r w:rsidR="00D54245" w:rsidRPr="00231A8C">
        <w:rPr>
          <w:rFonts w:ascii="Times New Roman" w:eastAsia="Times New Roman" w:hAnsi="Times New Roman" w:cs="Times New Roman"/>
          <w:sz w:val="24"/>
          <w:szCs w:val="24"/>
        </w:rPr>
        <w:fldChar w:fldCharType="begin"/>
      </w:r>
      <w:r w:rsidR="00D54245" w:rsidRPr="00231A8C">
        <w:rPr>
          <w:rFonts w:ascii="Times New Roman" w:eastAsia="Times New Roman" w:hAnsi="Times New Roman" w:cs="Times New Roman"/>
          <w:sz w:val="24"/>
          <w:szCs w:val="24"/>
        </w:rPr>
        <w:instrText xml:space="preserve"> ADDIN ZOTERO_ITEM CSL_CITATION {"citationID":"weMQHSPA","properties":{"formattedCitation":"(Ferrazzoli, 2001; LIU Chang-an, 2019)","plainCitation":"(Ferrazzoli, 2001; LIU Chang-an, 2019)","noteIndex":0},"citationItems":[{"id":1880,"uris":["http://zotero.org/users/12104509/items/UX36VJ9S"],"itemData":{"id":1880,"type":"article-journal","abstract":"The aim of this paper is to illustrate the state of the art in SAR data use for agricultural applications, discuss the main problems and give suggestions for future work. The paper is introduced with some short historical notes about the evolution of ground based, airborne and spaceborne radar observations, as well as about the advances in\nscattering modeling. Then, the paper considers three aspects of the retrieval problem, corresponding to three fundamental steps: I)\nidentification of a convenient radar configuration; II) development of reliable relationships between backscatter coefficient and agricultural variables (direct problem); III) retrieval in the strict sense (inverse problem). For each of the three topics, the important recent advances are summarized and the author's point of view about the state of the art is given.","page":"47-56","source":"ResearchGate","title":"SAR for agriculture: advances, problems and prospects","title-short":"SAR for agriculture","volume":"475","author":[{"family":"Ferrazzoli","given":"Paolo"}],"issued":{"date-parts":[["2001",12,31]]}}},{"id":1882,"uris":["http://zotero.org/users/12104509/items/DMTH92V6"],"itemData":{"id":1882,"type":"article-journal","container-title":"Journal of Integrative Agriculture","DOI":"10.1016/S2095-3119(18)62016-7","ISSN":"2095-3119","issue":"3","journalAbbreviation":"Journal of Integrative Agriculture","language":"cn","page":"506-525","source":"www.chinaagrisci.com","title":"Research advances of SAR remote sensing for agriculture applications: A review","title-short":"Research advances of SAR remote sensing for agriculture applications","volume":"18","author":[{"family":"LIU Chang-an","given":"CHEN Zhong-xin"}],"issued":{"date-parts":[["2019",3,7]]}}}],"schema":"https://github.com/citation-style-language/schema/raw/master/csl-citation.json"} </w:instrText>
      </w:r>
      <w:r w:rsidR="00D54245" w:rsidRPr="00231A8C">
        <w:rPr>
          <w:rFonts w:ascii="Times New Roman" w:eastAsia="Times New Roman" w:hAnsi="Times New Roman" w:cs="Times New Roman"/>
          <w:sz w:val="24"/>
          <w:szCs w:val="24"/>
        </w:rPr>
        <w:fldChar w:fldCharType="separate"/>
      </w:r>
      <w:r w:rsidR="00D54245" w:rsidRPr="00231A8C">
        <w:rPr>
          <w:rFonts w:ascii="Times New Roman" w:hAnsi="Times New Roman" w:cs="Times New Roman"/>
          <w:sz w:val="24"/>
        </w:rPr>
        <w:t>(Ferrazzoli, 2001; Chang-an, 2019)</w:t>
      </w:r>
      <w:r w:rsidR="00D54245" w:rsidRPr="00231A8C">
        <w:rPr>
          <w:rFonts w:ascii="Times New Roman" w:eastAsia="Times New Roman" w:hAnsi="Times New Roman" w:cs="Times New Roman"/>
          <w:sz w:val="24"/>
          <w:szCs w:val="24"/>
        </w:rPr>
        <w:fldChar w:fldCharType="end"/>
      </w:r>
      <w:r w:rsidR="00D54245" w:rsidRPr="00231A8C">
        <w:rPr>
          <w:rFonts w:ascii="Times New Roman" w:eastAsia="Times New Roman" w:hAnsi="Times New Roman" w:cs="Times New Roman"/>
          <w:sz w:val="24"/>
          <w:szCs w:val="24"/>
        </w:rPr>
        <w:t>.</w:t>
      </w:r>
      <w:commentRangeEnd w:id="63"/>
      <w:r w:rsidR="009B0A19">
        <w:rPr>
          <w:rStyle w:val="CommentReference"/>
        </w:rPr>
        <w:commentReference w:id="63"/>
      </w:r>
    </w:p>
    <w:p w14:paraId="01A8D300" w14:textId="0D0455CC" w:rsidR="00093C68" w:rsidRPr="00231A8C" w:rsidRDefault="006F6863" w:rsidP="009E6F79">
      <w:pPr>
        <w:pStyle w:val="ListParagraph"/>
        <w:numPr>
          <w:ilvl w:val="1"/>
          <w:numId w:val="12"/>
        </w:num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00093C68" w:rsidRPr="00231A8C">
        <w:rPr>
          <w:rFonts w:ascii="Times New Roman" w:eastAsia="Times New Roman" w:hAnsi="Times New Roman" w:cs="Times New Roman"/>
          <w:b/>
          <w:bCs/>
          <w:sz w:val="24"/>
          <w:szCs w:val="24"/>
        </w:rPr>
        <w:t>Data Interpretation Challenges</w:t>
      </w:r>
    </w:p>
    <w:p w14:paraId="44B36797" w14:textId="4569D786" w:rsidR="00093C68" w:rsidRPr="00231A8C" w:rsidRDefault="00093C68" w:rsidP="009E6F79">
      <w:pPr>
        <w:spacing w:after="0" w:line="480" w:lineRule="auto"/>
        <w:jc w:val="both"/>
        <w:rPr>
          <w:rFonts w:ascii="Times New Roman" w:eastAsia="Times New Roman" w:hAnsi="Times New Roman" w:cs="Times New Roman"/>
          <w:sz w:val="24"/>
          <w:szCs w:val="24"/>
        </w:rPr>
      </w:pPr>
      <w:commentRangeStart w:id="65"/>
      <w:r w:rsidRPr="00231A8C">
        <w:rPr>
          <w:rFonts w:ascii="Times New Roman" w:eastAsia="Times New Roman" w:hAnsi="Times New Roman" w:cs="Times New Roman"/>
          <w:sz w:val="24"/>
          <w:szCs w:val="24"/>
        </w:rPr>
        <w:t xml:space="preserve">The interpretation of SAR imagery requires specialized knowledge and expertise due to its intricate nature. Professionals must be trained to understand and analyze the grayscale and scattering effects within the imagery, which are not immediately intuitive. Additionally, atmospheric conditions such as heavy rain or snow can degrade the quality of SAR data, leading to inaccuracies in applications like crop monitoring or yield estimation. This complexity not only necessitates additional processing to correct distortions but also makes it challenging to extract meaningful insights without substantial expertise </w:t>
      </w:r>
      <w:r w:rsidR="002B7CD5" w:rsidRPr="00231A8C">
        <w:rPr>
          <w:rFonts w:ascii="Times New Roman" w:eastAsia="Times New Roman" w:hAnsi="Times New Roman" w:cs="Times New Roman"/>
          <w:sz w:val="24"/>
          <w:szCs w:val="24"/>
        </w:rPr>
        <w:fldChar w:fldCharType="begin"/>
      </w:r>
      <w:r w:rsidR="002B7CD5" w:rsidRPr="00231A8C">
        <w:rPr>
          <w:rFonts w:ascii="Times New Roman" w:eastAsia="Times New Roman" w:hAnsi="Times New Roman" w:cs="Times New Roman"/>
          <w:sz w:val="24"/>
          <w:szCs w:val="24"/>
        </w:rPr>
        <w:instrText xml:space="preserve"> ADDIN ZOTERO_ITEM CSL_CITATION {"citationID":"OMfQCp8X","properties":{"formattedCitation":"(Ferrazzoli, 2001)","plainCitation":"(Ferrazzoli, 2001)","noteIndex":0},"citationItems":[{"id":1880,"uris":["http://zotero.org/users/12104509/items/UX36VJ9S"],"itemData":{"id":1880,"type":"article-journal","abstract":"The aim of this paper is to illustrate the state of the art in SAR data use for agricultural applications, discuss the main problems and give suggestions for future work. The paper is introduced with some short historical notes about the evolution of ground based, airborne and spaceborne radar observations, as well as about the advances in\nscattering modeling. Then, the paper considers three aspects of the retrieval problem, corresponding to three fundamental steps: I)\nidentification of a convenient radar configuration; II) development of reliable relationships between backscatter coefficient and agricultural variables (direct problem); III) retrieval in the strict sense (inverse problem). For each of the three topics, the important recent advances are summarized and the author's point of view about the state of the art is given.","page":"47-56","source":"ResearchGate","title":"SAR for agriculture: advances, problems and prospects","title-short":"SAR for agriculture","volume":"475","author":[{"family":"Ferrazzoli","given":"Paolo"}],"issued":{"date-parts":[["2001",12,31]]}}}],"schema":"https://github.com/citation-style-language/schema/raw/master/csl-citation.json"} </w:instrText>
      </w:r>
      <w:r w:rsidR="002B7CD5" w:rsidRPr="00231A8C">
        <w:rPr>
          <w:rFonts w:ascii="Times New Roman" w:eastAsia="Times New Roman" w:hAnsi="Times New Roman" w:cs="Times New Roman"/>
          <w:sz w:val="24"/>
          <w:szCs w:val="24"/>
        </w:rPr>
        <w:fldChar w:fldCharType="separate"/>
      </w:r>
      <w:r w:rsidR="002B7CD5" w:rsidRPr="00231A8C">
        <w:rPr>
          <w:rFonts w:ascii="Times New Roman" w:hAnsi="Times New Roman" w:cs="Times New Roman"/>
          <w:sz w:val="24"/>
        </w:rPr>
        <w:t>(Ferrazzoli, 2001)</w:t>
      </w:r>
      <w:r w:rsidR="002B7CD5" w:rsidRPr="00231A8C">
        <w:rPr>
          <w:rFonts w:ascii="Times New Roman" w:eastAsia="Times New Roman" w:hAnsi="Times New Roman" w:cs="Times New Roman"/>
          <w:sz w:val="24"/>
          <w:szCs w:val="24"/>
        </w:rPr>
        <w:fldChar w:fldCharType="end"/>
      </w:r>
      <w:r w:rsidR="002B7CD5" w:rsidRPr="00231A8C">
        <w:rPr>
          <w:rFonts w:ascii="Times New Roman" w:eastAsia="Times New Roman" w:hAnsi="Times New Roman" w:cs="Times New Roman"/>
          <w:sz w:val="24"/>
          <w:szCs w:val="24"/>
        </w:rPr>
        <w:t>.</w:t>
      </w:r>
      <w:commentRangeEnd w:id="65"/>
      <w:r w:rsidR="009B0A19">
        <w:rPr>
          <w:rStyle w:val="CommentReference"/>
        </w:rPr>
        <w:commentReference w:id="65"/>
      </w:r>
    </w:p>
    <w:p w14:paraId="3199D55D" w14:textId="57EBE777" w:rsidR="00093C68" w:rsidRPr="00231A8C" w:rsidRDefault="006F6863" w:rsidP="009E6F79">
      <w:pPr>
        <w:pStyle w:val="ListParagraph"/>
        <w:numPr>
          <w:ilvl w:val="1"/>
          <w:numId w:val="12"/>
        </w:num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00093C68" w:rsidRPr="00231A8C">
        <w:rPr>
          <w:rFonts w:ascii="Times New Roman" w:eastAsia="Times New Roman" w:hAnsi="Times New Roman" w:cs="Times New Roman"/>
          <w:b/>
          <w:bCs/>
          <w:sz w:val="24"/>
          <w:szCs w:val="24"/>
        </w:rPr>
        <w:t>Cost and Accessibility</w:t>
      </w:r>
    </w:p>
    <w:p w14:paraId="7263FE18" w14:textId="20339CBB" w:rsidR="00D54245" w:rsidRPr="00231A8C" w:rsidRDefault="00093C68" w:rsidP="009E6F79">
      <w:pPr>
        <w:spacing w:after="0" w:line="480" w:lineRule="auto"/>
        <w:jc w:val="both"/>
        <w:rPr>
          <w:rFonts w:ascii="Times New Roman" w:eastAsia="Times New Roman" w:hAnsi="Times New Roman" w:cs="Times New Roman"/>
          <w:sz w:val="24"/>
          <w:szCs w:val="24"/>
        </w:rPr>
      </w:pPr>
      <w:commentRangeStart w:id="66"/>
      <w:r w:rsidRPr="00231A8C">
        <w:rPr>
          <w:rFonts w:ascii="Times New Roman" w:eastAsia="Times New Roman" w:hAnsi="Times New Roman" w:cs="Times New Roman"/>
          <w:sz w:val="24"/>
          <w:szCs w:val="24"/>
        </w:rPr>
        <w:t xml:space="preserve">The deployment of SAR technology in agriculture is substantially limited by high initial investment and operational costs. These costs can be </w:t>
      </w:r>
      <w:r w:rsidR="00B40956" w:rsidRPr="00231A8C">
        <w:rPr>
          <w:rFonts w:ascii="Times New Roman" w:eastAsia="Times New Roman" w:hAnsi="Times New Roman" w:cs="Times New Roman"/>
          <w:sz w:val="24"/>
          <w:szCs w:val="24"/>
        </w:rPr>
        <w:t>unaffordable</w:t>
      </w:r>
      <w:r w:rsidRPr="00231A8C">
        <w:rPr>
          <w:rFonts w:ascii="Times New Roman" w:eastAsia="Times New Roman" w:hAnsi="Times New Roman" w:cs="Times New Roman"/>
          <w:sz w:val="24"/>
          <w:szCs w:val="24"/>
        </w:rPr>
        <w:t xml:space="preserve"> for small-scale farmers, restricting the technology's adoption to larger, more financially robust operations. Furthermore, the availability of SAR data is limited in some regions, which can impede the widespread application of this technology. Even in areas where data is accessible, the frequency of data </w:t>
      </w:r>
      <w:r w:rsidRPr="00231A8C">
        <w:rPr>
          <w:rFonts w:ascii="Times New Roman" w:eastAsia="Times New Roman" w:hAnsi="Times New Roman" w:cs="Times New Roman"/>
          <w:sz w:val="24"/>
          <w:szCs w:val="24"/>
        </w:rPr>
        <w:lastRenderedPageBreak/>
        <w:t>availability may not be sufficient to monitor rapid changes in crop health or growth, limiting real-time decision-making capabilities.</w:t>
      </w:r>
      <w:commentRangeEnd w:id="66"/>
      <w:r w:rsidR="002D42E9">
        <w:rPr>
          <w:rStyle w:val="CommentReference"/>
        </w:rPr>
        <w:commentReference w:id="66"/>
      </w:r>
    </w:p>
    <w:p w14:paraId="6CC84EA7" w14:textId="5D68509B" w:rsidR="002B7CD5" w:rsidRPr="00231A8C" w:rsidRDefault="002B7CD5" w:rsidP="009E6F79">
      <w:pPr>
        <w:pStyle w:val="ListParagraph"/>
        <w:numPr>
          <w:ilvl w:val="0"/>
          <w:numId w:val="12"/>
        </w:numPr>
        <w:spacing w:after="0" w:line="480" w:lineRule="auto"/>
        <w:jc w:val="both"/>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t>Future Directions and Innovations in SAR for Agriculture</w:t>
      </w:r>
    </w:p>
    <w:p w14:paraId="5B7E4365" w14:textId="1ECADDF8" w:rsidR="002B7CD5" w:rsidRPr="00231A8C" w:rsidRDefault="006F6863" w:rsidP="009E6F79">
      <w:pPr>
        <w:pStyle w:val="ListParagraph"/>
        <w:numPr>
          <w:ilvl w:val="1"/>
          <w:numId w:val="12"/>
        </w:num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commentRangeStart w:id="67"/>
      <w:r w:rsidR="002B7CD5" w:rsidRPr="00231A8C">
        <w:rPr>
          <w:rFonts w:ascii="Times New Roman" w:eastAsia="Times New Roman" w:hAnsi="Times New Roman" w:cs="Times New Roman"/>
          <w:b/>
          <w:bCs/>
          <w:sz w:val="24"/>
          <w:szCs w:val="24"/>
        </w:rPr>
        <w:t>Integration with Optical Remote Sensing</w:t>
      </w:r>
    </w:p>
    <w:p w14:paraId="5E10F11D" w14:textId="4467D14F" w:rsidR="002B7CD5" w:rsidRPr="00231A8C" w:rsidRDefault="00CF3EBE" w:rsidP="009E6F79">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ynthetic Aperture Radar (SAR) fusion</w:t>
      </w:r>
      <w:r w:rsidR="002B7CD5" w:rsidRPr="00231A8C">
        <w:rPr>
          <w:rFonts w:ascii="Times New Roman" w:eastAsia="Times New Roman" w:hAnsi="Times New Roman" w:cs="Times New Roman"/>
          <w:sz w:val="24"/>
          <w:szCs w:val="24"/>
        </w:rPr>
        <w:t xml:space="preserve"> with optical remote sensing represents a promising direction in agricultural applications. This integration leverages the strengths of both modalities, providing comprehensive insights into crop health and environmental conditions. Optical imagery, sensitive to </w:t>
      </w:r>
      <w:r w:rsidR="00E212EB">
        <w:rPr>
          <w:rFonts w:ascii="Times New Roman" w:eastAsia="Times New Roman" w:hAnsi="Times New Roman" w:cs="Times New Roman"/>
          <w:sz w:val="24"/>
          <w:szCs w:val="24"/>
        </w:rPr>
        <w:t>moisture and chlorophyll content changes</w:t>
      </w:r>
      <w:r w:rsidR="002B7CD5" w:rsidRPr="00231A8C">
        <w:rPr>
          <w:rFonts w:ascii="Times New Roman" w:eastAsia="Times New Roman" w:hAnsi="Times New Roman" w:cs="Times New Roman"/>
          <w:sz w:val="24"/>
          <w:szCs w:val="24"/>
        </w:rPr>
        <w:t xml:space="preserve">, complements SAR's ability to penetrate cloud cover and </w:t>
      </w:r>
      <w:r w:rsidR="00395A5A">
        <w:rPr>
          <w:rFonts w:ascii="Times New Roman" w:eastAsia="Times New Roman" w:hAnsi="Times New Roman" w:cs="Times New Roman"/>
          <w:sz w:val="24"/>
          <w:szCs w:val="24"/>
        </w:rPr>
        <w:t>give</w:t>
      </w:r>
      <w:r w:rsidR="002B7CD5" w:rsidRPr="00231A8C">
        <w:rPr>
          <w:rFonts w:ascii="Times New Roman" w:eastAsia="Times New Roman" w:hAnsi="Times New Roman" w:cs="Times New Roman"/>
          <w:sz w:val="24"/>
          <w:szCs w:val="24"/>
        </w:rPr>
        <w:t xml:space="preserve"> data irrespective of weather conditions. The combination enhances crop-type mapping accuracy, as demonstrated by a method that achieved an overall accuracy of 89.50% in crop classification, surpassing results derived solely from SAR-based segmentation </w:t>
      </w:r>
      <w:r w:rsidR="002B7CD5" w:rsidRPr="00231A8C">
        <w:rPr>
          <w:rFonts w:ascii="Times New Roman" w:eastAsia="Times New Roman" w:hAnsi="Times New Roman" w:cs="Times New Roman"/>
          <w:sz w:val="24"/>
          <w:szCs w:val="24"/>
        </w:rPr>
        <w:fldChar w:fldCharType="begin"/>
      </w:r>
      <w:r w:rsidR="002B7CD5" w:rsidRPr="00231A8C">
        <w:rPr>
          <w:rFonts w:ascii="Times New Roman" w:eastAsia="Times New Roman" w:hAnsi="Times New Roman" w:cs="Times New Roman"/>
          <w:sz w:val="24"/>
          <w:szCs w:val="24"/>
        </w:rPr>
        <w:instrText xml:space="preserve"> ADDIN ZOTERO_ITEM CSL_CITATION {"citationID":"rFjDyaGt","properties":{"formattedCitation":"(Cui et al., 2020; Feng et al., 2024)","plainCitation":"(Cui et al., 2020; Feng et al., 2024)","noteIndex":0},"citationItems":[{"id":1885,"uris":["http://zotero.org/users/12104509/items/7E7FCPH9"],"itemData":{"id":1885,"type":"article-journal","abstract":"Remote sensing is an important technical means to investigate land resources.  Optical imagery has been widely used in crop classification and can show changes in moisture and chlorophyll content in crop leaves, whereas synthetic aperture radar (SAR) imagery is sensitive to changes in growth states and morphological structures.  Crop-type mapping with a single type of imagery sometimes has unsatisfactory precision, so providing precise spatiotemporal information on crop type at a local scale for agricultural applications is difficult.  To explore the abilities of combining optical and SAR images and to solve the problem of inaccurate spatial information for land parcels, a new method is proposed in this paper to improve crop-type identification accuracy.  Multifeatures were derived from the full polarimetric SAR data (GaoFen-3) and a high-resolution optical image (GaoFen-2), and the farmland parcels used as the basic for object-oriented classification were obtained from the GaoFen-2 image using optimal scale segmentation.  A novel feature subset selection method based on within-class aggregation and between-class scatter (WA-BS) is proposed to extract the optimal feature subset.  Finally, crop-type mapping was produced by a support vector machine (SVM) classifier.  The results showed that the proposed method achieved good classification results with an overall accuracy of 89.50%, which is better than the crop classification results derived from SAR-based segmentation.  Compared with the ReliefF, mRMR and LeastC feature selection algorithms, the WA-BS algorithm can effectively remove redundant features that are strongly correlated and obtain a high classification accuracy via the obtained optimal feature subset.  This study shows that the accuracy of crop-type mapping in an area with multiple cropping patterns can be improved by the combination of optical and SAR remote sensing images.\nKeywords: crop-type mapping, synthetic aperture radar (SAR), high-resolution remote sensing, image segmentation, feature subset selection, object-oriented classification\nDOI: 10.25165/j.ijabe.20201301.5285\n\nCitation: Cui J T, Zhang X, Wang W S, Shen Y.  Integration of optical and SAR remote sensing images for crop-type mapping based on a novel object-oriented feature selection method.  Int J Agric &amp; Biol Eng, 2020; 13(1): 178–190.","container-title":"International Journal of Agricultural and Biological Engineering","DOI":"10.25165/ijabe.v13i1.5285","ISSN":"1934-6352","issue":"1","language":"en","license":"Copyright (c) 2020 International Journal of Agricultural and Biological Engineering","note":"number: 1","page":"178-190","source":"ijabe.org","title":"Integration of optical and SAR remote sensing images for crop-type mapping based on a novel object-oriented feature selection method","volume":"13","author":[{"family":"Cui","given":"Jintian"},{"family":"Zhang","given":"Xin"},{"family":"Wang","given":"Weisheng"},{"family":"Wang","given":"Lei"}],"issued":{"date-parts":[["2020",3,2]]}}},{"id":1884,"uris":["http://zotero.org/users/12104509/items/QNXY8AJP"],"itemData":{"id":1884,"type":"article-journal","abstract":"Accurate crop mapping is crucial for ensuring food security. Recently, many studies have developed diverse crop mapping models based on deep learning. However, these models generally rely on a large amount of labeled crop samples to investigate the intricate relationship between the crop types of the samples and the corresponding remote sensing features. Moreover, their efficacy is often compromised when applied to other areas owing to the disparities between source and target data. To address this issue, a new multi-modal deep adaptation crop classification network (MDACCN) was proposed in this study. Specifically, MDACCN synergistically exploits time series optical and SAR images using a middle fusion strategy to achieve good classification capacity. Additionally, local maximum mean discrepancy (LMMD) is embedded into the model to measure and decrease domain discrepancies between source and target domains. As a result, a well-trained model in a source domain can still maintain satisfactory accuracy when applied to a target domain. In the training process, MDACCN incorporates the labeled samples from a source domain and unlabeled samples from a target domain. When it comes to the inference process, only unlabeled samples of the target domain are required. To assess the validity of the proposed model, Arkansas State in the United States was chosen as the source domain, and Heilongjiang Province in China was selected as the target domain. Supervised deep learning and traditional machine learning models were chosen as comparison models. The results indicated that the MDACCN achieved inspiring performance in the target domain, surpassing other models with overall accuracy, Kappa, and a macro-averaged F1 score of 0.878, 0.810, and 0.746, respectively. In addition, the crop-type maps produced by the MDACCN exhibited greater consistency with the reference maps. Moreover, the integration of optical and SAR features exhibited a substantial improvement of the model in the target domain compared with using single-modal features. This study indicated the considerable potential of combining multi-modal remote sensing data and an unsupervised domain adaptive approach to provide reliable crop distribution information in areas where labeled samples are missing.","container-title":"Remote Sensing","DOI":"10.3390/rs16081464","ISSN":"2072-4292","issue":"8","language":"en","license":"http://creativecommons.org/licenses/by/3.0/","note":"number: 8\npublisher: Multidisciplinary Digital Publishing Institute","page":"1464","source":"www.mdpi.com","title":"Integrating Optical and SAR Time Series Images for Unsupervised Domain Adaptive Crop Mapping","volume":"16","author":[{"family":"Feng","given":"Luwei"},{"family":"Gui","given":"Dawei"},{"family":"Han","given":"Shanshan"},{"family":"Qiu","given":"Tianqi"},{"family":"Wang","given":"Yumiao"}],"issued":{"date-parts":[["2024",1]]}}}],"schema":"https://github.com/citation-style-language/schema/raw/master/csl-citation.json"} </w:instrText>
      </w:r>
      <w:r w:rsidR="002B7CD5" w:rsidRPr="00231A8C">
        <w:rPr>
          <w:rFonts w:ascii="Times New Roman" w:eastAsia="Times New Roman" w:hAnsi="Times New Roman" w:cs="Times New Roman"/>
          <w:sz w:val="24"/>
          <w:szCs w:val="24"/>
        </w:rPr>
        <w:fldChar w:fldCharType="separate"/>
      </w:r>
      <w:r w:rsidR="002B7CD5" w:rsidRPr="00231A8C">
        <w:rPr>
          <w:rFonts w:ascii="Times New Roman" w:hAnsi="Times New Roman" w:cs="Times New Roman"/>
          <w:sz w:val="24"/>
        </w:rPr>
        <w:t>(Cui et al., 2020; Feng et al., 2024)</w:t>
      </w:r>
      <w:r w:rsidR="002B7CD5" w:rsidRPr="00231A8C">
        <w:rPr>
          <w:rFonts w:ascii="Times New Roman" w:eastAsia="Times New Roman" w:hAnsi="Times New Roman" w:cs="Times New Roman"/>
          <w:sz w:val="24"/>
          <w:szCs w:val="24"/>
        </w:rPr>
        <w:fldChar w:fldCharType="end"/>
      </w:r>
      <w:r w:rsidR="002B7CD5" w:rsidRPr="00231A8C">
        <w:rPr>
          <w:rFonts w:ascii="Times New Roman" w:eastAsia="Times New Roman" w:hAnsi="Times New Roman" w:cs="Times New Roman"/>
          <w:sz w:val="24"/>
          <w:szCs w:val="24"/>
        </w:rPr>
        <w:t>.</w:t>
      </w:r>
      <w:commentRangeEnd w:id="67"/>
      <w:r w:rsidR="006841C4">
        <w:rPr>
          <w:rStyle w:val="CommentReference"/>
        </w:rPr>
        <w:commentReference w:id="67"/>
      </w:r>
    </w:p>
    <w:p w14:paraId="61562D12" w14:textId="65DB2618" w:rsidR="002B7CD5" w:rsidRPr="00231A8C" w:rsidRDefault="006F6863" w:rsidP="009E6F79">
      <w:pPr>
        <w:pStyle w:val="ListParagraph"/>
        <w:numPr>
          <w:ilvl w:val="1"/>
          <w:numId w:val="12"/>
        </w:num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commentRangeStart w:id="68"/>
      <w:r w:rsidR="002B7CD5" w:rsidRPr="00231A8C">
        <w:rPr>
          <w:rFonts w:ascii="Times New Roman" w:eastAsia="Times New Roman" w:hAnsi="Times New Roman" w:cs="Times New Roman"/>
          <w:b/>
          <w:bCs/>
          <w:sz w:val="24"/>
          <w:szCs w:val="24"/>
        </w:rPr>
        <w:t>Multi-Band and Multi-Dimensional Applications</w:t>
      </w:r>
    </w:p>
    <w:p w14:paraId="7E65DD30" w14:textId="352A3A33" w:rsidR="002B7CD5" w:rsidRPr="00231A8C" w:rsidRDefault="002B7CD5" w:rsidP="009E6F79">
      <w:pPr>
        <w:spacing w:after="0" w:line="480" w:lineRule="auto"/>
        <w:jc w:val="both"/>
        <w:rPr>
          <w:rFonts w:ascii="Times New Roman" w:eastAsia="Times New Roman" w:hAnsi="Times New Roman" w:cs="Times New Roman"/>
          <w:b/>
          <w:bCs/>
          <w:sz w:val="24"/>
          <w:szCs w:val="24"/>
        </w:rPr>
      </w:pPr>
      <w:r w:rsidRPr="00231A8C">
        <w:rPr>
          <w:rFonts w:ascii="Times New Roman" w:eastAsia="Times New Roman" w:hAnsi="Times New Roman" w:cs="Times New Roman"/>
          <w:sz w:val="24"/>
          <w:szCs w:val="24"/>
        </w:rPr>
        <w:t xml:space="preserve">Advancements in multi-band and multi-dimensional SAR are set to revolutionize agricultural remote sensing. </w:t>
      </w:r>
      <w:r w:rsidR="00CF3EBE">
        <w:rPr>
          <w:rFonts w:ascii="Times New Roman" w:eastAsia="Times New Roman" w:hAnsi="Times New Roman" w:cs="Times New Roman"/>
          <w:sz w:val="24"/>
          <w:szCs w:val="24"/>
        </w:rPr>
        <w:t>Using</w:t>
      </w:r>
      <w:r w:rsidRPr="00231A8C">
        <w:rPr>
          <w:rFonts w:ascii="Times New Roman" w:eastAsia="Times New Roman" w:hAnsi="Times New Roman" w:cs="Times New Roman"/>
          <w:sz w:val="24"/>
          <w:szCs w:val="24"/>
        </w:rPr>
        <w:t xml:space="preserve"> S-band quantitative SAR has shown excellent response capabilities to straw coverage</w:t>
      </w:r>
      <w:r w:rsidR="00395A5A">
        <w:rPr>
          <w:rFonts w:ascii="Times New Roman" w:eastAsia="Times New Roman" w:hAnsi="Times New Roman" w:cs="Times New Roman"/>
          <w:sz w:val="24"/>
          <w:szCs w:val="24"/>
        </w:rPr>
        <w:t xml:space="preserve"> and water content</w:t>
      </w:r>
      <w:r w:rsidRPr="00231A8C">
        <w:rPr>
          <w:rFonts w:ascii="Times New Roman" w:eastAsia="Times New Roman" w:hAnsi="Times New Roman" w:cs="Times New Roman"/>
          <w:sz w:val="24"/>
          <w:szCs w:val="24"/>
        </w:rPr>
        <w:t xml:space="preserve">, laying a technical foundation for future radar agricultural applications. Moreover, fully polarimetric SAR provides rich information on the polarization characteristics of </w:t>
      </w:r>
      <w:r w:rsidR="00B14D93">
        <w:rPr>
          <w:rFonts w:ascii="Times New Roman" w:eastAsia="Times New Roman" w:hAnsi="Times New Roman" w:cs="Times New Roman"/>
          <w:sz w:val="24"/>
          <w:szCs w:val="24"/>
        </w:rPr>
        <w:t>various</w:t>
      </w:r>
      <w:r w:rsidRPr="00231A8C">
        <w:rPr>
          <w:rFonts w:ascii="Times New Roman" w:eastAsia="Times New Roman" w:hAnsi="Times New Roman" w:cs="Times New Roman"/>
          <w:sz w:val="24"/>
          <w:szCs w:val="24"/>
        </w:rPr>
        <w:t xml:space="preserve"> ground objects, significantly improving </w:t>
      </w:r>
      <w:r w:rsidR="00F04BCE">
        <w:rPr>
          <w:rFonts w:ascii="Times New Roman" w:eastAsia="Times New Roman" w:hAnsi="Times New Roman" w:cs="Times New Roman"/>
          <w:sz w:val="24"/>
          <w:szCs w:val="24"/>
        </w:rPr>
        <w:t>the recognition and classification of ground objects</w:t>
      </w:r>
      <w:r w:rsidRPr="00231A8C">
        <w:rPr>
          <w:rFonts w:ascii="Times New Roman" w:eastAsia="Times New Roman" w:hAnsi="Times New Roman" w:cs="Times New Roman"/>
          <w:sz w:val="24"/>
          <w:szCs w:val="24"/>
        </w:rPr>
        <w:t xml:space="preserve">. This capability is crucial for accurately classifying various </w:t>
      </w:r>
      <w:r w:rsidR="00CF3EBE">
        <w:rPr>
          <w:rFonts w:ascii="Times New Roman" w:eastAsia="Times New Roman" w:hAnsi="Times New Roman" w:cs="Times New Roman"/>
          <w:sz w:val="24"/>
          <w:szCs w:val="24"/>
        </w:rPr>
        <w:t>vegetation types</w:t>
      </w:r>
      <w:r w:rsidRPr="00231A8C">
        <w:rPr>
          <w:rFonts w:ascii="Times New Roman" w:eastAsia="Times New Roman" w:hAnsi="Times New Roman" w:cs="Times New Roman"/>
          <w:sz w:val="24"/>
          <w:szCs w:val="24"/>
        </w:rPr>
        <w:t xml:space="preserve"> and monitoring their growth stages </w:t>
      </w:r>
      <w:r w:rsidRPr="00231A8C">
        <w:rPr>
          <w:rFonts w:ascii="Times New Roman" w:eastAsia="Times New Roman" w:hAnsi="Times New Roman" w:cs="Times New Roman"/>
          <w:b/>
          <w:bCs/>
          <w:sz w:val="24"/>
          <w:szCs w:val="24"/>
        </w:rPr>
        <w:fldChar w:fldCharType="begin"/>
      </w:r>
      <w:r w:rsidR="00265665" w:rsidRPr="00231A8C">
        <w:rPr>
          <w:rFonts w:ascii="Times New Roman" w:eastAsia="Times New Roman" w:hAnsi="Times New Roman" w:cs="Times New Roman"/>
          <w:b/>
          <w:bCs/>
          <w:sz w:val="24"/>
          <w:szCs w:val="24"/>
        </w:rPr>
        <w:instrText xml:space="preserve"> ADDIN ZOTERO_ITEM CSL_CITATION {"citationID":"i8lOnFOd","properties":{"formattedCitation":"(Y. Liu et al., 2024; Parag et al., 2024)","plainCitation":"(Y. Liu et al., 2024; Parag et al., 2024)","noteIndex":0},"citationItems":[{"id":1889,"uris":["http://zotero.org/users/12104509/items/59BYS287"],"itemData":{"id":1889,"type":"article-journal","abstract":"The synthetic aperture radar (SAR) is a type of active radar that can obtain polarization scattering information of ground objects, which is an important supplement to optical remote sensing. This paper designs a high-precision quantitative SAR system that combines radiation and polarization calibration processing to achieve a subtle perception of the changes in soil moisture and straw coverage. In Yushu, Jilin, we conducted the first S-band agricultural remote sensing application experiment. The backscattering coefficient was measured under different water content and straw coverage conditions, and the results showed that the backscattering coefficient increased by about 2 dB and 6 dB, respectively. We estimated that the soil water content increased by about 0.01 cm3/cm3, which was consistent with the theoretical analysis. The polarization scattering characteristics also showed significant differences under different straw coverage. The results indicated that S-band quantitative SAR had an excellent response ability to water content and straw coverage, which provided a technical basis for further radar agricultural applications in the future.","container-title":"Sensors","DOI":"10.3390/s24010236","ISSN":"1424-8220","issue":"1","language":"en","license":"http://creativecommons.org/licenses/by/3.0/","note":"number: 1\npublisher: Multidisciplinary Digital Publishing Institute","page":"236","source":"www.mdpi.com","title":"Agricultural Application Prospect of Fully Polarimetric and Quantification S-Band SAR Subsystem in Chinese High-Resolution Aerial Remote Sensing System","volume":"24","author":[{"family":"Liu","given":"Yabo"},{"family":"Wang","given":"Luhao"},{"family":"Zhu","given":"Shuang"},{"family":"Zhou","given":"Xiaojie"},{"family":"Liu","given":"Jia"},{"family":"Xie","given":"Binghong"}],"issued":{"date-parts":[["2024",1]]}}},{"id":1888,"uris":["http://zotero.org/users/12104509/items/DW9286LQ"],"itemData":{"id":1888,"type":"article-journal","abstract":"In agriculture, crop biomass is a vital indicator of the overall health of an ecosystem. Recent developments in synthetic aperture radar (SAR) technologies have promoted the application of SAR remote sensing for agricultural monitoring. SAR imaging systems are unaffected by atmospheric conditions yet are sensitive to the structural properties of vegetation; considering these capabilities, SAR observations may offer immense potential for crop biomass monitoring. In this context, a systematic review was undertaken to examine the development patterns, emerging themes and research opportunities in crop biomass monitoring using SAR. An extensive literature search was conducted, and 100 scientific publications were deemed eligible for further analysis and synthesis. Through bibliometric and trend analysis, the results of this review show that the application of SAR imagery for crop biomass monitoring has gained momentum over the last decade. Research has predominantly been conducted in Asia, whilst only a few studies have been conducted in Africa and South America. Numerous crops were monitored using SAR technology, with wheat crops observed most frequently. Whilst various radar remote sensors have been utilised for crop biomass monitoring, RADARSAT-2 and, more recently, Sentinel-1 were favoured by researchers. The C-band sensor configuration was the most widely used frequency range for crop biomass monitoring. Finally, the dual-polarimetric polarisation sensor configuration had the highest utilisation frequency in the literature reviewed. The findings of this study indicate that the use of SAR for crop biomass monitoring applications is still in its infancy; as such, numerous research gaps still need to be explored. However, despite this, the potential of SAR for crop biomass monitoring applications is evident.","container-title":"Remote Sensing Applications: Society and Environment","DOI":"10.1016/j.rsase.2023.101107","ISSN":"2352-9385","journalAbbreviation":"Remote Sensing Applications: Society and Environment","page":"101107","source":"ScienceDirect","title":"The use of synthetic aperture radar technology for crop biomass monitoring: A systematic review","title-short":"The use of synthetic aperture radar technology for crop biomass monitoring","volume":"33","author":[{"family":"Parag","given":"Mikka"},{"family":"Lottering","given":"Romano"},{"family":"Peerbhay","given":"Kabir"},{"family":"Agjee","given":"Naeem"},{"family":"Poona","given":"Nitesh"}],"issued":{"date-parts":[["2024",1,1]]}}}],"schema":"https://github.com/citation-style-language/schema/raw/master/csl-citation.json"} </w:instrText>
      </w:r>
      <w:r w:rsidRPr="00231A8C">
        <w:rPr>
          <w:rFonts w:ascii="Times New Roman" w:eastAsia="Times New Roman" w:hAnsi="Times New Roman" w:cs="Times New Roman"/>
          <w:b/>
          <w:bCs/>
          <w:sz w:val="24"/>
          <w:szCs w:val="24"/>
        </w:rPr>
        <w:fldChar w:fldCharType="separate"/>
      </w:r>
      <w:r w:rsidR="00265665" w:rsidRPr="00231A8C">
        <w:rPr>
          <w:rFonts w:ascii="Times New Roman" w:hAnsi="Times New Roman" w:cs="Times New Roman"/>
          <w:sz w:val="24"/>
        </w:rPr>
        <w:t>(Liu et al., 2024; Parag et al., 2024)</w:t>
      </w:r>
      <w:r w:rsidRPr="00231A8C">
        <w:rPr>
          <w:rFonts w:ascii="Times New Roman" w:eastAsia="Times New Roman" w:hAnsi="Times New Roman" w:cs="Times New Roman"/>
          <w:b/>
          <w:bCs/>
          <w:sz w:val="24"/>
          <w:szCs w:val="24"/>
        </w:rPr>
        <w:fldChar w:fldCharType="end"/>
      </w:r>
      <w:r w:rsidRPr="00231A8C">
        <w:rPr>
          <w:rFonts w:ascii="Times New Roman" w:eastAsia="Times New Roman" w:hAnsi="Times New Roman" w:cs="Times New Roman"/>
          <w:b/>
          <w:bCs/>
          <w:sz w:val="24"/>
          <w:szCs w:val="24"/>
        </w:rPr>
        <w:t>.</w:t>
      </w:r>
      <w:commentRangeEnd w:id="68"/>
      <w:r w:rsidR="006841C4">
        <w:rPr>
          <w:rStyle w:val="CommentReference"/>
        </w:rPr>
        <w:commentReference w:id="68"/>
      </w:r>
    </w:p>
    <w:p w14:paraId="0BB38262" w14:textId="45D4AAE6" w:rsidR="002B7CD5" w:rsidRPr="00231A8C" w:rsidRDefault="006F6863" w:rsidP="009E6F79">
      <w:pPr>
        <w:pStyle w:val="ListParagraph"/>
        <w:numPr>
          <w:ilvl w:val="1"/>
          <w:numId w:val="12"/>
        </w:num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commentRangeStart w:id="69"/>
      <w:r w:rsidR="002B7CD5" w:rsidRPr="00231A8C">
        <w:rPr>
          <w:rFonts w:ascii="Times New Roman" w:eastAsia="Times New Roman" w:hAnsi="Times New Roman" w:cs="Times New Roman"/>
          <w:b/>
          <w:bCs/>
          <w:sz w:val="24"/>
          <w:szCs w:val="24"/>
        </w:rPr>
        <w:t>Advancements in UAV-Based SAR Systems</w:t>
      </w:r>
    </w:p>
    <w:p w14:paraId="430D781F" w14:textId="44FF71D5" w:rsidR="002B7CD5" w:rsidRPr="00231A8C" w:rsidRDefault="002B7CD5"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Unmanned Aerial Vehicles (UAVs) equipped with SAR systems are becoming increasingly significant in precision agriculture. These light and small SAR systems facilitate frequent and </w:t>
      </w:r>
      <w:r w:rsidRPr="00231A8C">
        <w:rPr>
          <w:rFonts w:ascii="Times New Roman" w:eastAsia="Times New Roman" w:hAnsi="Times New Roman" w:cs="Times New Roman"/>
          <w:sz w:val="24"/>
          <w:szCs w:val="24"/>
        </w:rPr>
        <w:lastRenderedPageBreak/>
        <w:t xml:space="preserve">detailed monitoring of agricultural fields, providing critical data for decision-making. UAV-based SAR systems enable the generation of high-resolution imagery that supports precise applications such as site-specific weed management, crop growth monitoring, and irrigation management. The potential of UAVs in agriculture extends to creating detailed three-dimensional digital maps of crops, which can be used to </w:t>
      </w:r>
      <w:r w:rsidR="00515209">
        <w:rPr>
          <w:rFonts w:ascii="Times New Roman" w:eastAsia="Times New Roman" w:hAnsi="Times New Roman" w:cs="Times New Roman"/>
          <w:sz w:val="24"/>
          <w:szCs w:val="24"/>
        </w:rPr>
        <w:t xml:space="preserve">estimate </w:t>
      </w:r>
      <w:r w:rsidRPr="00231A8C">
        <w:rPr>
          <w:rFonts w:ascii="Times New Roman" w:eastAsia="Times New Roman" w:hAnsi="Times New Roman" w:cs="Times New Roman"/>
          <w:sz w:val="24"/>
          <w:szCs w:val="24"/>
        </w:rPr>
        <w:t>various parameters like</w:t>
      </w:r>
      <w:r w:rsidR="00E212EB">
        <w:rPr>
          <w:rFonts w:ascii="Times New Roman" w:eastAsia="Times New Roman" w:hAnsi="Times New Roman" w:cs="Times New Roman"/>
          <w:sz w:val="24"/>
          <w:szCs w:val="24"/>
        </w:rPr>
        <w:t xml:space="preserve"> </w:t>
      </w:r>
      <w:r w:rsidRPr="00231A8C">
        <w:rPr>
          <w:rFonts w:ascii="Times New Roman" w:eastAsia="Times New Roman" w:hAnsi="Times New Roman" w:cs="Times New Roman"/>
          <w:sz w:val="24"/>
          <w:szCs w:val="24"/>
        </w:rPr>
        <w:t>leaf area index</w:t>
      </w:r>
      <w:r w:rsidR="00E212EB">
        <w:rPr>
          <w:rFonts w:ascii="Times New Roman" w:eastAsia="Times New Roman" w:hAnsi="Times New Roman" w:cs="Times New Roman"/>
          <w:sz w:val="24"/>
          <w:szCs w:val="24"/>
        </w:rPr>
        <w:t xml:space="preserve"> and </w:t>
      </w:r>
      <w:r w:rsidR="00E212EB" w:rsidRPr="00231A8C">
        <w:rPr>
          <w:rFonts w:ascii="Times New Roman" w:eastAsia="Times New Roman" w:hAnsi="Times New Roman" w:cs="Times New Roman"/>
          <w:sz w:val="24"/>
          <w:szCs w:val="24"/>
        </w:rPr>
        <w:t>crop height</w:t>
      </w:r>
      <w:r w:rsidRPr="00231A8C">
        <w:rPr>
          <w:rFonts w:ascii="Times New Roman" w:eastAsia="Times New Roman" w:hAnsi="Times New Roman" w:cs="Times New Roman"/>
          <w:sz w:val="24"/>
          <w:szCs w:val="24"/>
        </w:rPr>
        <w:t xml:space="preserve">, thereby optimizing resource management and enhancing crop yields </w:t>
      </w:r>
      <w:r w:rsidRPr="00231A8C">
        <w:rPr>
          <w:rFonts w:ascii="Times New Roman" w:eastAsia="Times New Roman" w:hAnsi="Times New Roman" w:cs="Times New Roman"/>
          <w:b/>
          <w:bCs/>
          <w:sz w:val="24"/>
          <w:szCs w:val="24"/>
        </w:rPr>
        <w:fldChar w:fldCharType="begin"/>
      </w:r>
      <w:r w:rsidR="00265665" w:rsidRPr="00231A8C">
        <w:rPr>
          <w:rFonts w:ascii="Times New Roman" w:eastAsia="Times New Roman" w:hAnsi="Times New Roman" w:cs="Times New Roman"/>
          <w:b/>
          <w:bCs/>
          <w:sz w:val="24"/>
          <w:szCs w:val="24"/>
        </w:rPr>
        <w:instrText xml:space="preserve"> ADDIN ZOTERO_ITEM CSL_CITATION {"citationID":"WrNCyIAl","properties":{"formattedCitation":"(Biswal et al., 2023; Khose et al., 2022; Khose &amp; Mailapalli, 2024; Tsouros et al., 2019)","plainCitation":"(Biswal et al., 2023; Khose et al., 2022; Khose &amp; Mailapalli, 2024; Tsouros et al., 2019)","noteIndex":0},"citationItems":[{"id":706,"uris":["http://zotero.org/users/12104509/items/F2QRUWQU"],"itemData":{"id":706,"type":"article-journal","abstract":"Lodging in wheat can reduce grain output both in terms of quality and quantity. Accurate and timely assessment of lodged areas as well as a reduction in yield, is a crucial challenge for government agencies to compensate the landholding farmers. This study proposes different comprehensive analyses using an unmanned aerial vehicle (UAV) equipped with multispectral (MS) and thermal cameras to assess lodging more efficiently and quickly with a high spatio-temporal resolution. The wheat lodging in terms of area, yield, and reduced crop height was determined from the UAV imageries acquired at 60 m altitude. RGB (Red, Green, and Blue) images from MS camera and thermal imageries were used to estimate the lodged area of wheat crop using four methods: colour features, supervised classification, canopy plant height model and temperature feature. The lodged area was determined from RGB images using supervised classification (Maximum likelihood classification (MLC)) with overall accuracy (OA) of 88.24% and Kappa value of 0.84. The canopy plant height model (3D feature) detected lodged plant height efficiently, whose values vary from 0.4 to 0.6 m. Moreover, lodged and non-lodged plots were well discriminated by temperature variation where the higher temperature is observed at lodging locations. The UAV-estimated lodging rate was found to be within ± 20% of ground-measured lodging rates (Root Mean Square Error of 0.373 and Relative RMS error of 0.017). The temperature features extraction method was superior to all other methods to determine the damage due to lodging. This approach will help the stake-holders for a quick and accurate assessment of damage to wheat crop due to lodging.","container-title":"Journal of the Indian Society of Remote Sensing","DOI":"10.1007/s12524-023-01680-6","ISSN":"0974-3006","issue":"5","journalAbbreviation":"J Indian Soc Remote Sens","language":"en","page":"935-948","source":"Springer Link","title":"Damage Assessment Due to Wheat Lodging Using UAV-Based Multispectral and Thermal Imageries","volume":"51","author":[{"family":"Biswal","given":"Sudarsan"},{"family":"Chatterjee","given":"Chandranath"},{"family":"Mailapalli","given":"Damodhara Rao"}],"issued":{"date-parts":[["2023",5,1]]}}},{"id":708,"uris":["http://zotero.org/users/12104509/items/4PHECRY8"],"itemData":{"id":708,"type":"article-journal","abstract":"Crop coefficients are important to determine crop evapotranspiration (ETc), seasonal crop water requirement, and irrigation water depth. Similarities between the curve of crop coefficient and remote sensing-based vegetation indices of a crop during its growth period suggested the possibility of modeling crop coefficient (Kc) as a function of vegetation indices. In this study, high-resolution multispectral (MS) images of a rice crop acquired using a quadcopter unmanned aerial vehicle (UAV) were processed to generate Kc maps. Lysimeter experiments were conducted for estimating daily ETc of rice using the water balance concept for conventionally irrigated paddy during kharif (monsoon) 2018/2019, rabi 2018/2019 (non-monsoon), and kharif (monsoon) 2019/2020 seasons. The average lysimeter-based crop coefficients for all three seasons were observed to be 1.04, 1.24, 1.36, and 1.18 for initial, crop development, reproductive, and late growth stages of the rice crop season, respectively. The mean Kc was significantly different for the growth stage, but it was not significantly different for the season. Among the eight vegetation indices tested, the ratio vegetation index (RVI) and normalized difference red edge (NDRE) were found to be correlated well with the lysimeter-based Kc for the kharif 2019/2020 season. The developed linear regression equations (RVI vs. Kc; NDRE vs. Kc) were tested using kharif 2018/2019 and rabi 2018/2019 seasons and found acceptable levels of different performance indices. These regression models will be helpful in generating Kc maps and estimating irrigation water requirement of paddy crop (MTU 1010 variety) in the sub-humid subtropical region.","container-title":"Arabian Journal of Geosciences","DOI":"10.1007/s12517-022-10961-2","ISSN":"1866-7538","issue":"22","journalAbbreviation":"Arab J Geosci","language":"en","page":"1681","source":"Springer Link","title":"UAV-based multispectral image analytics for generating crop coefficient maps for rice","volume":"15","author":[{"family":"Khose","given":"Suyog Balasaheb"},{"family":"Mailapalli","given":"Damodhara Rao"},{"family":"Biswal","given":"Sudarsan"},{"family":"Chatterjee","given":"Chandranath"}],"issued":{"date-parts":[["2022",11,12]]}}},{"id":1309,"uris":["http://zotero.org/users/12104509/items/WSXV5GBC"],"itemData":{"id":1309,"type":"article-journal","abstract":"Assessing soil moisture content (SMC) is necessary for managing water at a spatial scale. Remote sensing technologies provide a robust approach for detecting the spatial-temporal fluctuations of SMC. The aim of this study was to estimate SMC at different soil depths using very high-resolution unmanned aerial vehicle (UAV)-based multispectral (MS) images and machine learning algorithms and generate spatial maps of SMC using the best-performed machine learning (ML) algorithm. The UAV-based multispectral images of bare soil were captured at 40 m altitude with a very high spatial resolution (2.89 cm) during the rabi 2021/22 season. At the same time, the soil samples were collected from different soil depths, and the gravimetric SMC was measured. Five machine-learning algorithms (Linear Regression (LR), K-Nearest Neighbors (KNN), Random Forest (RF), Decision Tree (DT), and Support Vector Regression (SVR)) were used to train the model between SMC and MS data (MS band reflectance and vegetation indices). The soil with high SMC has low spectral reflectance and soil with low SMC shows high spectral reflectance. For the prediction of surface SMC, the linear regression (R2 = 0.89; RMSE = 2.80 %) and 5 cm depth SMC, the SVR (R2 = 0.64; RMSE = 3.03 %) were performed well compared to other ML algorithms. For surface SMC, blue band reflectance, and 5 cm depth SMC, the Ratio Vegetation Index (RVI) correlated well compared to others. All models failed to predict the SMC at the deeper soil depths. The spatial SMC mapping described the visual color variations in SMC within the field. Crop irrigation scheduling can be significantly improved through the insights this spatial SMC estimation approach provides, making it a valuable tool for farmers and irrigation planners.","container-title":"Smart Agricultural Technology","DOI":"10.1016/j.atech.2024.100467","ISSN":"2772-3755","journalAbbreviation":"Smart Agricultural Technology","page":"100467","source":"ScienceDirect","title":"Spatial mapping of soil moisture content using very-high resolution UAV-based multispectral image analytics","volume":"8","author":[{"family":"Khose","given":"Suyog Balasaheb"},{"family":"Mailapalli","given":"Damodhara Rao"}],"issued":{"date-parts":[["2024",8,1]]}}},{"id":1251,"uris":["http://zotero.org/users/12104509/items/NTH9HQ2G"],"itemData":{"id":1251,"type":"article-journal","abstract":"Emerging technologies such as Internet of Things (IoT) can provide significant potential in Smart Farming and Precision Agriculture applications, enabling the acquisition of real-time environmental data. IoT devices such as Unmanned Aerial Vehicles (UAVs) can be exploited in a variety of applications related to crops management, by capturing high spatial and temporal resolution images. These technologies are expected to revolutionize agriculture, enabling decision-making in days instead of weeks, promising significant reduction in cost and increase in the yield. Such decisions enable the effective application of farm inputs, supporting the four pillars of precision agriculture, i.e., apply the right practice, at the right place, at the right time and with the right quantity. However, the actual proliferation and exploitation of UAVs in Smart Farming has not been as robust as expected mainly due to the challenges confronted when selecting and deploying the relevant technologies, including the data acquisition and image processing methods. The main problem is that still there is no standardized workflow for the use of UAVs in such applications, as it is a relatively new area. In this article, we review the most recent applications of UAVs for Precision Agriculture. We discuss the most common applications, the types of UAVs exploited and then we focus on the data acquisition methods and technologies, appointing the benefits and drawbacks of each one. We also point out the most popular processing methods of aerial imagery and discuss the outcomes of each method and the potential applications of each one in the farming operations.","container-title":"Information","DOI":"10.3390/info10110349","ISSN":"2078-2489","issue":"11","language":"en","license":"http://creativecommons.org/licenses/by/3.0/","note":"number: 11\npublisher: Multidisciplinary Digital Publishing Institute","page":"349","source":"www.mdpi.com","title":"A Review on UAV-Based Applications for Precision Agriculture","volume":"10","author":[{"family":"Tsouros","given":"Dimosthenis C."},{"family":"Bibi","given":"Stamatia"},{"family":"Sarigiannidis","given":"Panagiotis G."}],"issued":{"date-parts":[["2019",11]]}}}],"schema":"https://github.com/citation-style-language/schema/raw/master/csl-citation.json"} </w:instrText>
      </w:r>
      <w:r w:rsidRPr="00231A8C">
        <w:rPr>
          <w:rFonts w:ascii="Times New Roman" w:eastAsia="Times New Roman" w:hAnsi="Times New Roman" w:cs="Times New Roman"/>
          <w:b/>
          <w:bCs/>
          <w:sz w:val="24"/>
          <w:szCs w:val="24"/>
        </w:rPr>
        <w:fldChar w:fldCharType="separate"/>
      </w:r>
      <w:r w:rsidR="00265665" w:rsidRPr="00231A8C">
        <w:rPr>
          <w:rFonts w:ascii="Times New Roman" w:hAnsi="Times New Roman" w:cs="Times New Roman"/>
          <w:sz w:val="24"/>
        </w:rPr>
        <w:t>(Biswal et al., 2023; Khose et al., 2022; Khose &amp; Mailapalli, 2024; Tsouros et al., 2019)</w:t>
      </w:r>
      <w:r w:rsidRPr="00231A8C">
        <w:rPr>
          <w:rFonts w:ascii="Times New Roman" w:eastAsia="Times New Roman" w:hAnsi="Times New Roman" w:cs="Times New Roman"/>
          <w:b/>
          <w:bCs/>
          <w:sz w:val="24"/>
          <w:szCs w:val="24"/>
        </w:rPr>
        <w:fldChar w:fldCharType="end"/>
      </w:r>
      <w:r w:rsidRPr="00231A8C">
        <w:rPr>
          <w:rFonts w:ascii="Times New Roman" w:eastAsia="Times New Roman" w:hAnsi="Times New Roman" w:cs="Times New Roman"/>
          <w:sz w:val="24"/>
          <w:szCs w:val="24"/>
        </w:rPr>
        <w:t>.</w:t>
      </w:r>
      <w:r w:rsidR="005B7307">
        <w:rPr>
          <w:rFonts w:ascii="Times New Roman" w:eastAsia="Times New Roman" w:hAnsi="Times New Roman" w:cs="Times New Roman"/>
          <w:sz w:val="24"/>
          <w:szCs w:val="24"/>
        </w:rPr>
        <w:t xml:space="preserve"> </w:t>
      </w:r>
      <w:r w:rsidRPr="00231A8C">
        <w:rPr>
          <w:rFonts w:ascii="Times New Roman" w:eastAsia="Times New Roman" w:hAnsi="Times New Roman" w:cs="Times New Roman"/>
          <w:sz w:val="24"/>
          <w:szCs w:val="24"/>
        </w:rPr>
        <w:t>By integrating these innovative approaches, SAR technology is poised to offer more detailed and frequent data acquisition, enhancing the accuracy and efficiency of agricultural monitoring and management.</w:t>
      </w:r>
      <w:commentRangeEnd w:id="69"/>
      <w:r w:rsidR="006841C4">
        <w:rPr>
          <w:rStyle w:val="CommentReference"/>
        </w:rPr>
        <w:commentReference w:id="69"/>
      </w:r>
    </w:p>
    <w:p w14:paraId="7E618471" w14:textId="18CBA69F" w:rsidR="002B7CD5" w:rsidRPr="00231A8C" w:rsidRDefault="002B7CD5" w:rsidP="009E6F79">
      <w:pPr>
        <w:pStyle w:val="ListParagraph"/>
        <w:numPr>
          <w:ilvl w:val="0"/>
          <w:numId w:val="12"/>
        </w:numPr>
        <w:spacing w:after="0" w:line="480" w:lineRule="auto"/>
        <w:jc w:val="both"/>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t>Conclusion</w:t>
      </w:r>
    </w:p>
    <w:p w14:paraId="7E22D696" w14:textId="6F902551" w:rsidR="002B7CD5" w:rsidRPr="00231A8C" w:rsidRDefault="002B7CD5" w:rsidP="009E6F79">
      <w:pPr>
        <w:spacing w:after="0" w:line="480" w:lineRule="auto"/>
        <w:jc w:val="both"/>
        <w:rPr>
          <w:rFonts w:ascii="Times New Roman" w:eastAsia="Times New Roman" w:hAnsi="Times New Roman" w:cs="Times New Roman"/>
          <w:sz w:val="24"/>
          <w:szCs w:val="24"/>
        </w:rPr>
      </w:pPr>
      <w:commentRangeStart w:id="70"/>
      <w:r w:rsidRPr="00231A8C">
        <w:rPr>
          <w:rFonts w:ascii="Times New Roman" w:eastAsia="Times New Roman" w:hAnsi="Times New Roman" w:cs="Times New Roman"/>
          <w:sz w:val="24"/>
          <w:szCs w:val="24"/>
        </w:rPr>
        <w:t>Through this article, the multifaceted potential of synthetic aperture radar (SAR) technology in revolutionizing agricultural practices has been extensively discussed. From enhancing crop monitoring and soil moisture inversion to providing critical data for crop yield estimation, SAR's capabilities in delivering high-resolution images</w:t>
      </w:r>
      <w:r w:rsidR="00B74285">
        <w:rPr>
          <w:rFonts w:ascii="Times New Roman" w:eastAsia="Times New Roman" w:hAnsi="Times New Roman" w:cs="Times New Roman"/>
          <w:sz w:val="24"/>
          <w:szCs w:val="24"/>
        </w:rPr>
        <w:t>,</w:t>
      </w:r>
      <w:r w:rsidRPr="00231A8C">
        <w:rPr>
          <w:rFonts w:ascii="Times New Roman" w:eastAsia="Times New Roman" w:hAnsi="Times New Roman" w:cs="Times New Roman"/>
          <w:sz w:val="24"/>
          <w:szCs w:val="24"/>
        </w:rPr>
        <w:t xml:space="preserve"> irrespective of weather conditions</w:t>
      </w:r>
      <w:r w:rsidR="00B74285">
        <w:rPr>
          <w:rFonts w:ascii="Times New Roman" w:eastAsia="Times New Roman" w:hAnsi="Times New Roman" w:cs="Times New Roman"/>
          <w:sz w:val="24"/>
          <w:szCs w:val="24"/>
        </w:rPr>
        <w:t>,</w:t>
      </w:r>
      <w:r w:rsidRPr="00231A8C">
        <w:rPr>
          <w:rFonts w:ascii="Times New Roman" w:eastAsia="Times New Roman" w:hAnsi="Times New Roman" w:cs="Times New Roman"/>
          <w:sz w:val="24"/>
          <w:szCs w:val="24"/>
        </w:rPr>
        <w:t xml:space="preserve"> illuminate its fundamental role in advancing agricultural sustainability and productivity.</w:t>
      </w:r>
      <w:r w:rsidR="005B7307">
        <w:rPr>
          <w:rFonts w:ascii="Times New Roman" w:eastAsia="Times New Roman" w:hAnsi="Times New Roman" w:cs="Times New Roman"/>
          <w:sz w:val="24"/>
          <w:szCs w:val="24"/>
        </w:rPr>
        <w:t xml:space="preserve"> Sentinel series SAR data and RADARSAT series SAR data are the most popularly used for agricultural purposes. </w:t>
      </w:r>
      <w:r w:rsidRPr="00231A8C">
        <w:rPr>
          <w:rFonts w:ascii="Times New Roman" w:eastAsia="Times New Roman" w:hAnsi="Times New Roman" w:cs="Times New Roman"/>
          <w:sz w:val="24"/>
          <w:szCs w:val="24"/>
        </w:rPr>
        <w:t>The discussions underscore the technology's advancing frontier, particularly when integrated with other remote sensing technologies and machine learning techniques, amplifying its precision and applicability in modern agriculture.</w:t>
      </w:r>
      <w:r w:rsidR="003F3809" w:rsidRPr="00231A8C">
        <w:rPr>
          <w:rFonts w:ascii="Times New Roman" w:eastAsia="Times New Roman" w:hAnsi="Times New Roman" w:cs="Times New Roman"/>
          <w:sz w:val="24"/>
          <w:szCs w:val="24"/>
        </w:rPr>
        <w:t xml:space="preserve"> Random forest (RF) and Convolution Neural Network (CNN) </w:t>
      </w:r>
      <w:r w:rsidR="00B74285">
        <w:rPr>
          <w:rFonts w:ascii="Times New Roman" w:eastAsia="Times New Roman" w:hAnsi="Times New Roman" w:cs="Times New Roman"/>
          <w:sz w:val="24"/>
          <w:szCs w:val="24"/>
        </w:rPr>
        <w:t>increased</w:t>
      </w:r>
      <w:r w:rsidR="003F3809" w:rsidRPr="00231A8C">
        <w:rPr>
          <w:rFonts w:ascii="Times New Roman" w:eastAsia="Times New Roman" w:hAnsi="Times New Roman" w:cs="Times New Roman"/>
          <w:sz w:val="24"/>
          <w:szCs w:val="24"/>
        </w:rPr>
        <w:t xml:space="preserve"> the </w:t>
      </w:r>
      <w:r w:rsidR="00B74285">
        <w:rPr>
          <w:rFonts w:ascii="Times New Roman" w:eastAsia="Times New Roman" w:hAnsi="Times New Roman" w:cs="Times New Roman"/>
          <w:sz w:val="24"/>
          <w:szCs w:val="24"/>
        </w:rPr>
        <w:t>accuracy of soil moisture prediction</w:t>
      </w:r>
      <w:r w:rsidR="003F3809" w:rsidRPr="00231A8C">
        <w:rPr>
          <w:rFonts w:ascii="Times New Roman" w:eastAsia="Times New Roman" w:hAnsi="Times New Roman" w:cs="Times New Roman"/>
          <w:sz w:val="24"/>
          <w:szCs w:val="24"/>
        </w:rPr>
        <w:t xml:space="preserve"> and crop type classification. Also, </w:t>
      </w:r>
      <w:r w:rsidR="005B7307">
        <w:rPr>
          <w:rFonts w:ascii="Times New Roman" w:eastAsia="Times New Roman" w:hAnsi="Times New Roman" w:cs="Times New Roman"/>
          <w:sz w:val="24"/>
          <w:szCs w:val="24"/>
        </w:rPr>
        <w:t xml:space="preserve">an </w:t>
      </w:r>
      <w:r w:rsidR="003F3809" w:rsidRPr="00231A8C">
        <w:rPr>
          <w:rFonts w:ascii="Times New Roman" w:eastAsia="Times New Roman" w:hAnsi="Times New Roman" w:cs="Times New Roman"/>
          <w:sz w:val="24"/>
          <w:szCs w:val="24"/>
        </w:rPr>
        <w:t xml:space="preserve">ensemble of the SAR and ORYZA200 crop growth simulation </w:t>
      </w:r>
      <w:r w:rsidR="005B7307">
        <w:rPr>
          <w:rFonts w:ascii="Times New Roman" w:eastAsia="Times New Roman" w:hAnsi="Times New Roman" w:cs="Times New Roman"/>
          <w:sz w:val="24"/>
          <w:szCs w:val="24"/>
        </w:rPr>
        <w:t>models</w:t>
      </w:r>
      <w:r w:rsidR="003F3809" w:rsidRPr="00231A8C">
        <w:rPr>
          <w:rFonts w:ascii="Times New Roman" w:eastAsia="Times New Roman" w:hAnsi="Times New Roman" w:cs="Times New Roman"/>
          <w:sz w:val="24"/>
          <w:szCs w:val="24"/>
        </w:rPr>
        <w:t xml:space="preserve"> </w:t>
      </w:r>
      <w:r w:rsidR="00B74285">
        <w:rPr>
          <w:rFonts w:ascii="Times New Roman" w:eastAsia="Times New Roman" w:hAnsi="Times New Roman" w:cs="Times New Roman"/>
          <w:sz w:val="24"/>
          <w:szCs w:val="24"/>
        </w:rPr>
        <w:t>significantly improved the yield prediction's accuracy</w:t>
      </w:r>
      <w:r w:rsidR="003F3809" w:rsidRPr="00231A8C">
        <w:rPr>
          <w:rFonts w:ascii="Times New Roman" w:eastAsia="Times New Roman" w:hAnsi="Times New Roman" w:cs="Times New Roman"/>
          <w:sz w:val="24"/>
          <w:szCs w:val="24"/>
        </w:rPr>
        <w:t>.</w:t>
      </w:r>
    </w:p>
    <w:p w14:paraId="6A33567F" w14:textId="3A89E6DA" w:rsidR="00D42B81" w:rsidRPr="00231A8C" w:rsidRDefault="002B7CD5" w:rsidP="009E6F79">
      <w:pPr>
        <w:spacing w:after="0" w:line="480" w:lineRule="auto"/>
        <w:jc w:val="both"/>
        <w:rPr>
          <w:rFonts w:ascii="Times New Roman" w:eastAsia="Times New Roman" w:hAnsi="Times New Roman" w:cs="Times New Roman"/>
        </w:rPr>
      </w:pPr>
      <w:r w:rsidRPr="00231A8C">
        <w:rPr>
          <w:rFonts w:ascii="Times New Roman" w:eastAsia="Times New Roman" w:hAnsi="Times New Roman" w:cs="Times New Roman"/>
          <w:sz w:val="24"/>
          <w:szCs w:val="24"/>
        </w:rPr>
        <w:lastRenderedPageBreak/>
        <w:t>Looking ahead, the trajectory of SAR technology is marked by promising innovations, including the integration with optical remote sensing, advancements in UAV-based systems, and the exploration of multi-band and multi-dimensional applications. These developments are poised to significantly refine and expand the capabilities of SAR in agricultural applications, suggesting a future where real-time, accurate agricultural monitoring becomes a cornerstone of global food security and land management. As this technology continues to evolve, its integration into agricultural practices heralds a new era of efficiency and precision, illustrating the indispensable value of SAR in addressing the complex challenges of contemporary and future agricultural landscapes.</w:t>
      </w:r>
      <w:commentRangeEnd w:id="70"/>
      <w:r w:rsidR="006F535B">
        <w:rPr>
          <w:rStyle w:val="CommentReference"/>
        </w:rPr>
        <w:commentReference w:id="70"/>
      </w:r>
      <w:r w:rsidR="008F7EC4" w:rsidRPr="00231A8C">
        <w:rPr>
          <w:rFonts w:ascii="Times New Roman" w:eastAsia="Times New Roman" w:hAnsi="Times New Roman" w:cs="Times New Roman"/>
        </w:rPr>
        <w:br w:type="page"/>
      </w:r>
    </w:p>
    <w:p w14:paraId="258ED942" w14:textId="1904AB2B" w:rsidR="00D42B81" w:rsidRPr="00231A8C" w:rsidRDefault="00D42B81" w:rsidP="009E6F79">
      <w:pPr>
        <w:pStyle w:val="Bibliography"/>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lastRenderedPageBreak/>
        <w:t>References</w:t>
      </w:r>
    </w:p>
    <w:p w14:paraId="1563217F" w14:textId="77777777" w:rsidR="00FD1DE6" w:rsidRDefault="00D42B81" w:rsidP="009E6F79">
      <w:pPr>
        <w:pStyle w:val="Bibliography"/>
      </w:pPr>
      <w:r w:rsidRPr="00231A8C">
        <w:rPr>
          <w:rFonts w:eastAsia="Times New Roman" w:cs="Times New Roman"/>
        </w:rPr>
        <w:fldChar w:fldCharType="begin"/>
      </w:r>
      <w:r w:rsidR="00FD1DE6">
        <w:rPr>
          <w:rFonts w:eastAsia="Times New Roman" w:cs="Times New Roman"/>
        </w:rPr>
        <w:instrText xml:space="preserve"> ADDIN ZOTERO_BIBL {"uncited":[],"omitted":[],"custom":[]} CSL_BIBLIOGRAPHY </w:instrText>
      </w:r>
      <w:r w:rsidRPr="00231A8C">
        <w:rPr>
          <w:rFonts w:eastAsia="Times New Roman" w:cs="Times New Roman"/>
        </w:rPr>
        <w:fldChar w:fldCharType="separate"/>
      </w:r>
      <w:r w:rsidR="00FD1DE6">
        <w:t xml:space="preserve">Ajadi, O. A., Liao, H., Jaacks, J., Delos Santos, A., Kumpatla, S. P., Patel, R., &amp; Swatantran, A. (2020). Landscape-Scale Crop Lodging Assessment across Iowa and Illinois Using Synthetic Aperture Radar (SAR) Images. </w:t>
      </w:r>
      <w:r w:rsidR="00FD1DE6">
        <w:rPr>
          <w:i/>
          <w:iCs/>
        </w:rPr>
        <w:t>Remote Sensing</w:t>
      </w:r>
      <w:r w:rsidR="00FD1DE6">
        <w:t xml:space="preserve">, </w:t>
      </w:r>
      <w:r w:rsidR="00FD1DE6">
        <w:rPr>
          <w:i/>
          <w:iCs/>
        </w:rPr>
        <w:t>12</w:t>
      </w:r>
      <w:r w:rsidR="00FD1DE6">
        <w:t>(23), Article 23. https://doi.org/10.3390/rs12233885</w:t>
      </w:r>
    </w:p>
    <w:p w14:paraId="1708CAE6" w14:textId="77777777" w:rsidR="00FD1DE6" w:rsidRDefault="00FD1DE6" w:rsidP="009E6F79">
      <w:pPr>
        <w:pStyle w:val="Bibliography"/>
      </w:pPr>
      <w:r>
        <w:t xml:space="preserve">Alebele, Y., Wang, W., Yu, W., Zhang, X., Yao, X., Tian, Y., Zhu, Y., Cao, W., &amp; Cheng, T. (2021). Estimation of Crop Yield From Combined Optical and SAR Imagery Using Gaussian Kernel Regression. </w:t>
      </w:r>
      <w:r>
        <w:rPr>
          <w:i/>
          <w:iCs/>
        </w:rPr>
        <w:t>IEEE Journal of Selected Topics in Applied Earth Observations and Remote Sensing</w:t>
      </w:r>
      <w:r>
        <w:t xml:space="preserve">, </w:t>
      </w:r>
      <w:r>
        <w:rPr>
          <w:i/>
          <w:iCs/>
        </w:rPr>
        <w:t>14</w:t>
      </w:r>
      <w:r>
        <w:t>, 10520–10534. https://doi.org/10.1109/JSTARS.2021.3118707</w:t>
      </w:r>
    </w:p>
    <w:p w14:paraId="475C9127" w14:textId="77777777" w:rsidR="00FD1DE6" w:rsidRDefault="00FD1DE6" w:rsidP="009E6F79">
      <w:pPr>
        <w:pStyle w:val="Bibliography"/>
      </w:pPr>
      <w:r>
        <w:t xml:space="preserve">Amankulova, K., Farmonov, N., Omonov, K., Abdurakhimova, M., &amp; Mucsi, L. (2024). Integrating the Sentinel-1, Sentinel-2 and topographic data into soybean yield modelling using machine learning. </w:t>
      </w:r>
      <w:r>
        <w:rPr>
          <w:i/>
          <w:iCs/>
        </w:rPr>
        <w:t>Advances in Space Research</w:t>
      </w:r>
      <w:r>
        <w:t xml:space="preserve">, </w:t>
      </w:r>
      <w:r>
        <w:rPr>
          <w:i/>
          <w:iCs/>
        </w:rPr>
        <w:t>73</w:t>
      </w:r>
      <w:r>
        <w:t>(8), 4052–4066. https://doi.org/10.1016/j.asr.2024.01.040</w:t>
      </w:r>
    </w:p>
    <w:p w14:paraId="45395677" w14:textId="77777777" w:rsidR="00FD1DE6" w:rsidRDefault="00FD1DE6" w:rsidP="009E6F79">
      <w:pPr>
        <w:pStyle w:val="Bibliography"/>
      </w:pPr>
      <w:r>
        <w:t xml:space="preserve">Ameline, M., Fieuzal, R., Betbeder, J., Berthoumieu, J.-F., &amp; Baup, F. (2018). Estimation of Corn Yield by Assimilating SAR and Optical Time Series Into a Simplified Agro-Meteorological Model: From Diagnostic to Forecast. </w:t>
      </w:r>
      <w:r>
        <w:rPr>
          <w:i/>
          <w:iCs/>
        </w:rPr>
        <w:t>IEEE Journal of Selected Topics in Applied Earth Observations and Remote Sensing</w:t>
      </w:r>
      <w:r>
        <w:t xml:space="preserve">, </w:t>
      </w:r>
      <w:r>
        <w:rPr>
          <w:i/>
          <w:iCs/>
        </w:rPr>
        <w:t>11</w:t>
      </w:r>
      <w:r>
        <w:t>(12), 4747–4760. https://doi.org/10.1109/JSTARS.2018.2878502</w:t>
      </w:r>
    </w:p>
    <w:p w14:paraId="43B6F024" w14:textId="77777777" w:rsidR="00FD1DE6" w:rsidRDefault="00FD1DE6" w:rsidP="009E6F79">
      <w:pPr>
        <w:pStyle w:val="Bibliography"/>
      </w:pPr>
      <w:r>
        <w:t xml:space="preserve">Araujo-Carrillo, G. A., Duarte-Carvajalino, J. M., Sánchez-Vivas, D. F., Góez-Vinasco, G. A., &amp; Castaño-Marín, Á. M. (2024). Using SAR-based products to calculate potato carbon uptake in a tropical Andean region. </w:t>
      </w:r>
      <w:r>
        <w:rPr>
          <w:i/>
          <w:iCs/>
        </w:rPr>
        <w:t>European Journal of Remote Sensing</w:t>
      </w:r>
      <w:r>
        <w:t xml:space="preserve">, </w:t>
      </w:r>
      <w:r>
        <w:rPr>
          <w:i/>
          <w:iCs/>
        </w:rPr>
        <w:t>57</w:t>
      </w:r>
      <w:r>
        <w:t>(1), 2339272. https://doi.org/10.1080/22797254.2024.2339272</w:t>
      </w:r>
    </w:p>
    <w:p w14:paraId="5C2777E8" w14:textId="77777777" w:rsidR="00FD1DE6" w:rsidRDefault="00FD1DE6" w:rsidP="009E6F79">
      <w:pPr>
        <w:pStyle w:val="Bibliography"/>
      </w:pPr>
      <w:r>
        <w:t xml:space="preserve">Arii, M., Yamada, H., Kojima, S., &amp; Ohki, M. (2019). Review of the Comprehensive SAR Approach to Identify Scattering Mechanisms of Radar Backscatter from Vegetated Terrain. </w:t>
      </w:r>
      <w:r>
        <w:rPr>
          <w:i/>
          <w:iCs/>
        </w:rPr>
        <w:t>Electronics</w:t>
      </w:r>
      <w:r>
        <w:t xml:space="preserve">, </w:t>
      </w:r>
      <w:r>
        <w:rPr>
          <w:i/>
          <w:iCs/>
        </w:rPr>
        <w:t>8</w:t>
      </w:r>
      <w:r>
        <w:t>(10), Article 10. https://doi.org/10.3390/electronics8101098</w:t>
      </w:r>
    </w:p>
    <w:p w14:paraId="712FEF85" w14:textId="77777777" w:rsidR="00FD1DE6" w:rsidRDefault="00FD1DE6" w:rsidP="009E6F79">
      <w:pPr>
        <w:pStyle w:val="Bibliography"/>
      </w:pPr>
      <w:r>
        <w:lastRenderedPageBreak/>
        <w:t xml:space="preserve">Bahrami, H., Homayouni, S., McNairn, H., Hosseini, M., &amp; Mahdianpari, M. (2022). Regional Crop Characterization Using Multi-Temporal Optical and Synthetic Aperture Radar Earth Observations Data. </w:t>
      </w:r>
      <w:r>
        <w:rPr>
          <w:i/>
          <w:iCs/>
        </w:rPr>
        <w:t>Canadian Journal of Remote Sensing</w:t>
      </w:r>
      <w:r>
        <w:t xml:space="preserve">, </w:t>
      </w:r>
      <w:r>
        <w:rPr>
          <w:i/>
          <w:iCs/>
        </w:rPr>
        <w:t>48</w:t>
      </w:r>
      <w:r>
        <w:t>(2), 258–277. https://doi.org/10.1080/07038992.2021.2011180</w:t>
      </w:r>
    </w:p>
    <w:p w14:paraId="5704C544" w14:textId="77777777" w:rsidR="00FD1DE6" w:rsidRDefault="00FD1DE6" w:rsidP="009E6F79">
      <w:pPr>
        <w:pStyle w:val="Bibliography"/>
      </w:pPr>
      <w:r>
        <w:t xml:space="preserve">Barbouchi, M., Chokmani, K., Abdelfattah, R., &amp; Ben Aissa, N. (2016). Yield estimation of the winter wheat using Radarsat 2 polarimetric SAR reponse. </w:t>
      </w:r>
      <w:r>
        <w:rPr>
          <w:i/>
          <w:iCs/>
        </w:rPr>
        <w:t>2016 2nd International Conference on Advanced Technologies for Signal and Image Processing (ATSIP)</w:t>
      </w:r>
      <w:r>
        <w:t>, 555–560. https://doi.org/10.1109/ATSIP.2016.7523143</w:t>
      </w:r>
    </w:p>
    <w:p w14:paraId="6D109698" w14:textId="77777777" w:rsidR="00FD1DE6" w:rsidRDefault="00FD1DE6" w:rsidP="009E6F79">
      <w:pPr>
        <w:pStyle w:val="Bibliography"/>
      </w:pPr>
      <w:r>
        <w:t xml:space="preserve">Beriaux, E., Jago, A., Lucau-Danila, C., Planchon, V., &amp; Defourny, P. (2021). Sentinel-1 Time Series for Crop Identification in the Framework of the Future CAP Monitoring. </w:t>
      </w:r>
      <w:r>
        <w:rPr>
          <w:i/>
          <w:iCs/>
        </w:rPr>
        <w:t>Remote Sensing</w:t>
      </w:r>
      <w:r>
        <w:t xml:space="preserve">, </w:t>
      </w:r>
      <w:r>
        <w:rPr>
          <w:i/>
          <w:iCs/>
        </w:rPr>
        <w:t>13</w:t>
      </w:r>
      <w:r>
        <w:t>(14), Article 14. https://doi.org/10.3390/rs13142785</w:t>
      </w:r>
    </w:p>
    <w:p w14:paraId="306E3DB4" w14:textId="77777777" w:rsidR="00FD1DE6" w:rsidRDefault="00FD1DE6" w:rsidP="009E6F79">
      <w:pPr>
        <w:pStyle w:val="Bibliography"/>
      </w:pPr>
      <w:r>
        <w:t xml:space="preserve">Bhogapurapu, N., Dey, S., Bhattacharya, A., Mandal, D., Lopez-Sanchez, J. M., McNairn, H., López-Martínez, C., &amp; Rao, Y. S. (2021). Dual-polarimetric descriptors from Sentinel-1 GRD SAR data for crop growth assessment. </w:t>
      </w:r>
      <w:r>
        <w:rPr>
          <w:i/>
          <w:iCs/>
        </w:rPr>
        <w:t>ISPRS Journal of Photogrammetry and Remote Sensing</w:t>
      </w:r>
      <w:r>
        <w:t xml:space="preserve">, </w:t>
      </w:r>
      <w:r>
        <w:rPr>
          <w:i/>
          <w:iCs/>
        </w:rPr>
        <w:t>178</w:t>
      </w:r>
      <w:r>
        <w:t>, 20–35. https://doi.org/10.1016/j.isprsjprs.2021.05.013</w:t>
      </w:r>
    </w:p>
    <w:p w14:paraId="1041FF3B" w14:textId="77777777" w:rsidR="00FD1DE6" w:rsidRDefault="00FD1DE6" w:rsidP="009E6F79">
      <w:pPr>
        <w:pStyle w:val="Bibliography"/>
      </w:pPr>
      <w:r>
        <w:t xml:space="preserve">Bhogapurapu, N., Dey, S., Homayouni, S., Bhattacharya, A., &amp; Rao, Y. S. (2022). Scattering Parameters from Sentinel-1 SAR Data for Crop Growth Assessment. </w:t>
      </w:r>
      <w:r>
        <w:rPr>
          <w:i/>
          <w:iCs/>
        </w:rPr>
        <w:t>2022 IEEE Mediterranean and Middle-East Geoscience and Remote Sensing Symposium (M2GARSS)</w:t>
      </w:r>
      <w:r>
        <w:t>, 58–61. https://doi.org/10.1109/M2GARSS52314.2022.9840171</w:t>
      </w:r>
    </w:p>
    <w:p w14:paraId="4EE92FEF" w14:textId="77777777" w:rsidR="00FD1DE6" w:rsidRDefault="00FD1DE6" w:rsidP="009E6F79">
      <w:pPr>
        <w:pStyle w:val="Bibliography"/>
      </w:pPr>
      <w:r>
        <w:t xml:space="preserve">Biswal, S., Chatterjee, C., &amp; Mailapalli, D. R. (2023). Damage Assessment Due to Wheat Lodging Using UAV-Based Multispectral and Thermal Imageries. </w:t>
      </w:r>
      <w:r>
        <w:rPr>
          <w:i/>
          <w:iCs/>
        </w:rPr>
        <w:t>Journal of the Indian Society of Remote Sensing</w:t>
      </w:r>
      <w:r>
        <w:t xml:space="preserve">, </w:t>
      </w:r>
      <w:r>
        <w:rPr>
          <w:i/>
          <w:iCs/>
        </w:rPr>
        <w:t>51</w:t>
      </w:r>
      <w:r>
        <w:t>(5), 935–948. https://doi.org/10.1007/s12524-023-01680-6</w:t>
      </w:r>
    </w:p>
    <w:p w14:paraId="62E0B1D3" w14:textId="77777777" w:rsidR="00FD1DE6" w:rsidRDefault="00FD1DE6" w:rsidP="009E6F79">
      <w:pPr>
        <w:pStyle w:val="Bibliography"/>
      </w:pPr>
      <w:r>
        <w:lastRenderedPageBreak/>
        <w:t xml:space="preserve">Chauhan, S., Srivastava, H. S., &amp; Patel, P. (2019). Crop Height Estimation Using RISAT-1 Hybrid-Polarized Synthetic Aperture Radar Data. </w:t>
      </w:r>
      <w:r>
        <w:rPr>
          <w:i/>
          <w:iCs/>
        </w:rPr>
        <w:t>IEEE Journal of Selected Topics in Applied Earth Observations and Remote Sensing</w:t>
      </w:r>
      <w:r>
        <w:t xml:space="preserve">, </w:t>
      </w:r>
      <w:r>
        <w:rPr>
          <w:i/>
          <w:iCs/>
        </w:rPr>
        <w:t>12</w:t>
      </w:r>
      <w:r>
        <w:t>(8), 2928–2933. https://doi.org/10.1109/JSTARS.2019.2919604</w:t>
      </w:r>
    </w:p>
    <w:p w14:paraId="6112C8DD" w14:textId="77777777" w:rsidR="00FD1DE6" w:rsidRDefault="00FD1DE6" w:rsidP="009E6F79">
      <w:pPr>
        <w:pStyle w:val="Bibliography"/>
      </w:pPr>
      <w:r>
        <w:t xml:space="preserve">Chen, B., Yu, C., Zhao, S., &amp; Song, H. (2024). An Anchor-Free Method Based on Transformers and Adaptive Features for Arbitrarily Oriented Ship Detection in SAR Images. </w:t>
      </w:r>
      <w:r>
        <w:rPr>
          <w:i/>
          <w:iCs/>
        </w:rPr>
        <w:t>IEEE Journal of Selected Topics in Applied Earth Observations and Remote Sensing</w:t>
      </w:r>
      <w:r>
        <w:t xml:space="preserve">, </w:t>
      </w:r>
      <w:r>
        <w:rPr>
          <w:i/>
          <w:iCs/>
        </w:rPr>
        <w:t>17</w:t>
      </w:r>
      <w:r>
        <w:t>, 2012–2028. https://doi.org/10.1109/JSTARS.2023.3325573</w:t>
      </w:r>
    </w:p>
    <w:p w14:paraId="28B09EA1" w14:textId="77777777" w:rsidR="00FD1DE6" w:rsidRDefault="00FD1DE6" w:rsidP="009E6F79">
      <w:pPr>
        <w:pStyle w:val="Bibliography"/>
      </w:pPr>
      <w:r>
        <w:t xml:space="preserve">Chen, L., An, G., Xin, M., &amp; Lai, G. (2021). Crop Classification Based on Image Segmentation and Phenological Similarity Using SAR Imagery. </w:t>
      </w:r>
      <w:r>
        <w:rPr>
          <w:i/>
          <w:iCs/>
        </w:rPr>
        <w:t>2021 IEEE International Geoscience and Remote Sensing Symposium IGARSS</w:t>
      </w:r>
      <w:r>
        <w:t>, 5925–5928. https://doi.org/10.1109/IGARSS47720.2021.9554720</w:t>
      </w:r>
    </w:p>
    <w:p w14:paraId="1AC23FE3" w14:textId="77777777" w:rsidR="00FD1DE6" w:rsidRDefault="00FD1DE6" w:rsidP="009E6F79">
      <w:pPr>
        <w:pStyle w:val="Bibliography"/>
      </w:pPr>
      <w:r>
        <w:t xml:space="preserve">Cloude, S. R., &amp; Pottier, E. (1997). An entropy based classification scheme for land applications of polarimetric SAR. </w:t>
      </w:r>
      <w:r>
        <w:rPr>
          <w:i/>
          <w:iCs/>
        </w:rPr>
        <w:t>IEEE Transactions on Geoscience and Remote Sensing</w:t>
      </w:r>
      <w:r>
        <w:t xml:space="preserve">, </w:t>
      </w:r>
      <w:r>
        <w:rPr>
          <w:i/>
          <w:iCs/>
        </w:rPr>
        <w:t>35</w:t>
      </w:r>
      <w:r>
        <w:t>(1), 68–78. https://doi.org/10.1109/36.551935</w:t>
      </w:r>
    </w:p>
    <w:p w14:paraId="2919A030" w14:textId="77777777" w:rsidR="00FD1DE6" w:rsidRDefault="00FD1DE6" w:rsidP="009E6F79">
      <w:pPr>
        <w:pStyle w:val="Bibliography"/>
      </w:pPr>
      <w:r>
        <w:t xml:space="preserve">Cui, J., Zhang, X., Wang, W., &amp; Wang, L. (2020). Integration of optical and SAR remote sensing images for crop-type mapping based on a novel object-oriented feature selection method. </w:t>
      </w:r>
      <w:r>
        <w:rPr>
          <w:i/>
          <w:iCs/>
        </w:rPr>
        <w:t>International Journal of Agricultural and Biological Engineering</w:t>
      </w:r>
      <w:r>
        <w:t xml:space="preserve">, </w:t>
      </w:r>
      <w:r>
        <w:rPr>
          <w:i/>
          <w:iCs/>
        </w:rPr>
        <w:t>13</w:t>
      </w:r>
      <w:r>
        <w:t>(1), Article 1. https://doi.org/10.25165/ijabe.v13i1.5285</w:t>
      </w:r>
    </w:p>
    <w:p w14:paraId="5723182B" w14:textId="77777777" w:rsidR="00FD1DE6" w:rsidRDefault="00FD1DE6" w:rsidP="009E6F79">
      <w:pPr>
        <w:pStyle w:val="Bibliography"/>
      </w:pPr>
      <w:r>
        <w:t xml:space="preserve">Dann, J., Bennett, K. E., Bolton, W. R., &amp; Wilson, C. J. (2022). Factors Controlling a Synthetic Aperture Radar (SAR) Derived Root-Zone Soil Moisture Product over The Seward Peninsula of Alaska. </w:t>
      </w:r>
      <w:r>
        <w:rPr>
          <w:i/>
          <w:iCs/>
        </w:rPr>
        <w:t>Remote Sensing</w:t>
      </w:r>
      <w:r>
        <w:t xml:space="preserve">, </w:t>
      </w:r>
      <w:r>
        <w:rPr>
          <w:i/>
          <w:iCs/>
        </w:rPr>
        <w:t>14</w:t>
      </w:r>
      <w:r>
        <w:t>(19), Article 19. https://doi.org/10.3390/rs14194927</w:t>
      </w:r>
    </w:p>
    <w:p w14:paraId="78631571" w14:textId="77777777" w:rsidR="00FD1DE6" w:rsidRDefault="00FD1DE6" w:rsidP="009E6F79">
      <w:pPr>
        <w:pStyle w:val="Bibliography"/>
      </w:pPr>
      <w:r>
        <w:t xml:space="preserve">Dong, L., Wang, W., Jin, R., Xu, F., &amp; Zhang, Y. (2023). Surface Soil Moisture Retrieval on Qinghai-Tibetan Plateau Using Sentinel-1 Synthetic Aperture Radar Data and Machine Learning Algorithms. </w:t>
      </w:r>
      <w:r>
        <w:rPr>
          <w:i/>
          <w:iCs/>
        </w:rPr>
        <w:t>Remote Sensing</w:t>
      </w:r>
      <w:r>
        <w:t xml:space="preserve">, </w:t>
      </w:r>
      <w:r>
        <w:rPr>
          <w:i/>
          <w:iCs/>
        </w:rPr>
        <w:t>15</w:t>
      </w:r>
      <w:r>
        <w:t>(1), Article 1. https://doi.org/10.3390/rs15010153</w:t>
      </w:r>
    </w:p>
    <w:p w14:paraId="0C3A7881" w14:textId="77777777" w:rsidR="00FD1DE6" w:rsidRDefault="00FD1DE6" w:rsidP="009E6F79">
      <w:pPr>
        <w:pStyle w:val="Bibliography"/>
      </w:pPr>
      <w:r>
        <w:lastRenderedPageBreak/>
        <w:t xml:space="preserve">Feng, L., Gui, D., Han, S., Qiu, T., &amp; Wang, Y. (2024). Integrating Optical and SAR Time Series Images for Unsupervised Domain Adaptive Crop Mapping. </w:t>
      </w:r>
      <w:r>
        <w:rPr>
          <w:i/>
          <w:iCs/>
        </w:rPr>
        <w:t>Remote Sensing</w:t>
      </w:r>
      <w:r>
        <w:t xml:space="preserve">, </w:t>
      </w:r>
      <w:r>
        <w:rPr>
          <w:i/>
          <w:iCs/>
        </w:rPr>
        <w:t>16</w:t>
      </w:r>
      <w:r>
        <w:t>(8), Article 8. https://doi.org/10.3390/rs16081464</w:t>
      </w:r>
    </w:p>
    <w:p w14:paraId="3A2DA86F" w14:textId="77777777" w:rsidR="00FD1DE6" w:rsidRDefault="00FD1DE6" w:rsidP="009E6F79">
      <w:pPr>
        <w:pStyle w:val="Bibliography"/>
      </w:pPr>
      <w:r>
        <w:t xml:space="preserve">Ferrazzoli, P. (2001). </w:t>
      </w:r>
      <w:r>
        <w:rPr>
          <w:i/>
          <w:iCs/>
        </w:rPr>
        <w:t>SAR for agriculture: Advances, problems and prospects</w:t>
      </w:r>
      <w:r>
        <w:t xml:space="preserve">. </w:t>
      </w:r>
      <w:r>
        <w:rPr>
          <w:i/>
          <w:iCs/>
        </w:rPr>
        <w:t>475</w:t>
      </w:r>
      <w:r>
        <w:t>, 47–56.</w:t>
      </w:r>
    </w:p>
    <w:p w14:paraId="04A36D50" w14:textId="77777777" w:rsidR="00FD1DE6" w:rsidRDefault="00FD1DE6" w:rsidP="009E6F79">
      <w:pPr>
        <w:pStyle w:val="Bibliography"/>
      </w:pPr>
      <w:r>
        <w:t xml:space="preserve">Ferro-Famil, L., &amp; Pottier, E. (2016). 1—Synthetic Aperture Radar Imaging. In N. Baghdadi &amp; M. Zribi (Eds.), </w:t>
      </w:r>
      <w:r>
        <w:rPr>
          <w:i/>
          <w:iCs/>
        </w:rPr>
        <w:t>Microwave Remote Sensing of Land Surface</w:t>
      </w:r>
      <w:r>
        <w:t xml:space="preserve"> (pp. 1–65). Elsevier. https://doi.org/10.1016/B978-1-78548-159-8.50001-3</w:t>
      </w:r>
    </w:p>
    <w:p w14:paraId="0CA55861" w14:textId="77777777" w:rsidR="00FD1DE6" w:rsidRDefault="00FD1DE6" w:rsidP="009E6F79">
      <w:pPr>
        <w:pStyle w:val="Bibliography"/>
      </w:pPr>
      <w:r>
        <w:t xml:space="preserve">Gella, G. W., Bijker, W., &amp; Belgiu, M. (2021). Mapping crop types in complex farming areas using SAR imagery with dynamic time warping. </w:t>
      </w:r>
      <w:r>
        <w:rPr>
          <w:i/>
          <w:iCs/>
        </w:rPr>
        <w:t>ISPRS Journal of Photogrammetry and Remote Sensing</w:t>
      </w:r>
      <w:r>
        <w:t xml:space="preserve">, </w:t>
      </w:r>
      <w:r>
        <w:rPr>
          <w:i/>
          <w:iCs/>
        </w:rPr>
        <w:t>175</w:t>
      </w:r>
      <w:r>
        <w:t>, 171–183. https://doi.org/10.1016/j.isprsjprs.2021.03.004</w:t>
      </w:r>
    </w:p>
    <w:p w14:paraId="3E3C2B33" w14:textId="77777777" w:rsidR="00FD1DE6" w:rsidRDefault="00FD1DE6" w:rsidP="009E6F79">
      <w:pPr>
        <w:pStyle w:val="Bibliography"/>
      </w:pPr>
      <w:r>
        <w:t xml:space="preserve">Ghosh, P., Mandal, D., Wilfling, S., Hollberg, J., Bargiel, D., &amp; Bhattacharya, A. (2022). Synergy of optical and synthetic aperture radar data for early-stage crop yield estimation: A case study over a state of Germany. </w:t>
      </w:r>
      <w:r>
        <w:rPr>
          <w:i/>
          <w:iCs/>
        </w:rPr>
        <w:t>Geocarto International</w:t>
      </w:r>
      <w:r>
        <w:t xml:space="preserve">, </w:t>
      </w:r>
      <w:r>
        <w:rPr>
          <w:i/>
          <w:iCs/>
        </w:rPr>
        <w:t>37</w:t>
      </w:r>
      <w:r>
        <w:t>(25), 10743–10766. https://doi.org/10.1080/10106049.2022.2039306</w:t>
      </w:r>
    </w:p>
    <w:p w14:paraId="25521294" w14:textId="77777777" w:rsidR="00FD1DE6" w:rsidRDefault="00FD1DE6" w:rsidP="009E6F79">
      <w:pPr>
        <w:pStyle w:val="Bibliography"/>
      </w:pPr>
      <w:r>
        <w:t xml:space="preserve">Ghosh, S. S., Dey, S., Bhogapurapu, N., Homayouni, S., Bhattacharya, A., &amp; McNairn, H. (2022). Crop Biophysical Parameter Retrieval Using Gaussian Process Regression from C-Band Polarimetric SAR Data. </w:t>
      </w:r>
      <w:r>
        <w:rPr>
          <w:i/>
          <w:iCs/>
        </w:rPr>
        <w:t>2022 IEEE Mediterranean and Middle-East Geoscience and Remote Sensing Symposium (M2GARSS)</w:t>
      </w:r>
      <w:r>
        <w:t>, 181–184. https://doi.org/10.1109/M2GARSS52314.2022.9839744</w:t>
      </w:r>
    </w:p>
    <w:p w14:paraId="589F8371" w14:textId="77777777" w:rsidR="00FD1DE6" w:rsidRDefault="00FD1DE6" w:rsidP="009E6F79">
      <w:pPr>
        <w:pStyle w:val="Bibliography"/>
      </w:pPr>
      <w:r>
        <w:t xml:space="preserve">Gorrab, A., Ameline, M., Albergel, C., &amp; Baup, F. (2021). Use of Sentinel-1 Multi-Configuration and Multi-Temporal Series for Monitoring Parameters of Winter Wheat. </w:t>
      </w:r>
      <w:r>
        <w:rPr>
          <w:i/>
          <w:iCs/>
        </w:rPr>
        <w:t>Remote Sensing</w:t>
      </w:r>
      <w:r>
        <w:t xml:space="preserve">, </w:t>
      </w:r>
      <w:r>
        <w:rPr>
          <w:i/>
          <w:iCs/>
        </w:rPr>
        <w:t>13</w:t>
      </w:r>
      <w:r>
        <w:t>(4), Article 4. https://doi.org/10.3390/rs13040553</w:t>
      </w:r>
    </w:p>
    <w:p w14:paraId="7A82716B" w14:textId="77777777" w:rsidR="00FD1DE6" w:rsidRDefault="00FD1DE6" w:rsidP="009E6F79">
      <w:pPr>
        <w:pStyle w:val="Bibliography"/>
      </w:pPr>
      <w:r>
        <w:t xml:space="preserve">Guo, Z., Qi, W., Huang, Y., Zhao, J., Yang, H., Koo, V.-C., &amp; Li, N. (2022). Identification of Crop Type Based on C-AENN Using Time Series Sentinel-1A SAR Data. </w:t>
      </w:r>
      <w:r>
        <w:rPr>
          <w:i/>
          <w:iCs/>
        </w:rPr>
        <w:t>Remote Sensing</w:t>
      </w:r>
      <w:r>
        <w:t xml:space="preserve">, </w:t>
      </w:r>
      <w:r>
        <w:rPr>
          <w:i/>
          <w:iCs/>
        </w:rPr>
        <w:t>14</w:t>
      </w:r>
      <w:r>
        <w:t>(6), Article 6. https://doi.org/10.3390/rs14061379</w:t>
      </w:r>
    </w:p>
    <w:p w14:paraId="7946213C" w14:textId="77777777" w:rsidR="00FD1DE6" w:rsidRDefault="00FD1DE6" w:rsidP="009E6F79">
      <w:pPr>
        <w:pStyle w:val="Bibliography"/>
      </w:pPr>
      <w:r>
        <w:lastRenderedPageBreak/>
        <w:t xml:space="preserve">Hosseini, M., Becker-Reshef, I., Sahajpal, R., Fontana, L., Lafluf, P., Leale, G., Puricelli, E., Varela, M., &amp; Justice, C. (2020). Crop Yield Prediction Using Integration Of Polarimteric Synthetic Aperture Radar And Optical Data. </w:t>
      </w:r>
      <w:r>
        <w:rPr>
          <w:i/>
          <w:iCs/>
        </w:rPr>
        <w:t>2020 IEEE India Geoscience and Remote Sensing Symposium (InGARSS)</w:t>
      </w:r>
      <w:r>
        <w:t>, 17–20. https://doi.org/10.1109/InGARSS48198.2020.9358978</w:t>
      </w:r>
    </w:p>
    <w:p w14:paraId="1275F54F" w14:textId="77777777" w:rsidR="00FD1DE6" w:rsidRDefault="00FD1DE6" w:rsidP="009E6F79">
      <w:pPr>
        <w:pStyle w:val="Bibliography"/>
      </w:pPr>
      <w:r>
        <w:t xml:space="preserve">Hosseini, M., Becker-Reshef, I., Sahajpal, R., Lafluf, P., Leale, G., Puricelli, E., Skakun, S., &amp; McNairn, H. (2022). SOYBEAN YIELD FORECAST USING DUAL-POLARIMETRIC C-BAND SYNTHETIC APERTURE RADAR. </w:t>
      </w:r>
      <w:r>
        <w:rPr>
          <w:i/>
          <w:iCs/>
        </w:rPr>
        <w:t>ISPRS Annals of the Photogrammetry, Remote Sensing and Spatial Information Sciences</w:t>
      </w:r>
      <w:r>
        <w:t xml:space="preserve">, </w:t>
      </w:r>
      <w:r>
        <w:rPr>
          <w:i/>
          <w:iCs/>
        </w:rPr>
        <w:t>V-3–2022</w:t>
      </w:r>
      <w:r>
        <w:t>, 405–410. https://doi.org/10.5194/isprs-annals-V-3-2022-405-2022</w:t>
      </w:r>
    </w:p>
    <w:p w14:paraId="52508A93" w14:textId="77777777" w:rsidR="00FD1DE6" w:rsidRDefault="00FD1DE6" w:rsidP="009E6F79">
      <w:pPr>
        <w:pStyle w:val="Bibliography"/>
      </w:pPr>
      <w:r>
        <w:t xml:space="preserve">Jain, V., Saxena, S., Dubey, S., Choudhary, K., Sehgal, S., Neetu, &amp; Ray, S. S. (2019). RICE (KHARIF) PRODUCTION ESTIMATION USING SAR DATA OF DIFFERENT SATELLITES AND YIELD MODELS: A COMPARATIVE ANALYSIS OF THE ESTIMATES GENERATED UNDER FASAL PROJECT. </w:t>
      </w:r>
      <w:r>
        <w:rPr>
          <w:i/>
          <w:iCs/>
        </w:rPr>
        <w:t>The International Archives of the Photogrammetry, Remote Sensing and Spatial Information Sciences</w:t>
      </w:r>
      <w:r>
        <w:t xml:space="preserve">, </w:t>
      </w:r>
      <w:r>
        <w:rPr>
          <w:i/>
          <w:iCs/>
        </w:rPr>
        <w:t>XLII-3-W6</w:t>
      </w:r>
      <w:r>
        <w:t>, 99–107. https://doi.org/10.5194/isprs-archives-XLII-3-W6-99-2019</w:t>
      </w:r>
    </w:p>
    <w:p w14:paraId="76E1100D" w14:textId="77777777" w:rsidR="00FD1DE6" w:rsidRDefault="00FD1DE6" w:rsidP="009E6F79">
      <w:pPr>
        <w:pStyle w:val="Bibliography"/>
      </w:pPr>
      <w:r>
        <w:t xml:space="preserve">Khose, S. B., &amp; Mailapalli, D. R. (2024). Spatial mapping of soil moisture content using very-high resolution UAV-based multispectral image analytics. </w:t>
      </w:r>
      <w:r>
        <w:rPr>
          <w:i/>
          <w:iCs/>
        </w:rPr>
        <w:t>Smart Agricultural Technology</w:t>
      </w:r>
      <w:r>
        <w:t xml:space="preserve">, </w:t>
      </w:r>
      <w:r>
        <w:rPr>
          <w:i/>
          <w:iCs/>
        </w:rPr>
        <w:t>8</w:t>
      </w:r>
      <w:r>
        <w:t>, 100467. https://doi.org/10.1016/j.atech.2024.100467</w:t>
      </w:r>
    </w:p>
    <w:p w14:paraId="3331BD15" w14:textId="77777777" w:rsidR="00FD1DE6" w:rsidRDefault="00FD1DE6" w:rsidP="009E6F79">
      <w:pPr>
        <w:pStyle w:val="Bibliography"/>
      </w:pPr>
      <w:r>
        <w:t xml:space="preserve">Khose, S. B., Mailapalli, D. R., Biswal, S., &amp; Chatterjee, C. (2022). UAV-based multispectral image analytics for generating crop coefficient maps for rice. </w:t>
      </w:r>
      <w:r>
        <w:rPr>
          <w:i/>
          <w:iCs/>
        </w:rPr>
        <w:t>Arabian Journal of Geosciences</w:t>
      </w:r>
      <w:r>
        <w:t xml:space="preserve">, </w:t>
      </w:r>
      <w:r>
        <w:rPr>
          <w:i/>
          <w:iCs/>
        </w:rPr>
        <w:t>15</w:t>
      </w:r>
      <w:r>
        <w:t>(22), 1681. https://doi.org/10.1007/s12517-022-10961-2</w:t>
      </w:r>
    </w:p>
    <w:p w14:paraId="162F99EF" w14:textId="77777777" w:rsidR="00FD1DE6" w:rsidRDefault="00FD1DE6" w:rsidP="009E6F79">
      <w:pPr>
        <w:pStyle w:val="Bibliography"/>
      </w:pPr>
      <w:r>
        <w:t xml:space="preserve">Kobayashi, S., &amp; Ide, H. (2022). Rice Crop Monitoring Using Sentinel-1 SAR Data: A Case Study in Saku, Japan. </w:t>
      </w:r>
      <w:r>
        <w:rPr>
          <w:i/>
          <w:iCs/>
        </w:rPr>
        <w:t>Remote Sensing</w:t>
      </w:r>
      <w:r>
        <w:t xml:space="preserve">, </w:t>
      </w:r>
      <w:r>
        <w:rPr>
          <w:i/>
          <w:iCs/>
        </w:rPr>
        <w:t>14</w:t>
      </w:r>
      <w:r>
        <w:t>(14), Article 14. https://doi.org/10.3390/rs14143254</w:t>
      </w:r>
    </w:p>
    <w:p w14:paraId="3B312E5B" w14:textId="77777777" w:rsidR="00FD1DE6" w:rsidRDefault="00FD1DE6" w:rsidP="009E6F79">
      <w:pPr>
        <w:pStyle w:val="Bibliography"/>
      </w:pPr>
      <w:r>
        <w:t xml:space="preserve">Lai, K., Xie, Q., Dou, Q., &amp; Zhao, Q. (2021). Comparison of Fully and Dual Multi-temporal C-band PolSAR Observations for Crop Classification. </w:t>
      </w:r>
      <w:r>
        <w:rPr>
          <w:i/>
          <w:iCs/>
        </w:rPr>
        <w:t>2021 SAR in Big Data Era (BIGSARDATA)</w:t>
      </w:r>
      <w:r>
        <w:t>, 1–4. https://doi.org/10.1109/BIGSARDATA53212.2021.9574407</w:t>
      </w:r>
    </w:p>
    <w:p w14:paraId="68CC2C4D" w14:textId="77777777" w:rsidR="00FD1DE6" w:rsidRDefault="00FD1DE6" w:rsidP="009E6F79">
      <w:pPr>
        <w:pStyle w:val="Bibliography"/>
      </w:pPr>
      <w:r>
        <w:lastRenderedPageBreak/>
        <w:t xml:space="preserve">Lishan, Z., Manchun, L. I., Yang, W. U., Nan, X. I. A., &amp; Liang, C. (2015). Cropland extraction using SAR time series image. </w:t>
      </w:r>
      <w:r>
        <w:rPr>
          <w:i/>
          <w:iCs/>
        </w:rPr>
        <w:t>PROGRESS IN GEOGRAPHY</w:t>
      </w:r>
      <w:r>
        <w:t xml:space="preserve">, </w:t>
      </w:r>
      <w:r>
        <w:rPr>
          <w:i/>
          <w:iCs/>
        </w:rPr>
        <w:t>34</w:t>
      </w:r>
      <w:r>
        <w:t>(7), Article 7. https://doi.org/10.18306/dlkxjz.2015.07.005</w:t>
      </w:r>
    </w:p>
    <w:p w14:paraId="7BCC7E9B" w14:textId="77777777" w:rsidR="00FD1DE6" w:rsidRDefault="00FD1DE6" w:rsidP="009E6F79">
      <w:pPr>
        <w:pStyle w:val="Bibliography"/>
      </w:pPr>
      <w:r>
        <w:t xml:space="preserve">Liu, C., Chen, Z., Shao, Y., Chen, J., Hasi, T., &amp; Pan, H. (2019). Research advances of SAR remote sensing for agriculture applications: A review. </w:t>
      </w:r>
      <w:r>
        <w:rPr>
          <w:i/>
          <w:iCs/>
        </w:rPr>
        <w:t>Journal of Integrative Agriculture</w:t>
      </w:r>
      <w:r>
        <w:t xml:space="preserve">, </w:t>
      </w:r>
      <w:r>
        <w:rPr>
          <w:i/>
          <w:iCs/>
        </w:rPr>
        <w:t>18</w:t>
      </w:r>
      <w:r>
        <w:t>(3), 506–525. https://doi.org/10.1016/S2095-3119(18)62016-7</w:t>
      </w:r>
    </w:p>
    <w:p w14:paraId="6F21EB14" w14:textId="77777777" w:rsidR="00FD1DE6" w:rsidRDefault="00FD1DE6" w:rsidP="009E6F79">
      <w:pPr>
        <w:pStyle w:val="Bibliography"/>
      </w:pPr>
      <w:r>
        <w:t xml:space="preserve">LIU Chang-an, C. Z. (2019). Research advances of SAR remote sensing for agriculture applications: A review. </w:t>
      </w:r>
      <w:r>
        <w:rPr>
          <w:i/>
          <w:iCs/>
        </w:rPr>
        <w:t>Journal of Integrative Agriculture</w:t>
      </w:r>
      <w:r>
        <w:t xml:space="preserve">, </w:t>
      </w:r>
      <w:r>
        <w:rPr>
          <w:i/>
          <w:iCs/>
        </w:rPr>
        <w:t>18</w:t>
      </w:r>
      <w:r>
        <w:t>(3), 506–525. https://doi.org/10.1016/S2095-3119(18)62016-7</w:t>
      </w:r>
    </w:p>
    <w:p w14:paraId="03445854" w14:textId="77777777" w:rsidR="00FD1DE6" w:rsidRDefault="00FD1DE6" w:rsidP="009E6F79">
      <w:pPr>
        <w:pStyle w:val="Bibliography"/>
      </w:pPr>
      <w:r>
        <w:t xml:space="preserve">Liu, Y., Wang, L., Zhu, S., Zhou, X., Liu, J., &amp; Xie, B. (2024). Agricultural Application Prospect of Fully Polarimetric and Quantification S-Band SAR Subsystem in Chinese High-Resolution Aerial Remote Sensing System. </w:t>
      </w:r>
      <w:r>
        <w:rPr>
          <w:i/>
          <w:iCs/>
        </w:rPr>
        <w:t>Sensors</w:t>
      </w:r>
      <w:r>
        <w:t xml:space="preserve">, </w:t>
      </w:r>
      <w:r>
        <w:rPr>
          <w:i/>
          <w:iCs/>
        </w:rPr>
        <w:t>24</w:t>
      </w:r>
      <w:r>
        <w:t>(1), Article 1. https://doi.org/10.3390/s24010236</w:t>
      </w:r>
    </w:p>
    <w:p w14:paraId="6FFD3DF1" w14:textId="77777777" w:rsidR="00FD1DE6" w:rsidRDefault="00FD1DE6" w:rsidP="009E6F79">
      <w:pPr>
        <w:pStyle w:val="Bibliography"/>
      </w:pPr>
      <w:r>
        <w:t xml:space="preserve">Luo, D., Wen, X., &amp; Li, S. (2023). An improved method for estimating soil moisture over cropland using SAR and optical data. </w:t>
      </w:r>
      <w:r>
        <w:rPr>
          <w:i/>
          <w:iCs/>
        </w:rPr>
        <w:t>Earth Science Informatics</w:t>
      </w:r>
      <w:r>
        <w:t xml:space="preserve">, </w:t>
      </w:r>
      <w:r>
        <w:rPr>
          <w:i/>
          <w:iCs/>
        </w:rPr>
        <w:t>16</w:t>
      </w:r>
      <w:r>
        <w:t>(2), 1909–1916. https://doi.org/10.1007/s12145-023-00996-8</w:t>
      </w:r>
    </w:p>
    <w:p w14:paraId="613E45EE" w14:textId="77777777" w:rsidR="00FD1DE6" w:rsidRDefault="00FD1DE6" w:rsidP="009E6F79">
      <w:pPr>
        <w:pStyle w:val="Bibliography"/>
      </w:pPr>
      <w:r>
        <w:t xml:space="preserve">Mandal, D., Kumar, V., Lopez-Sanchez, J. M., Rao, Y. S., McNairn, H., Bhattacharya, A., &amp; Mitchell, S. (2022). Chapter 16—A processing chain for estimating crop biophysical parameters using temporal Sentinel-1 synthetic aperture radar data in cloud computing framework. In P. K. Srivastava, D. K. Gupta, T. Islam, D. Han, &amp; R. Prasad (Eds.), </w:t>
      </w:r>
      <w:r>
        <w:rPr>
          <w:i/>
          <w:iCs/>
        </w:rPr>
        <w:t>Radar Remote Sensing</w:t>
      </w:r>
      <w:r>
        <w:t xml:space="preserve"> (pp. 309–325). Elsevier. https://doi.org/10.1016/B978-0-12-823457-0.00011-2</w:t>
      </w:r>
    </w:p>
    <w:p w14:paraId="2D0DA449" w14:textId="77777777" w:rsidR="00FD1DE6" w:rsidRDefault="00FD1DE6" w:rsidP="009E6F79">
      <w:pPr>
        <w:pStyle w:val="Bibliography"/>
      </w:pPr>
      <w:r>
        <w:t xml:space="preserve">Nasirzadehdizaji, R., Sanli, F. B., &amp; Cakir, Z. (2019). APPLICATION OF SENTINEL-1 MULTI-TEMPORAL DATA FOR CROP MONITORING AND MAPPING. </w:t>
      </w:r>
      <w:r>
        <w:rPr>
          <w:i/>
          <w:iCs/>
        </w:rPr>
        <w:t>The International Archives of the Photogrammetry, Remote Sensing and Spatial Information Sciences</w:t>
      </w:r>
      <w:r>
        <w:t xml:space="preserve">, </w:t>
      </w:r>
      <w:r>
        <w:rPr>
          <w:i/>
          <w:iCs/>
        </w:rPr>
        <w:t>XLII-4-W18</w:t>
      </w:r>
      <w:r>
        <w:t>, 803–807. https://doi.org/10.5194/isprs-archives-XLII-4-W18-803-2019</w:t>
      </w:r>
    </w:p>
    <w:p w14:paraId="7F6462C7" w14:textId="77777777" w:rsidR="00FD1DE6" w:rsidRDefault="00FD1DE6" w:rsidP="009E6F79">
      <w:pPr>
        <w:pStyle w:val="Bibliography"/>
      </w:pPr>
      <w:r>
        <w:lastRenderedPageBreak/>
        <w:t xml:space="preserve">Nasirzadehdizaji, R., Sanli, F. B., Cakir, Z., &amp; Sertel, E. (2019). Crop Mapping Improvement by Combination of Optical and SAR datasets. </w:t>
      </w:r>
      <w:r>
        <w:rPr>
          <w:i/>
          <w:iCs/>
        </w:rPr>
        <w:t>2019 8th International Conference on Agro-Geoinformatics (Agro-Geoinformatics)</w:t>
      </w:r>
      <w:r>
        <w:t>, 1–6. https://doi.org/10.1109/Agro-Geoinformatics.2019.8820604</w:t>
      </w:r>
    </w:p>
    <w:p w14:paraId="492E5977" w14:textId="77777777" w:rsidR="00FD1DE6" w:rsidRDefault="00FD1DE6" w:rsidP="009E6F79">
      <w:pPr>
        <w:pStyle w:val="Bibliography"/>
      </w:pPr>
      <w:r>
        <w:t xml:space="preserve">Paloscia, S., Fontanelli, G., Lapini, A., Santi, E., Pettinato, S., Notarnicola, C., Chiarito, E., Cuozzo, G., Tapete, D., &amp; Cigna, F. (2020). SAR multi-frequency observations of vegetation in agricultural and mountain areas. </w:t>
      </w:r>
      <w:r>
        <w:rPr>
          <w:i/>
          <w:iCs/>
        </w:rPr>
        <w:t>2020 XXXIIIrd General Assembly and Scientific Symposium of the International Union of Radio Science</w:t>
      </w:r>
      <w:r>
        <w:t>, 1–2. https://doi.org/10.23919/URSIGASS49373.2020.9232372</w:t>
      </w:r>
    </w:p>
    <w:p w14:paraId="122AF6BC" w14:textId="77777777" w:rsidR="00FD1DE6" w:rsidRDefault="00FD1DE6" w:rsidP="009E6F79">
      <w:pPr>
        <w:pStyle w:val="Bibliography"/>
      </w:pPr>
      <w:r>
        <w:t xml:space="preserve">Paloscia, S., Santi, E., Pettinato, S., Lapini, A., Fontanelli, G., Pilia, S., Baroni, F., Ramat, G., Santurri, L., Notarnicola, C., De Gregorio, L., Cuozzo, G., Tapete, D., &amp; Cigna, F. (2022). Multifrequency SAR Data for Estimating Snow, Soil and Vegetation Parameters. </w:t>
      </w:r>
      <w:r>
        <w:rPr>
          <w:i/>
          <w:iCs/>
        </w:rPr>
        <w:t>IGARSS 2022 - 2022 IEEE International Geoscience and Remote Sensing Symposium</w:t>
      </w:r>
      <w:r>
        <w:t>, 5180–5183. https://doi.org/10.1109/IGARSS46834.2022.9884859</w:t>
      </w:r>
    </w:p>
    <w:p w14:paraId="15484F3C" w14:textId="77777777" w:rsidR="00FD1DE6" w:rsidRDefault="00FD1DE6" w:rsidP="009E6F79">
      <w:pPr>
        <w:pStyle w:val="Bibliography"/>
      </w:pPr>
      <w:r>
        <w:t xml:space="preserve">Parag, M., Lottering, R., Peerbhay, K., Agjee, N., &amp; Poona, N. (2024). The use of synthetic aperture radar technology for crop biomass monitoring: A systematic review. </w:t>
      </w:r>
      <w:r>
        <w:rPr>
          <w:i/>
          <w:iCs/>
        </w:rPr>
        <w:t>Remote Sensing Applications: Society and Environment</w:t>
      </w:r>
      <w:r>
        <w:t xml:space="preserve">, </w:t>
      </w:r>
      <w:r>
        <w:rPr>
          <w:i/>
          <w:iCs/>
        </w:rPr>
        <w:t>33</w:t>
      </w:r>
      <w:r>
        <w:t>, 101107. https://doi.org/10.1016/j.rsase.2023.101107</w:t>
      </w:r>
    </w:p>
    <w:p w14:paraId="12146879" w14:textId="77777777" w:rsidR="00FD1DE6" w:rsidRDefault="00FD1DE6" w:rsidP="009E6F79">
      <w:pPr>
        <w:pStyle w:val="Bibliography"/>
      </w:pPr>
      <w:r>
        <w:t xml:space="preserve">Parks, S. M. (2012). SYNTHETIC APERTURE RADAR (SAR) AND OPTICAL IMAGERY DATA FUSION: CROP YIELD ANALYSIS IN SOUTHEAST ASIA. </w:t>
      </w:r>
      <w:r>
        <w:rPr>
          <w:i/>
          <w:iCs/>
        </w:rPr>
        <w:t>The International Archives of the Photogrammetry, Remote Sensing and Spatial Information Sciences</w:t>
      </w:r>
      <w:r>
        <w:t xml:space="preserve">, </w:t>
      </w:r>
      <w:r>
        <w:rPr>
          <w:i/>
          <w:iCs/>
        </w:rPr>
        <w:t>XXXIX-B7</w:t>
      </w:r>
      <w:r>
        <w:t>, 403–406. https://doi.org/10.5194/isprsarchives-XXXIX-B7-403-2012</w:t>
      </w:r>
    </w:p>
    <w:p w14:paraId="33F89BDC" w14:textId="77777777" w:rsidR="00FD1DE6" w:rsidRDefault="00FD1DE6" w:rsidP="009E6F79">
      <w:pPr>
        <w:pStyle w:val="Bibliography"/>
      </w:pPr>
      <w:r>
        <w:t xml:space="preserve">Pazhanivelan, S., Ragunath, K. P., Sudarmanian, N. S., Kumaraperumal, R., Setiyono, T., &amp; Quicho, E. D. (2019). INTEGRATING TIME-SERIES SAR DATA AND ORYZA CROP GROWTH MODEL IN RICE AREA MAPPING AND YIELD ESTIMATION FOR CROP INSURANCES. </w:t>
      </w:r>
      <w:r>
        <w:rPr>
          <w:i/>
          <w:iCs/>
        </w:rPr>
        <w:t xml:space="preserve">The International Archives of the </w:t>
      </w:r>
      <w:r>
        <w:rPr>
          <w:i/>
          <w:iCs/>
        </w:rPr>
        <w:lastRenderedPageBreak/>
        <w:t>Photogrammetry, Remote Sensing and Spatial Information Sciences</w:t>
      </w:r>
      <w:r>
        <w:t xml:space="preserve">, </w:t>
      </w:r>
      <w:r>
        <w:rPr>
          <w:i/>
          <w:iCs/>
        </w:rPr>
        <w:t>XLII-3-W6</w:t>
      </w:r>
      <w:r>
        <w:t>, 239–243. https://doi.org/10.5194/isprs-archives-XLII-3-W6-239-2019</w:t>
      </w:r>
    </w:p>
    <w:p w14:paraId="63801FB6" w14:textId="77777777" w:rsidR="00FD1DE6" w:rsidRDefault="00FD1DE6" w:rsidP="009E6F79">
      <w:pPr>
        <w:pStyle w:val="Bibliography"/>
      </w:pPr>
      <w:r>
        <w:t xml:space="preserve">Phung, H. P., Nguyen, L. D., Vu, N. V. A., Thanh, N. K., &amp; Trung, L. V. (2022). Application of multi-temporal Sentinel-1 SAR data for yield estimation of rice crops in An Giang, Vietnam. </w:t>
      </w:r>
      <w:r>
        <w:rPr>
          <w:i/>
          <w:iCs/>
        </w:rPr>
        <w:t>IOP Conference Series: Earth and Environmental Science</w:t>
      </w:r>
      <w:r>
        <w:t xml:space="preserve">, </w:t>
      </w:r>
      <w:r>
        <w:rPr>
          <w:i/>
          <w:iCs/>
        </w:rPr>
        <w:t>964</w:t>
      </w:r>
      <w:r>
        <w:t>(1), 012007. https://doi.org/10.1088/1755-1315/964/1/012007</w:t>
      </w:r>
    </w:p>
    <w:p w14:paraId="454D6C52" w14:textId="77777777" w:rsidR="00FD1DE6" w:rsidRDefault="00FD1DE6" w:rsidP="009E6F79">
      <w:pPr>
        <w:pStyle w:val="Bibliography"/>
      </w:pPr>
      <w:r>
        <w:t xml:space="preserve">Rejeb, A., Abdollahi, A., Rejeb, K., &amp; Treiblmaier, H. (2022). Drones in agriculture: A review and bibliometric analysis. </w:t>
      </w:r>
      <w:r>
        <w:rPr>
          <w:i/>
          <w:iCs/>
        </w:rPr>
        <w:t>Computers and Electronics in Agriculture</w:t>
      </w:r>
      <w:r>
        <w:t xml:space="preserve">, </w:t>
      </w:r>
      <w:r>
        <w:rPr>
          <w:i/>
          <w:iCs/>
        </w:rPr>
        <w:t>198</w:t>
      </w:r>
      <w:r>
        <w:t>, 107017. https://doi.org/10.1016/j.compag.2022.107017</w:t>
      </w:r>
    </w:p>
    <w:p w14:paraId="46417283" w14:textId="77777777" w:rsidR="00FD1DE6" w:rsidRDefault="00FD1DE6" w:rsidP="009E6F79">
      <w:pPr>
        <w:pStyle w:val="Bibliography"/>
      </w:pPr>
      <w:r>
        <w:t xml:space="preserve">Sahu, H., &amp; Sahu, R. (2023). Synthetic Aperture Radar Remote Sensing for Crop Classification. </w:t>
      </w:r>
      <w:r>
        <w:rPr>
          <w:i/>
          <w:iCs/>
        </w:rPr>
        <w:t>International Journal of Plant &amp; Soil Science</w:t>
      </w:r>
      <w:r>
        <w:t xml:space="preserve">, </w:t>
      </w:r>
      <w:r>
        <w:rPr>
          <w:i/>
          <w:iCs/>
        </w:rPr>
        <w:t>35</w:t>
      </w:r>
      <w:r>
        <w:t>(12), 9–16. https://doi.org/10.9734/ijpss/2023/v35i122961</w:t>
      </w:r>
    </w:p>
    <w:p w14:paraId="57D2D492" w14:textId="77777777" w:rsidR="00FD1DE6" w:rsidRDefault="00FD1DE6" w:rsidP="009E6F79">
      <w:pPr>
        <w:pStyle w:val="Bibliography"/>
      </w:pPr>
      <w:r>
        <w:t xml:space="preserve">Sekozawa, T. (2010). A fully automated water management system for large rice paddies. In </w:t>
      </w:r>
      <w:r>
        <w:rPr>
          <w:i/>
          <w:iCs/>
        </w:rPr>
        <w:t>International Conference on Systems—Proceedings</w:t>
      </w:r>
      <w:r>
        <w:t xml:space="preserve"> (Vol. 1, p. 330).</w:t>
      </w:r>
    </w:p>
    <w:p w14:paraId="4E31BBBB" w14:textId="77777777" w:rsidR="00FD1DE6" w:rsidRDefault="00FD1DE6" w:rsidP="009E6F79">
      <w:pPr>
        <w:pStyle w:val="Bibliography"/>
      </w:pPr>
      <w:r>
        <w:t xml:space="preserve">Setiyono, T., Quicho, E., Gatti, L., Campos-Taberner, M., Busetto, L., Collivignarelli, F., García-Haro, F., Boschetti, M., Khan, N., &amp; Holecz, F. (2018). Spatial Rice Yield Estimation Based on MODIS and Sentinel-1 SAR Data and ORYZA Crop Growth Model. </w:t>
      </w:r>
      <w:r>
        <w:rPr>
          <w:i/>
          <w:iCs/>
        </w:rPr>
        <w:t>Remote Sensing</w:t>
      </w:r>
      <w:r>
        <w:t xml:space="preserve">, </w:t>
      </w:r>
      <w:r>
        <w:rPr>
          <w:i/>
          <w:iCs/>
        </w:rPr>
        <w:t>10</w:t>
      </w:r>
      <w:r>
        <w:t>(2), 293. https://doi.org/10.3390/rs10020293</w:t>
      </w:r>
    </w:p>
    <w:p w14:paraId="64FBD4D7" w14:textId="77777777" w:rsidR="00FD1DE6" w:rsidRDefault="00FD1DE6" w:rsidP="009E6F79">
      <w:pPr>
        <w:pStyle w:val="Bibliography"/>
      </w:pPr>
      <w:r>
        <w:t xml:space="preserve">Shaik, S., Kishor, K. S., &amp; Dodamani, B. M. (2023). Analysis of Discrete Wavelet Transforms for Different Crops using Sentinel-1 SAR data. </w:t>
      </w:r>
      <w:r>
        <w:rPr>
          <w:i/>
          <w:iCs/>
        </w:rPr>
        <w:t>2023 2nd International Conference for Innovation in Technology (INOCON)</w:t>
      </w:r>
      <w:r>
        <w:t>, 1–6. https://doi.org/10.1109/INOCON57975.2023.10101008</w:t>
      </w:r>
    </w:p>
    <w:p w14:paraId="2C212921" w14:textId="77777777" w:rsidR="00FD1DE6" w:rsidRDefault="00FD1DE6" w:rsidP="009E6F79">
      <w:pPr>
        <w:pStyle w:val="Bibliography"/>
      </w:pPr>
      <w:r>
        <w:t xml:space="preserve">Shang, J., Liu, J., Chen, Z., McNairn, H., Davidson, A., Shang, J., Liu, J., Chen, Z., McNairn, H., &amp; Davidson, A. (2022). Recent Advancement of Synthetic Aperture Radar (SAR) Systems and Their Applications to Crop Growth Monitoring. In </w:t>
      </w:r>
      <w:r>
        <w:rPr>
          <w:i/>
          <w:iCs/>
        </w:rPr>
        <w:t>Recent Remote Sensing Sensor Applications—</w:t>
      </w:r>
      <w:r>
        <w:rPr>
          <w:i/>
          <w:iCs/>
        </w:rPr>
        <w:lastRenderedPageBreak/>
        <w:t>Satellites and Unmanned Aerial Vehicles (UAVs)</w:t>
      </w:r>
      <w:r>
        <w:t>. IntechOpen. https://doi.org/10.5772/intechopen.102917</w:t>
      </w:r>
    </w:p>
    <w:p w14:paraId="0F33957B" w14:textId="77777777" w:rsidR="00FD1DE6" w:rsidRDefault="00FD1DE6" w:rsidP="009E6F79">
      <w:pPr>
        <w:pStyle w:val="Bibliography"/>
      </w:pPr>
      <w:r>
        <w:t xml:space="preserve">Shang, J., Liu, J., Poncos, V., Geng, X., Qian, B., Chen, Q., Dong, T., Macdonald, D., Martin, T., Kovacs, J., &amp; Walters, D. (2020). Detection of Crop Seeding and Harvest through Analysis of Time-Series Sentinel-1 Interferometric SAR Data. </w:t>
      </w:r>
      <w:r>
        <w:rPr>
          <w:i/>
          <w:iCs/>
        </w:rPr>
        <w:t>Remote Sensing</w:t>
      </w:r>
      <w:r>
        <w:t xml:space="preserve">, </w:t>
      </w:r>
      <w:r>
        <w:rPr>
          <w:i/>
          <w:iCs/>
        </w:rPr>
        <w:t>12</w:t>
      </w:r>
      <w:r>
        <w:t>(10), Article 10. https://doi.org/10.3390/rs12101551</w:t>
      </w:r>
    </w:p>
    <w:p w14:paraId="48FA55E4" w14:textId="77777777" w:rsidR="00FD1DE6" w:rsidRDefault="00FD1DE6" w:rsidP="009E6F79">
      <w:pPr>
        <w:pStyle w:val="Bibliography"/>
      </w:pPr>
      <w:r>
        <w:t xml:space="preserve">Shi, X., Zhang, L., Tang, M., Li, M., &amp; Liao, M. (2017). Investigating a reservoir bank slope displacement history with multi-frequency satellite SAR data. </w:t>
      </w:r>
      <w:r>
        <w:rPr>
          <w:i/>
          <w:iCs/>
        </w:rPr>
        <w:t>Landslides</w:t>
      </w:r>
      <w:r>
        <w:t xml:space="preserve">, </w:t>
      </w:r>
      <w:r>
        <w:rPr>
          <w:i/>
          <w:iCs/>
        </w:rPr>
        <w:t>14</w:t>
      </w:r>
      <w:r>
        <w:t>, 1–13. https://doi.org/10.1007/s10346-017-0846-3</w:t>
      </w:r>
    </w:p>
    <w:p w14:paraId="46BDED3C" w14:textId="77777777" w:rsidR="00FD1DE6" w:rsidRDefault="00FD1DE6" w:rsidP="009E6F79">
      <w:pPr>
        <w:pStyle w:val="Bibliography"/>
      </w:pPr>
      <w:r>
        <w:t xml:space="preserve">Singh, G., Das, N. N., Colliander, A., Entekhabi, D., &amp; Yueh, S. H. (2023). Impact of SAR-based vegetation attributes on the SMAP high-resolution soil moisture product. </w:t>
      </w:r>
      <w:r>
        <w:rPr>
          <w:i/>
          <w:iCs/>
        </w:rPr>
        <w:t>Remote Sensing of Environment</w:t>
      </w:r>
      <w:r>
        <w:t xml:space="preserve">, </w:t>
      </w:r>
      <w:r>
        <w:rPr>
          <w:i/>
          <w:iCs/>
        </w:rPr>
        <w:t>298</w:t>
      </w:r>
      <w:r>
        <w:t>, 113826. https://doi.org/10.1016/j.rse.2023.113826</w:t>
      </w:r>
    </w:p>
    <w:p w14:paraId="7F42F5BA" w14:textId="77777777" w:rsidR="00FD1DE6" w:rsidRDefault="00FD1DE6" w:rsidP="009E6F79">
      <w:pPr>
        <w:pStyle w:val="Bibliography"/>
      </w:pPr>
      <w:r>
        <w:t xml:space="preserve">Sishodia, R. P., Ray, R. L., &amp; Singh, S. K. (2020). Applications of Remote Sensing in Precision Agriculture: A Review. </w:t>
      </w:r>
      <w:r>
        <w:rPr>
          <w:i/>
          <w:iCs/>
        </w:rPr>
        <w:t>Remote Sensing</w:t>
      </w:r>
      <w:r>
        <w:t xml:space="preserve">, </w:t>
      </w:r>
      <w:r>
        <w:rPr>
          <w:i/>
          <w:iCs/>
        </w:rPr>
        <w:t>12</w:t>
      </w:r>
      <w:r>
        <w:t>(19), Article 19. https://doi.org/10.3390/rs12193136</w:t>
      </w:r>
    </w:p>
    <w:p w14:paraId="46D9E618" w14:textId="77777777" w:rsidR="00FD1DE6" w:rsidRDefault="00FD1DE6" w:rsidP="009E6F79">
      <w:pPr>
        <w:pStyle w:val="Bibliography"/>
      </w:pPr>
      <w:r>
        <w:t xml:space="preserve">Son, N.-T., Chen, C.-F., Chen, C.-R., Toscano, P., Cheng, Y.-S., Guo, H.-Y., &amp; Syu, C.-H. (2021). A phenological object-based approach for rice crop classification using time-series Sentinel-1 Synthetic Aperture Radar (SAR) data in Taiwan. </w:t>
      </w:r>
      <w:r>
        <w:rPr>
          <w:i/>
          <w:iCs/>
        </w:rPr>
        <w:t>International Journal of Remote Sensing</w:t>
      </w:r>
      <w:r>
        <w:t xml:space="preserve">, </w:t>
      </w:r>
      <w:r>
        <w:rPr>
          <w:i/>
          <w:iCs/>
        </w:rPr>
        <w:t>42</w:t>
      </w:r>
      <w:r>
        <w:t>(7), 2722–2739. https://doi.org/10.1080/01431161.2020.1862440</w:t>
      </w:r>
    </w:p>
    <w:p w14:paraId="305CF492" w14:textId="77777777" w:rsidR="00FD1DE6" w:rsidRDefault="00FD1DE6" w:rsidP="009E6F79">
      <w:pPr>
        <w:pStyle w:val="Bibliography"/>
      </w:pPr>
      <w:r>
        <w:t xml:space="preserve">Sriram, M., Ramesh Kumar, P., Hussain, S., &amp; Sailaja, K. L. (2023). SMMap: Soil Moisture Content Mapping/Estimation Using Synthetic Aperture Radar (SAR) Data. </w:t>
      </w:r>
      <w:r>
        <w:rPr>
          <w:i/>
          <w:iCs/>
        </w:rPr>
        <w:t>2023 5th International Conference on Smart Systems and Inventive Technology (ICSSIT)</w:t>
      </w:r>
      <w:r>
        <w:t>, 337–343. https://doi.org/10.1109/ICSSIT55814.2023.10060918</w:t>
      </w:r>
    </w:p>
    <w:p w14:paraId="791F544F" w14:textId="77777777" w:rsidR="00FD1DE6" w:rsidRDefault="00FD1DE6" w:rsidP="009E6F79">
      <w:pPr>
        <w:pStyle w:val="Bibliography"/>
      </w:pPr>
      <w:r>
        <w:t xml:space="preserve">Sudiana, D., Lestari, A. I., Riyanto, I., Rizkinia, M., Arief, R., Prabuwono, A. S., &amp; Sri Sumantyo, J. T. (2023). A Hybrid Convolutional Neural Network and Random Forest for Burned Area Identification with </w:t>
      </w:r>
      <w:r>
        <w:lastRenderedPageBreak/>
        <w:t xml:space="preserve">Optical and Synthetic Aperture Radar (SAR) Data. </w:t>
      </w:r>
      <w:r>
        <w:rPr>
          <w:i/>
          <w:iCs/>
        </w:rPr>
        <w:t>Remote Sensing</w:t>
      </w:r>
      <w:r>
        <w:t xml:space="preserve">, </w:t>
      </w:r>
      <w:r>
        <w:rPr>
          <w:i/>
          <w:iCs/>
        </w:rPr>
        <w:t>15</w:t>
      </w:r>
      <w:r>
        <w:t>(3), Article 3. https://doi.org/10.3390/rs15030728</w:t>
      </w:r>
    </w:p>
    <w:p w14:paraId="41F261A5" w14:textId="77777777" w:rsidR="00FD1DE6" w:rsidRDefault="00FD1DE6" w:rsidP="009E6F79">
      <w:pPr>
        <w:pStyle w:val="Bibliography"/>
      </w:pPr>
      <w:r>
        <w:t xml:space="preserve">Tsouros, D. C., Bibi, S., &amp; Sarigiannidis, P. G. (2019). A Review on UAV-Based Applications for Precision Agriculture. </w:t>
      </w:r>
      <w:r>
        <w:rPr>
          <w:i/>
          <w:iCs/>
        </w:rPr>
        <w:t>Information</w:t>
      </w:r>
      <w:r>
        <w:t xml:space="preserve">, </w:t>
      </w:r>
      <w:r>
        <w:rPr>
          <w:i/>
          <w:iCs/>
        </w:rPr>
        <w:t>10</w:t>
      </w:r>
      <w:r>
        <w:t>(11), Article 11. https://doi.org/10.3390/info10110349</w:t>
      </w:r>
    </w:p>
    <w:p w14:paraId="0A98D607" w14:textId="77777777" w:rsidR="00FD1DE6" w:rsidRDefault="00FD1DE6" w:rsidP="009E6F79">
      <w:pPr>
        <w:pStyle w:val="Bibliography"/>
      </w:pPr>
      <w:r>
        <w:t xml:space="preserve">Vavlas, N.-C., Waine, T. W., Meersmans, J., Burgess, P. J., Fontanelli, G., &amp; Richter, G. M. (2020). Deriving Wheat Crop Productivity Indicators Using Sentinel-1 Time Series. </w:t>
      </w:r>
      <w:r>
        <w:rPr>
          <w:i/>
          <w:iCs/>
        </w:rPr>
        <w:t>Remote Sensing</w:t>
      </w:r>
      <w:r>
        <w:t xml:space="preserve">, </w:t>
      </w:r>
      <w:r>
        <w:rPr>
          <w:i/>
          <w:iCs/>
        </w:rPr>
        <w:t>12</w:t>
      </w:r>
      <w:r>
        <w:t>(15), Article 15. https://doi.org/10.3390/rs12152385</w:t>
      </w:r>
    </w:p>
    <w:p w14:paraId="24579147" w14:textId="77777777" w:rsidR="00FD1DE6" w:rsidRDefault="00FD1DE6" w:rsidP="009E6F79">
      <w:pPr>
        <w:pStyle w:val="Bibliography"/>
      </w:pPr>
      <w:r>
        <w:t xml:space="preserve">Wang, J., Dai, Q., Shang, J., Jin, X., Sun, Q., Zhou, G., &amp; Dai, Q. (2019). Field-Scale Rice Yield Estimation Using Sentinel-1A Synthetic Aperture Radar (SAR) Data in Coastal Saline Region of Jiangsu Province, China. </w:t>
      </w:r>
      <w:r>
        <w:rPr>
          <w:i/>
          <w:iCs/>
        </w:rPr>
        <w:t>Remote Sensing</w:t>
      </w:r>
      <w:r>
        <w:t xml:space="preserve">, </w:t>
      </w:r>
      <w:r>
        <w:rPr>
          <w:i/>
          <w:iCs/>
        </w:rPr>
        <w:t>11</w:t>
      </w:r>
      <w:r>
        <w:t>(19), Article 19. https://doi.org/10.3390/rs11192274</w:t>
      </w:r>
    </w:p>
    <w:p w14:paraId="4E6D1640" w14:textId="77777777" w:rsidR="00FD1DE6" w:rsidRDefault="00FD1DE6" w:rsidP="009E6F79">
      <w:pPr>
        <w:pStyle w:val="Bibliography"/>
      </w:pPr>
      <w:r>
        <w:t xml:space="preserve">Xing, M., Chen, L., Wang, J., Shang, J., &amp; Huang, X. (2022). Soil Moisture Retrieval Using SAR Backscattering Ratio Method during the Crop Growing Season. </w:t>
      </w:r>
      <w:r>
        <w:rPr>
          <w:i/>
          <w:iCs/>
        </w:rPr>
        <w:t>Remote Sensing</w:t>
      </w:r>
      <w:r>
        <w:t xml:space="preserve">, </w:t>
      </w:r>
      <w:r>
        <w:rPr>
          <w:i/>
          <w:iCs/>
        </w:rPr>
        <w:t>14</w:t>
      </w:r>
      <w:r>
        <w:t>(13), Article 13. https://doi.org/10.3390/rs14133210</w:t>
      </w:r>
    </w:p>
    <w:p w14:paraId="49FB7DB3" w14:textId="77777777" w:rsidR="00FD1DE6" w:rsidRDefault="00FD1DE6" w:rsidP="009E6F79">
      <w:pPr>
        <w:pStyle w:val="Bibliography"/>
      </w:pPr>
      <w:r>
        <w:t xml:space="preserve">Zebker, H. A., Van Zyl, J. J., Durden, S. L., &amp; Norikane, L. (1991). Calibrated imaging radar polarimetry: Technique, examples, and applications. </w:t>
      </w:r>
      <w:r>
        <w:rPr>
          <w:i/>
          <w:iCs/>
        </w:rPr>
        <w:t>IEEE Transactions on Geoscience and Remote Sensing</w:t>
      </w:r>
      <w:r>
        <w:t xml:space="preserve">, </w:t>
      </w:r>
      <w:r>
        <w:rPr>
          <w:i/>
          <w:iCs/>
        </w:rPr>
        <w:t>29</w:t>
      </w:r>
      <w:r>
        <w:t>(6), 942–961. https://doi.org/10.1109/36.101373</w:t>
      </w:r>
    </w:p>
    <w:p w14:paraId="6796C97A" w14:textId="620E699C" w:rsidR="008F7EC4" w:rsidRPr="00231A8C" w:rsidRDefault="00D42B81" w:rsidP="009E6F79">
      <w:pPr>
        <w:spacing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fldChar w:fldCharType="end"/>
      </w:r>
    </w:p>
    <w:sectPr w:rsidR="008F7EC4" w:rsidRPr="00231A8C" w:rsidSect="0011092D">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jay prakash" w:date="2025-04-24T16:53:00Z" w:initials="ap">
    <w:p w14:paraId="62EAAA6E" w14:textId="77777777" w:rsidR="0075454F" w:rsidRDefault="0075454F" w:rsidP="0075454F">
      <w:pPr>
        <w:pStyle w:val="CommentText"/>
      </w:pPr>
      <w:r>
        <w:rPr>
          <w:rStyle w:val="CommentReference"/>
        </w:rPr>
        <w:annotationRef/>
      </w:r>
      <w:r>
        <w:t xml:space="preserve">This title need some changes </w:t>
      </w:r>
    </w:p>
  </w:comment>
  <w:comment w:id="1" w:author="ajay prakash" w:date="2025-04-24T16:54:00Z" w:initials="ap">
    <w:p w14:paraId="190601EE" w14:textId="77777777" w:rsidR="00FA3F41" w:rsidRDefault="0075454F" w:rsidP="00FA3F41">
      <w:pPr>
        <w:pStyle w:val="CommentText"/>
      </w:pPr>
      <w:r>
        <w:rPr>
          <w:rStyle w:val="CommentReference"/>
        </w:rPr>
        <w:annotationRef/>
      </w:r>
      <w:r w:rsidR="00FA3F41">
        <w:t xml:space="preserve">This is article or comprehensive review </w:t>
      </w:r>
    </w:p>
  </w:comment>
  <w:comment w:id="2" w:author="ajay prakash" w:date="2025-04-24T16:57:00Z" w:initials="ap">
    <w:p w14:paraId="553E22E7" w14:textId="77777777" w:rsidR="00FA3F41" w:rsidRDefault="00231492" w:rsidP="00FA3F41">
      <w:pPr>
        <w:pStyle w:val="CommentText"/>
      </w:pPr>
      <w:r>
        <w:rPr>
          <w:rStyle w:val="CommentReference"/>
        </w:rPr>
        <w:annotationRef/>
      </w:r>
      <w:r w:rsidR="00FA3F41">
        <w:t xml:space="preserve">Mention year of first experimental SAR system with reference </w:t>
      </w:r>
    </w:p>
  </w:comment>
  <w:comment w:id="3" w:author="ajay prakash" w:date="2025-04-24T16:59:00Z" w:initials="ap">
    <w:p w14:paraId="3C723E17" w14:textId="77777777" w:rsidR="00FA3F41" w:rsidRDefault="00231492" w:rsidP="00FA3F41">
      <w:pPr>
        <w:pStyle w:val="CommentText"/>
      </w:pPr>
      <w:r>
        <w:rPr>
          <w:rStyle w:val="CommentReference"/>
        </w:rPr>
        <w:annotationRef/>
      </w:r>
      <w:r w:rsidR="00FA3F41">
        <w:rPr>
          <w:color w:val="13161B"/>
          <w:highlight w:val="white"/>
        </w:rPr>
        <w:t>Add this : Synthetic Aperture Radar (SAR) systems have transformed Earth observation by offering high-resolution imaging capabilities that function in all weather conditions and during both day and night.</w:t>
      </w:r>
      <w:r w:rsidR="00FA3F41">
        <w:t xml:space="preserve"> </w:t>
      </w:r>
    </w:p>
  </w:comment>
  <w:comment w:id="4" w:author="ajay prakash" w:date="2025-04-24T17:02:00Z" w:initials="ap">
    <w:p w14:paraId="49EAF3C9" w14:textId="003ED272" w:rsidR="00FA3F41" w:rsidRDefault="00231492" w:rsidP="00FA3F41">
      <w:pPr>
        <w:pStyle w:val="CommentText"/>
      </w:pPr>
      <w:r>
        <w:rPr>
          <w:rStyle w:val="CommentReference"/>
        </w:rPr>
        <w:annotationRef/>
      </w:r>
      <w:r w:rsidR="00FA3F41">
        <w:rPr>
          <w:color w:val="13161B"/>
          <w:highlight w:val="white"/>
        </w:rPr>
        <w:t>Asst this : Advancements in digital signal processing and antenna design have greatly improved SAR systems, allowing for unprecedented image detail.</w:t>
      </w:r>
      <w:r w:rsidR="00FA3F41">
        <w:t xml:space="preserve"> </w:t>
      </w:r>
    </w:p>
  </w:comment>
  <w:comment w:id="5" w:author="ajay prakash" w:date="2025-04-24T17:11:00Z" w:initials="ap">
    <w:p w14:paraId="0980B15A" w14:textId="77777777" w:rsidR="00B45838" w:rsidRDefault="00002ED1" w:rsidP="00B45838">
      <w:pPr>
        <w:pStyle w:val="CommentText"/>
      </w:pPr>
      <w:r>
        <w:rPr>
          <w:rStyle w:val="CommentReference"/>
        </w:rPr>
        <w:annotationRef/>
      </w:r>
      <w:r w:rsidR="00B45838">
        <w:t xml:space="preserve"> 1. Begin by explaining the full form of INSAR. </w:t>
      </w:r>
    </w:p>
    <w:p w14:paraId="1DA9C6DE" w14:textId="77777777" w:rsidR="00B45838" w:rsidRDefault="00B45838" w:rsidP="00B45838">
      <w:pPr>
        <w:pStyle w:val="CommentText"/>
      </w:pPr>
      <w:r>
        <w:t>2. Highlight specific uses of INSAR, such as monitoring earthquakes."</w:t>
      </w:r>
    </w:p>
  </w:comment>
  <w:comment w:id="7" w:author="ajay prakash" w:date="2025-04-24T17:20:00Z" w:initials="ap">
    <w:p w14:paraId="346F2513" w14:textId="619F2DED" w:rsidR="00F23692" w:rsidRDefault="00F23692" w:rsidP="00F23692">
      <w:pPr>
        <w:pStyle w:val="CommentText"/>
      </w:pPr>
      <w:r>
        <w:rPr>
          <w:rStyle w:val="CommentReference"/>
        </w:rPr>
        <w:annotationRef/>
      </w:r>
      <w:r>
        <w:t>Start with “The integrating” .</w:t>
      </w:r>
    </w:p>
    <w:p w14:paraId="6657FE4B" w14:textId="77777777" w:rsidR="00F23692" w:rsidRDefault="00F23692" w:rsidP="00F23692">
      <w:pPr>
        <w:pStyle w:val="CommentText"/>
      </w:pPr>
      <w:r>
        <w:t>Instead of “comprehensiveness”. Give “scope of earth surface monitoring applications”.</w:t>
      </w:r>
    </w:p>
  </w:comment>
  <w:comment w:id="8" w:author="ajay prakash" w:date="2025-04-24T19:12:00Z" w:initials="ap">
    <w:p w14:paraId="1E372D88" w14:textId="77777777" w:rsidR="00F46E4E" w:rsidRDefault="00F46E4E" w:rsidP="00F46E4E">
      <w:pPr>
        <w:pStyle w:val="CommentText"/>
      </w:pPr>
      <w:r>
        <w:rPr>
          <w:rStyle w:val="CommentReference"/>
        </w:rPr>
        <w:annotationRef/>
      </w:r>
      <w:r>
        <w:t>small unmanned aerial vehicles (UAVs), broadening its applications in urban planning and disaster response .</w:t>
      </w:r>
    </w:p>
  </w:comment>
  <w:comment w:id="9" w:author="ajay prakash" w:date="2025-04-24T19:13:00Z" w:initials="ap">
    <w:p w14:paraId="3C50A974" w14:textId="77777777" w:rsidR="00B45838" w:rsidRDefault="00F46E4E" w:rsidP="00B45838">
      <w:pPr>
        <w:pStyle w:val="CommentText"/>
      </w:pPr>
      <w:r>
        <w:rPr>
          <w:rStyle w:val="CommentReference"/>
        </w:rPr>
        <w:annotationRef/>
      </w:r>
      <w:r w:rsidR="00B45838">
        <w:t>Add this :These advancements collectively enhance the precision and versatility of SAR technology in Earth observation.</w:t>
      </w:r>
    </w:p>
  </w:comment>
  <w:comment w:id="10" w:author="ajay prakash" w:date="2025-04-24T19:18:00Z" w:initials="ap">
    <w:p w14:paraId="655E2744" w14:textId="77777777" w:rsidR="00B45838" w:rsidRDefault="00F24D84" w:rsidP="00B45838">
      <w:pPr>
        <w:pStyle w:val="CommentText"/>
      </w:pPr>
      <w:r>
        <w:rPr>
          <w:rStyle w:val="CommentReference"/>
        </w:rPr>
        <w:annotationRef/>
      </w:r>
      <w:r w:rsidR="00B45838">
        <w:t xml:space="preserve">Add this :This spatial resolution of SAR data is determined by the ratio of the sensor ‘s wavelength to the antenna length </w:t>
      </w:r>
    </w:p>
  </w:comment>
  <w:comment w:id="11" w:author="ajay prakash" w:date="2025-04-24T19:20:00Z" w:initials="ap">
    <w:p w14:paraId="33BC8834" w14:textId="77777777" w:rsidR="00B45838" w:rsidRDefault="00F24D84" w:rsidP="00B45838">
      <w:pPr>
        <w:pStyle w:val="CommentText"/>
      </w:pPr>
      <w:r>
        <w:rPr>
          <w:rStyle w:val="CommentReference"/>
        </w:rPr>
        <w:annotationRef/>
      </w:r>
      <w:r w:rsidR="00B45838">
        <w:t xml:space="preserve">Change as : Imagery </w:t>
      </w:r>
    </w:p>
  </w:comment>
  <w:comment w:id="12" w:author="ajay prakash" w:date="2025-04-24T19:20:00Z" w:initials="ap">
    <w:p w14:paraId="141E6C25" w14:textId="77777777" w:rsidR="00B45838" w:rsidRDefault="00F24D84" w:rsidP="00B45838">
      <w:pPr>
        <w:pStyle w:val="CommentText"/>
      </w:pPr>
      <w:r>
        <w:rPr>
          <w:rStyle w:val="CommentReference"/>
        </w:rPr>
        <w:annotationRef/>
      </w:r>
      <w:r w:rsidR="00B45838">
        <w:t>Change as : synthetic aperture ‘technique’</w:t>
      </w:r>
    </w:p>
  </w:comment>
  <w:comment w:id="13" w:author="ajay prakash" w:date="2025-04-24T19:22:00Z" w:initials="ap">
    <w:p w14:paraId="77D1BCA9" w14:textId="77777777" w:rsidR="00B45838" w:rsidRDefault="00F24D84" w:rsidP="00B45838">
      <w:pPr>
        <w:pStyle w:val="CommentText"/>
      </w:pPr>
      <w:r>
        <w:rPr>
          <w:rStyle w:val="CommentReference"/>
        </w:rPr>
        <w:annotationRef/>
      </w:r>
      <w:r w:rsidR="00B45838">
        <w:t xml:space="preserve">Change as :Which combines multiple data acquisitions  </w:t>
      </w:r>
    </w:p>
  </w:comment>
  <w:comment w:id="14" w:author="ajay prakash" w:date="2025-04-24T19:23:00Z" w:initials="ap">
    <w:p w14:paraId="29846457" w14:textId="77777777" w:rsidR="00B45838" w:rsidRDefault="00F24D84" w:rsidP="00B45838">
      <w:pPr>
        <w:pStyle w:val="CommentText"/>
      </w:pPr>
      <w:r>
        <w:rPr>
          <w:rStyle w:val="CommentReference"/>
        </w:rPr>
        <w:annotationRef/>
      </w:r>
      <w:r w:rsidR="00B45838">
        <w:t>Change as : This approach enables the generation of high-resolution images using compact physical antennas, enhancing SAR’s utility in applications such as agricultural monitoring, environmental assessment, and military surveillance.These capabilities underscore the effectiveness of SAR in diverse remote sensing contexts.</w:t>
      </w:r>
    </w:p>
  </w:comment>
  <w:comment w:id="15" w:author="ajay prakash" w:date="2025-04-24T19:26:00Z" w:initials="ap">
    <w:p w14:paraId="00FF9CE8" w14:textId="77777777" w:rsidR="00B45838" w:rsidRDefault="00462E59" w:rsidP="00B45838">
      <w:pPr>
        <w:pStyle w:val="CommentText"/>
      </w:pPr>
      <w:r>
        <w:rPr>
          <w:rStyle w:val="CommentReference"/>
        </w:rPr>
        <w:annotationRef/>
      </w:r>
      <w:r w:rsidR="00B45838">
        <w:t>Change as : Over the past 15 years, governments and space agencies have prioritized wide-swath Synthetic Aperture Radar (SAR) systems with freely accessible data, while commercial entities have developed smaller constellations of SAR satellites offering finer spatial and temporal resolutions for a fee</w:t>
      </w:r>
    </w:p>
  </w:comment>
  <w:comment w:id="16" w:author="ajay prakash" w:date="2025-04-24T19:27:00Z" w:initials="ap">
    <w:p w14:paraId="6635B42F" w14:textId="77777777" w:rsidR="00B45838" w:rsidRDefault="00462E59" w:rsidP="00B45838">
      <w:pPr>
        <w:pStyle w:val="CommentText"/>
      </w:pPr>
      <w:r>
        <w:rPr>
          <w:rStyle w:val="CommentReference"/>
        </w:rPr>
        <w:annotationRef/>
      </w:r>
      <w:r w:rsidR="00B45838">
        <w:t xml:space="preserve">Need Add : 1.These SAR systems, deployed across airborne and spaceborne platforms by various nations and organizations, support a range of applications. For agricultural monitoring, critical SAR systems are characterized by specific platforms, frequencies, operational modes, and active periods, as detailed below </w:t>
      </w:r>
    </w:p>
    <w:p w14:paraId="223CCD5A" w14:textId="77777777" w:rsidR="00B45838" w:rsidRDefault="00B45838" w:rsidP="00B45838">
      <w:pPr>
        <w:pStyle w:val="CommentText"/>
      </w:pPr>
      <w:r>
        <w:t>2.Mention separate heading “SAR systems are characterized by specific platforms”</w:t>
      </w:r>
    </w:p>
  </w:comment>
  <w:comment w:id="17" w:author="ajay prakash" w:date="2025-04-24T19:42:00Z" w:initials="ap">
    <w:p w14:paraId="777134E7" w14:textId="77777777" w:rsidR="00B45838" w:rsidRDefault="00344B89" w:rsidP="00B45838">
      <w:pPr>
        <w:pStyle w:val="CommentText"/>
      </w:pPr>
      <w:r>
        <w:rPr>
          <w:rStyle w:val="CommentReference"/>
        </w:rPr>
        <w:annotationRef/>
      </w:r>
    </w:p>
    <w:p w14:paraId="4D077229" w14:textId="77777777" w:rsidR="00B45838" w:rsidRDefault="00B45838" w:rsidP="00B45838">
      <w:pPr>
        <w:pStyle w:val="CommentText"/>
      </w:pPr>
      <w:r>
        <w:rPr>
          <w:b/>
          <w:bCs/>
          <w:color w:val="000000"/>
        </w:rPr>
        <w:t>Heading (SAR systems important to agricultural applications -Satellites and Unmanned Aerial Vehicles (UAVs))</w:t>
      </w:r>
    </w:p>
    <w:p w14:paraId="31B36CA2" w14:textId="77777777" w:rsidR="00B45838" w:rsidRDefault="00B45838" w:rsidP="00B45838">
      <w:pPr>
        <w:pStyle w:val="CommentText"/>
      </w:pPr>
    </w:p>
    <w:p w14:paraId="4B5B3F3E" w14:textId="77777777" w:rsidR="00B45838" w:rsidRDefault="00B45838" w:rsidP="00B45838">
      <w:pPr>
        <w:pStyle w:val="CommentText"/>
      </w:pPr>
      <w:r>
        <w:rPr>
          <w:b/>
          <w:bCs/>
        </w:rPr>
        <w:t>List them suitable subheadings  or make them as table :  (Table heading like Platform, Country/ organization, SAR system ,Frequency, Mode, Active, years )</w:t>
      </w:r>
    </w:p>
    <w:p w14:paraId="069616CD" w14:textId="77777777" w:rsidR="00B45838" w:rsidRDefault="00B45838" w:rsidP="00B45838">
      <w:pPr>
        <w:pStyle w:val="CommentText"/>
      </w:pPr>
      <w:r>
        <w:rPr>
          <w:b/>
          <w:bCs/>
        </w:rPr>
        <w:t xml:space="preserve"> 1.Airborne SAR Systems (Research &amp; Prototyping)</w:t>
      </w:r>
    </w:p>
    <w:p w14:paraId="46F571D1" w14:textId="77777777" w:rsidR="00B45838" w:rsidRDefault="00B45838" w:rsidP="00B45838">
      <w:pPr>
        <w:pStyle w:val="CommentText"/>
      </w:pPr>
      <w:r>
        <w:t xml:space="preserve">Convair-580 </w:t>
      </w:r>
    </w:p>
    <w:p w14:paraId="511C335F" w14:textId="77777777" w:rsidR="00B45838" w:rsidRDefault="00B45838" w:rsidP="00B45838">
      <w:pPr>
        <w:pStyle w:val="CommentText"/>
      </w:pPr>
      <w:r>
        <w:t>AirSAR</w:t>
      </w:r>
    </w:p>
    <w:p w14:paraId="41EB9230" w14:textId="77777777" w:rsidR="00B45838" w:rsidRDefault="00B45838" w:rsidP="00B45838">
      <w:pPr>
        <w:pStyle w:val="CommentText"/>
      </w:pPr>
      <w:r>
        <w:t>UAVSAR</w:t>
      </w:r>
    </w:p>
    <w:p w14:paraId="05540AA4" w14:textId="77777777" w:rsidR="00B45838" w:rsidRDefault="00B45838" w:rsidP="00B45838">
      <w:pPr>
        <w:pStyle w:val="CommentText"/>
      </w:pPr>
      <w:r>
        <w:t>E-SAR/F-SAR</w:t>
      </w:r>
    </w:p>
    <w:p w14:paraId="0428E8D5" w14:textId="77777777" w:rsidR="00B45838" w:rsidRDefault="00B45838" w:rsidP="00B45838">
      <w:pPr>
        <w:pStyle w:val="CommentText"/>
      </w:pPr>
    </w:p>
    <w:p w14:paraId="3078F026" w14:textId="77777777" w:rsidR="00B45838" w:rsidRDefault="00B45838" w:rsidP="00B45838">
      <w:pPr>
        <w:pStyle w:val="CommentText"/>
      </w:pPr>
      <w:r>
        <w:t>1 .</w:t>
      </w:r>
      <w:r>
        <w:rPr>
          <w:color w:val="13161B"/>
          <w:highlight w:val="white"/>
        </w:rPr>
        <w:t>The aircraft serves a variety of purposes, including monitoring agriculture for crop evaluation, conducting environmental studies, and assessing disasters, all of which aid in making informed decisions regarding resource management. Look for  some articles and cite them.</w:t>
      </w:r>
      <w:r>
        <w:t xml:space="preserve"> </w:t>
      </w:r>
    </w:p>
    <w:p w14:paraId="127D113C" w14:textId="77777777" w:rsidR="00B45838" w:rsidRDefault="00B45838" w:rsidP="00B45838">
      <w:pPr>
        <w:pStyle w:val="CommentText"/>
      </w:pPr>
      <w:r>
        <w:t xml:space="preserve">2. Nasa conduct so many mission in year of 2024 add in this paragraph and cite them </w:t>
      </w:r>
    </w:p>
  </w:comment>
  <w:comment w:id="18" w:author="ajay prakash" w:date="2025-04-24T19:46:00Z" w:initials="ap">
    <w:p w14:paraId="25B45FEE" w14:textId="77777777" w:rsidR="00B45838" w:rsidRDefault="00B532E3" w:rsidP="00B45838">
      <w:pPr>
        <w:pStyle w:val="CommentText"/>
      </w:pPr>
      <w:r>
        <w:rPr>
          <w:rStyle w:val="CommentReference"/>
        </w:rPr>
        <w:annotationRef/>
      </w:r>
      <w:r w:rsidR="00B45838">
        <w:t>So general  , write in specific way :. These features enabled precise analysis of surface and subsurface characteristics, supporting applications such as agricultural monitoring for crop assessment, vegetation analysis, and topographic mapping.</w:t>
      </w:r>
    </w:p>
    <w:p w14:paraId="13D0F6BE" w14:textId="77777777" w:rsidR="00B45838" w:rsidRDefault="00B45838" w:rsidP="00B45838">
      <w:pPr>
        <w:pStyle w:val="CommentText"/>
      </w:pPr>
    </w:p>
    <w:p w14:paraId="5296A33A" w14:textId="77777777" w:rsidR="00B45838" w:rsidRDefault="00B45838" w:rsidP="00B45838">
      <w:pPr>
        <w:pStyle w:val="CommentText"/>
      </w:pPr>
      <w:r>
        <w:t>Include in last paragraph :By facilitating detailed investigations critical to resource management, AirSAR advanced the development of SAR techniques, informing subsequent spaceborne SAR missions for enhanced agricultural decision support.</w:t>
      </w:r>
    </w:p>
    <w:p w14:paraId="795E371A" w14:textId="77777777" w:rsidR="00B45838" w:rsidRDefault="00B45838" w:rsidP="00B45838">
      <w:pPr>
        <w:pStyle w:val="CommentText"/>
      </w:pPr>
      <w:r>
        <w:t xml:space="preserve"> </w:t>
      </w:r>
    </w:p>
  </w:comment>
  <w:comment w:id="19" w:author="ajay prakash" w:date="2025-04-24T19:53:00Z" w:initials="ap">
    <w:p w14:paraId="58E732FD" w14:textId="77777777" w:rsidR="00B45838" w:rsidRDefault="00B532E3" w:rsidP="00B45838">
      <w:pPr>
        <w:pStyle w:val="CommentText"/>
      </w:pPr>
      <w:r>
        <w:rPr>
          <w:rStyle w:val="CommentReference"/>
        </w:rPr>
        <w:annotationRef/>
      </w:r>
      <w:r w:rsidR="00B45838">
        <w:t>Uninhabited Aerial Vehicle Synthetic Aperture Radar (UAVSAR), developed by the National Aeronautics and Space Administration (NASA), is an L-band airborne radar system operational since 2008. Designed for precise repeat-pass interferometry, it is mounted on a Gulfstream III aircraft to investigate surface and subsurface characteristics. UAVSAR’s capabilities enable detailed agricultural monitoring, including crop biomass estimation and ecosystem structure analysis, supporting decision-making in resource management ..Its modular design facilitates rapid deployment for diverse scientific missions, establishing UAVSAR as a critical platform for advancing SAR-based agricultural research.</w:t>
      </w:r>
    </w:p>
    <w:p w14:paraId="458340F1" w14:textId="77777777" w:rsidR="00B45838" w:rsidRDefault="00B45838" w:rsidP="00B45838">
      <w:pPr>
        <w:pStyle w:val="CommentText"/>
      </w:pPr>
      <w:r>
        <w:rPr>
          <w:color w:val="13161B"/>
          <w:highlight w:val="white"/>
        </w:rPr>
        <w:t>Look for  some articles and cite them.</w:t>
      </w:r>
      <w:r>
        <w:t xml:space="preserve"> </w:t>
      </w:r>
    </w:p>
  </w:comment>
  <w:comment w:id="20" w:author="ajay prakash" w:date="2025-04-24T20:05:00Z" w:initials="ap">
    <w:p w14:paraId="7DC9B29D" w14:textId="77777777" w:rsidR="00B45838" w:rsidRDefault="00690D75" w:rsidP="00B45838">
      <w:pPr>
        <w:pStyle w:val="CommentText"/>
      </w:pPr>
      <w:r>
        <w:rPr>
          <w:rStyle w:val="CommentReference"/>
        </w:rPr>
        <w:annotationRef/>
      </w:r>
      <w:r w:rsidR="00B45838">
        <w:rPr>
          <w:b/>
          <w:bCs/>
        </w:rPr>
        <w:t>2. Spaceborne SAR Missions (Historical &amp; Operational)</w:t>
      </w:r>
    </w:p>
    <w:p w14:paraId="3DD62AA0" w14:textId="77777777" w:rsidR="00B45838" w:rsidRDefault="00B45838" w:rsidP="00B45838">
      <w:pPr>
        <w:pStyle w:val="CommentText"/>
      </w:pPr>
      <w:r>
        <w:rPr>
          <w:b/>
          <w:bCs/>
        </w:rPr>
        <w:t xml:space="preserve">List them all </w:t>
      </w:r>
    </w:p>
    <w:p w14:paraId="5C2E1643" w14:textId="77777777" w:rsidR="00B45838" w:rsidRDefault="00B45838" w:rsidP="00B45838">
      <w:pPr>
        <w:pStyle w:val="CommentText"/>
      </w:pPr>
    </w:p>
    <w:p w14:paraId="71EFA3A4" w14:textId="77777777" w:rsidR="00B45838" w:rsidRDefault="00B45838" w:rsidP="00B45838">
      <w:pPr>
        <w:pStyle w:val="CommentText"/>
      </w:pPr>
      <w:r>
        <w:t>1.The Shuttle Imaging Radar-C/X-band Synthetic Aperture Radar (SIR-C/X), flown on Space Shuttle missions in 1994 by NASA and international partners, utilized L-band, C-band, and X-band frequencies with multi-polarization capabilities. These features enabled precise analysis of surface characteristics, supporting agricultural monitoring through vegetation and soil moisture assessment.By providing high-resolution data critical to resource management, SIR-C/X advanced radar remote sensing techniques, informing subsequent SAR missions for enhanced agricultural decision support.</w:t>
      </w:r>
      <w:r>
        <w:rPr>
          <w:color w:val="13161B"/>
          <w:highlight w:val="white"/>
        </w:rPr>
        <w:t>Look for  some articles and cite them.</w:t>
      </w:r>
      <w:r>
        <w:t xml:space="preserve"> </w:t>
      </w:r>
    </w:p>
  </w:comment>
  <w:comment w:id="21" w:author="ajay prakash" w:date="2025-04-24T20:07:00Z" w:initials="ap">
    <w:p w14:paraId="559DB0C6" w14:textId="2B9DCE5F" w:rsidR="003D71C1" w:rsidRDefault="00690D75" w:rsidP="003D71C1">
      <w:pPr>
        <w:pStyle w:val="CommentText"/>
      </w:pPr>
      <w:r>
        <w:rPr>
          <w:rStyle w:val="CommentReference"/>
        </w:rPr>
        <w:annotationRef/>
      </w:r>
      <w:r w:rsidR="003D71C1">
        <w:t>The European Remote Sensing Satellites (ERS-1 and ERS-2), launched by the European Space Agency (ESA) in 1991 and 1995, respectively, were equipped with C-band Synthetic Aperture Radar (SAR) systems, delivering continuous high-resolution imagery. These systems enabled precise agricultural monitoring through land surface analysis, including soil moisture and crop assessment, while advancing SAR interferometry techniques .By providing data critical to resource management, ERS-1/2 informed the development of subsequent SAR missions, such as Envisat and Sentinel-1, enhancing agricultural decision support.</w:t>
      </w:r>
      <w:r w:rsidR="003D71C1">
        <w:rPr>
          <w:color w:val="13161B"/>
          <w:highlight w:val="white"/>
        </w:rPr>
        <w:t>Look for  some articles and cite them.</w:t>
      </w:r>
      <w:r w:rsidR="003D71C1">
        <w:t xml:space="preserve"> </w:t>
      </w:r>
    </w:p>
  </w:comment>
  <w:comment w:id="22" w:author="ajay prakash" w:date="2025-04-24T20:11:00Z" w:initials="ap">
    <w:p w14:paraId="179965C3" w14:textId="77777777" w:rsidR="003D71C1" w:rsidRDefault="00690D75" w:rsidP="003D71C1">
      <w:pPr>
        <w:pStyle w:val="CommentText"/>
      </w:pPr>
      <w:r>
        <w:rPr>
          <w:rStyle w:val="CommentReference"/>
        </w:rPr>
        <w:annotationRef/>
      </w:r>
      <w:r w:rsidR="003D71C1">
        <w:t>The Advanced Synthetic Aperture Radar (ASAR), a key instrument on the European Space Agency’s Envisat satellite launched in 2002, operated in the C-band with multiple imaging modes and polarizations. These capabilities enabled precise agricultural monitoring through land use and soil moisture analysis, supporting resource management decisions.By delivering high-resolution data for environmental monitoring, ASAR advanced SAR techniques, informing subsequent missions like Sentinel-1 for enhanced agricultural decision support until its decommissioning in 2012.</w:t>
      </w:r>
      <w:r w:rsidR="003D71C1">
        <w:rPr>
          <w:color w:val="13161B"/>
          <w:highlight w:val="white"/>
        </w:rPr>
        <w:t>Look for  some articles and cite them.</w:t>
      </w:r>
      <w:r w:rsidR="003D71C1">
        <w:t xml:space="preserve"> </w:t>
      </w:r>
    </w:p>
  </w:comment>
  <w:comment w:id="23" w:author="ajay prakash" w:date="2025-04-24T20:15:00Z" w:initials="ap">
    <w:p w14:paraId="4CBE4AF3" w14:textId="77777777" w:rsidR="003D71C1" w:rsidRDefault="003D71C1" w:rsidP="003D71C1">
      <w:pPr>
        <w:pStyle w:val="CommentText"/>
      </w:pPr>
      <w:r>
        <w:rPr>
          <w:rStyle w:val="CommentReference"/>
        </w:rPr>
        <w:annotationRef/>
      </w:r>
      <w:r>
        <w:t>The Japanese Earth Resources Satellite-1 (JERS-1), launched in 1992 by the Japan Aerospace Exploration Agency (JAXA), was equipped with an L-band Synthetic Aperture Radar (SAR) instrument. This system enabled precise agricultural monitoring through soil moisture and crop assessment, supporting resource management decisions By delivering high-resolution data, JERS-1 advanced SAR techniques, informing subsequent missions like the Advanced Land Observing Satellite (ALOS) PALSAR for enhanced agricultural decision support. Look</w:t>
      </w:r>
      <w:r>
        <w:rPr>
          <w:color w:val="13161B"/>
          <w:highlight w:val="white"/>
        </w:rPr>
        <w:t xml:space="preserve"> for  some articles and cite them.</w:t>
      </w:r>
      <w:r>
        <w:t xml:space="preserve"> </w:t>
      </w:r>
    </w:p>
  </w:comment>
  <w:comment w:id="24" w:author="ajay prakash" w:date="2025-04-24T20:21:00Z" w:initials="ap">
    <w:p w14:paraId="5E57AE45" w14:textId="77777777" w:rsidR="008D0D6A" w:rsidRDefault="003D71C1" w:rsidP="008D0D6A">
      <w:pPr>
        <w:pStyle w:val="CommentText"/>
      </w:pPr>
      <w:r>
        <w:rPr>
          <w:rStyle w:val="CommentReference"/>
        </w:rPr>
        <w:annotationRef/>
      </w:r>
      <w:r w:rsidR="008D0D6A">
        <w:t>RADARSAT-1, launched by the Canadian Space Agency (CSA) in 1995, was a C-band Synthetic Aperture Radar (SAR) satellite designed for all-weather Earth observation. Its high-resolution imaging enabled precise agricultural monitoring through soil moisture and crop assessment, supporting resource management decisions.Look</w:t>
      </w:r>
      <w:r w:rsidR="008D0D6A">
        <w:rPr>
          <w:color w:val="13161B"/>
          <w:highlight w:val="white"/>
        </w:rPr>
        <w:t xml:space="preserve"> for  some articles and cite them.</w:t>
      </w:r>
      <w:r w:rsidR="008D0D6A">
        <w:t xml:space="preserve"> </w:t>
      </w:r>
    </w:p>
  </w:comment>
  <w:comment w:id="25" w:author="ajay prakash" w:date="2025-04-24T20:25:00Z" w:initials="ap">
    <w:p w14:paraId="53897330" w14:textId="77777777" w:rsidR="008D0D6A" w:rsidRDefault="008D0D6A" w:rsidP="008D0D6A">
      <w:pPr>
        <w:pStyle w:val="CommentText"/>
      </w:pPr>
      <w:r>
        <w:rPr>
          <w:rStyle w:val="CommentReference"/>
        </w:rPr>
        <w:annotationRef/>
      </w:r>
      <w:r>
        <w:t>TerraSAR-X, launched in 2007 by DLR and Airbus Defence and Space, is an X-band Synthetic Aperture Radar (SAR) satellite delivering high-resolution imagery. Its multiple imaging modes and geometric accuracy enable precise agricultural monitoring through crop mapping and soil analysis, supporting resource management decisions.By advancing SAR techniques, TerraSAR-X enhances environmental monitoring, informing subsequent missions for improved agricultural decision support. Look</w:t>
      </w:r>
      <w:r>
        <w:rPr>
          <w:color w:val="13161B"/>
          <w:highlight w:val="white"/>
        </w:rPr>
        <w:t xml:space="preserve"> for  some articles and cite them.</w:t>
      </w:r>
      <w:r>
        <w:t xml:space="preserve"> </w:t>
      </w:r>
    </w:p>
  </w:comment>
  <w:comment w:id="26" w:author="ajay prakash" w:date="2025-04-24T20:29:00Z" w:initials="ap">
    <w:p w14:paraId="59E4912D" w14:textId="77777777" w:rsidR="008D0D6A" w:rsidRDefault="008D0D6A" w:rsidP="008D0D6A">
      <w:pPr>
        <w:pStyle w:val="CommentText"/>
      </w:pPr>
      <w:r>
        <w:rPr>
          <w:rStyle w:val="CommentReference"/>
        </w:rPr>
        <w:annotationRef/>
      </w:r>
      <w:r>
        <w:t>The Satellites for Observation and Communication (SAOCOM) 1A and 1B, launched in 2018 and 2020 by Argentina’s National Commission on Space Activities (CONAE), are equipped with L-band Synthetic Aperture Radar (SAR) systems. These systems enable precise agricultural monitoring through soil moisture and crop assessment, supporting resource management decisions.Look</w:t>
      </w:r>
      <w:r>
        <w:rPr>
          <w:color w:val="13161B"/>
          <w:highlight w:val="white"/>
        </w:rPr>
        <w:t xml:space="preserve"> for  some articles and cite them.</w:t>
      </w:r>
      <w:r>
        <w:t xml:space="preserve"> </w:t>
      </w:r>
    </w:p>
  </w:comment>
  <w:comment w:id="27" w:author="ajay prakash" w:date="2025-04-24T20:33:00Z" w:initials="ap">
    <w:p w14:paraId="662C4511" w14:textId="77777777" w:rsidR="008D0D6A" w:rsidRDefault="008D0D6A" w:rsidP="008D0D6A">
      <w:pPr>
        <w:pStyle w:val="CommentText"/>
      </w:pPr>
      <w:r>
        <w:rPr>
          <w:rStyle w:val="CommentReference"/>
        </w:rPr>
        <w:annotationRef/>
      </w:r>
      <w:r>
        <w:t>Sentinel-1, comprising Sentinel-1A and 1B launched in 2014 and 2016 by the European Space Agency’s Copernicus program, is equipped with C-band Synthetic Aperture Radar (SAR) systems for all-weather, day-and-night observation. Its high revisit frequency and wide swath coverage enable precise agricultural monitoring through soil moisture and crop assessment, supporting resource management decisions</w:t>
      </w:r>
    </w:p>
  </w:comment>
  <w:comment w:id="28" w:author="ajay prakash" w:date="2025-04-24T20:31:00Z" w:initials="ap">
    <w:p w14:paraId="471642A1" w14:textId="77777777" w:rsidR="000E5C2C" w:rsidRDefault="008D0D6A" w:rsidP="000E5C2C">
      <w:pPr>
        <w:pStyle w:val="CommentText"/>
      </w:pPr>
      <w:r>
        <w:rPr>
          <w:rStyle w:val="CommentReference"/>
        </w:rPr>
        <w:annotationRef/>
      </w:r>
      <w:r w:rsidR="000E5C2C">
        <w:rPr>
          <w:b/>
          <w:bCs/>
        </w:rPr>
        <w:t xml:space="preserve">3.Future &amp; Emerging SAR Technologies . This is three subheading </w:t>
      </w:r>
    </w:p>
  </w:comment>
  <w:comment w:id="29" w:author="ajay prakash" w:date="2025-04-24T20:36:00Z" w:initials="ap">
    <w:p w14:paraId="5E91D19F" w14:textId="77777777" w:rsidR="000E5C2C" w:rsidRDefault="000E5C2C" w:rsidP="000E5C2C">
      <w:pPr>
        <w:pStyle w:val="CommentText"/>
      </w:pPr>
      <w:r>
        <w:rPr>
          <w:rStyle w:val="CommentReference"/>
        </w:rPr>
        <w:annotationRef/>
      </w:r>
      <w:r>
        <w:t>The NASA-ISRO Synthetic Aperture Radar (NISAR), a collaborative mission between NASA and the Indian Space Research Organisation (ISRO) scheduled for launch in 2024, will feature L-band and S-band Synthetic Aperture Radar (SAR) instruments for high-resolution, all-weather Earth observation. These capabilities enable precise agricultural monitoring through soil moisture and crop assessment, supporting resource management .Look</w:t>
      </w:r>
      <w:r>
        <w:rPr>
          <w:color w:val="13161B"/>
          <w:highlight w:val="white"/>
        </w:rPr>
        <w:t xml:space="preserve"> for  some articles and cite them.</w:t>
      </w:r>
      <w:r>
        <w:t xml:space="preserve"> </w:t>
      </w:r>
    </w:p>
  </w:comment>
  <w:comment w:id="30" w:author="ajay prakash" w:date="2025-04-24T20:39:00Z" w:initials="ap">
    <w:p w14:paraId="19EE435B" w14:textId="77777777" w:rsidR="000E5C2C" w:rsidRDefault="000E5C2C" w:rsidP="000E5C2C">
      <w:pPr>
        <w:pStyle w:val="CommentText"/>
      </w:pPr>
      <w:r>
        <w:rPr>
          <w:rStyle w:val="CommentReference"/>
        </w:rPr>
        <w:annotationRef/>
      </w:r>
      <w:r>
        <w:t>PredaSAR, a U.S.-based company, is developing a constellation of X-band Synthetic Aperture Radar (SAR) satellites to deliver high-resolution, all-weather Earth observation data. These satellites, initially planned for launch in 2024, enable precise agricultural monitoring through crop mapping and soil analysis, supporting resource management decisions..Look</w:t>
      </w:r>
      <w:r>
        <w:rPr>
          <w:color w:val="13161B"/>
          <w:highlight w:val="white"/>
        </w:rPr>
        <w:t xml:space="preserve"> for  some articles and cite them.</w:t>
      </w:r>
      <w:r>
        <w:t xml:space="preserve"> </w:t>
      </w:r>
    </w:p>
    <w:p w14:paraId="7494464B" w14:textId="77777777" w:rsidR="000E5C2C" w:rsidRDefault="000E5C2C" w:rsidP="000E5C2C">
      <w:pPr>
        <w:pStyle w:val="CommentText"/>
      </w:pPr>
    </w:p>
  </w:comment>
  <w:comment w:id="31" w:author="ajay prakash" w:date="2025-04-24T20:58:00Z" w:initials="ap">
    <w:p w14:paraId="00F21E30" w14:textId="77777777" w:rsidR="00C864F6" w:rsidRDefault="00C864F6" w:rsidP="00C864F6">
      <w:pPr>
        <w:pStyle w:val="CommentText"/>
      </w:pPr>
      <w:r>
        <w:rPr>
          <w:rStyle w:val="CommentReference"/>
        </w:rPr>
        <w:annotationRef/>
      </w:r>
      <w:r>
        <w:t>To investigate Synthetic Aperture Radar (SAR) technology for agricultural monitoring, a bibliometric analysis was conducted using SCOPUS, PubMed, and Web of Science datasets, with keywords “Synthetic Aperture Radar” or “SAR,” “Agriculture,” and “Remote Sensing.” From 1978 to 2023, 1516 unique publications were identified, focusing on SAR applications in agriculture, such as soil moisture and crop assessment</w:t>
      </w:r>
    </w:p>
  </w:comment>
  <w:comment w:id="32" w:author="ajay prakash" w:date="2025-04-24T21:06:00Z" w:initials="ap">
    <w:p w14:paraId="5810C0A3" w14:textId="77777777" w:rsidR="002418C4" w:rsidRDefault="002418C4" w:rsidP="002418C4">
      <w:pPr>
        <w:pStyle w:val="CommentText"/>
      </w:pPr>
      <w:r>
        <w:rPr>
          <w:rStyle w:val="CommentReference"/>
        </w:rPr>
        <w:annotationRef/>
      </w:r>
      <w:r>
        <w:t>As illustrated in Figure 1</w:t>
      </w:r>
    </w:p>
  </w:comment>
  <w:comment w:id="33" w:author="ajay prakash" w:date="2025-04-24T21:14:00Z" w:initials="ap">
    <w:p w14:paraId="2080F41F" w14:textId="77777777" w:rsidR="002418C4" w:rsidRDefault="002418C4" w:rsidP="002418C4">
      <w:pPr>
        <w:pStyle w:val="CommentText"/>
      </w:pPr>
      <w:r>
        <w:rPr>
          <w:rStyle w:val="CommentReference"/>
        </w:rPr>
        <w:annotationRef/>
      </w:r>
      <w:r>
        <w:t>To investigate Synthetic Aperture Radar (SAR) technology for agricultural monitoring, a bibliometric analysis was conducted using SCOPUS, PubMed, and Web of Science datasets, with keywords “Synthetic Aperture Radar” or “SAR,” “Agriculture,” and “Remote Sensing.” From 1978 to 2023, 1516 unique publications were identified, focusing on SAR applications in agriculture, such as soil moisture and crop assessment.</w:t>
      </w:r>
    </w:p>
    <w:p w14:paraId="0E220775" w14:textId="77777777" w:rsidR="002418C4" w:rsidRDefault="002418C4" w:rsidP="002418C4">
      <w:pPr>
        <w:pStyle w:val="CommentText"/>
      </w:pPr>
      <w:r>
        <w:t>his trend peaked between 2015 and 2020, driven by technological advancements, as noted by Sishodia et al. (2020), who analyzed SAR’s rising use in precision agriculture during this period. A decline after 2020 suggests potential research saturation or shifting priorities. These trends highlight SAR’s evolving role in supporting agricultural monitoring and decision-making.</w:t>
      </w:r>
    </w:p>
    <w:p w14:paraId="0F3712DB" w14:textId="77777777" w:rsidR="002418C4" w:rsidRDefault="002418C4" w:rsidP="002418C4">
      <w:pPr>
        <w:pStyle w:val="CommentText"/>
      </w:pPr>
      <w:r>
        <w:t>Need modification !</w:t>
      </w:r>
    </w:p>
  </w:comment>
  <w:comment w:id="34" w:author="ajay prakash" w:date="2025-04-25T09:27:00Z" w:initials="ap">
    <w:p w14:paraId="6C117B41" w14:textId="77777777" w:rsidR="004411B0" w:rsidRDefault="00D90D2A" w:rsidP="004411B0">
      <w:pPr>
        <w:pStyle w:val="CommentText"/>
      </w:pPr>
      <w:r>
        <w:rPr>
          <w:rStyle w:val="CommentReference"/>
        </w:rPr>
        <w:annotationRef/>
      </w:r>
      <w:r w:rsidR="004411B0">
        <w:t xml:space="preserve">A keyword co-occurrence analysis from 1978 to 2023 investigated Synthetic Aperture Radar (SAR) technology’s role in agricultural research, using VOSviewer software. Improve this sentence </w:t>
      </w:r>
    </w:p>
  </w:comment>
  <w:comment w:id="35" w:author="ajay prakash" w:date="2025-04-25T09:28:00Z" w:initials="ap">
    <w:p w14:paraId="325EEFE8" w14:textId="00591586" w:rsidR="001F05A5" w:rsidRDefault="001F05A5" w:rsidP="001F05A5">
      <w:pPr>
        <w:pStyle w:val="CommentText"/>
      </w:pPr>
      <w:r>
        <w:rPr>
          <w:rStyle w:val="CommentReference"/>
        </w:rPr>
        <w:annotationRef/>
      </w:r>
      <w:r>
        <w:t>As depicted in Figure 2,</w:t>
      </w:r>
    </w:p>
  </w:comment>
  <w:comment w:id="36" w:author="ajay prakash" w:date="2025-04-25T09:29:00Z" w:initials="ap">
    <w:p w14:paraId="72363120" w14:textId="77777777" w:rsidR="001F05A5" w:rsidRDefault="001F05A5" w:rsidP="001F05A5">
      <w:pPr>
        <w:pStyle w:val="CommentText"/>
      </w:pPr>
      <w:r>
        <w:rPr>
          <w:rStyle w:val="CommentReference"/>
        </w:rPr>
        <w:annotationRef/>
      </w:r>
      <w:r>
        <w:t xml:space="preserve">With </w:t>
      </w:r>
    </w:p>
  </w:comment>
  <w:comment w:id="37" w:author="ajay prakash" w:date="2025-04-25T09:31:00Z" w:initials="ap">
    <w:p w14:paraId="1E25FD45" w14:textId="77777777" w:rsidR="001F05A5" w:rsidRDefault="001F05A5" w:rsidP="001F05A5">
      <w:pPr>
        <w:pStyle w:val="CommentText"/>
      </w:pPr>
      <w:r>
        <w:rPr>
          <w:rStyle w:val="CommentReference"/>
        </w:rPr>
        <w:annotationRef/>
      </w:r>
      <w:r>
        <w:t>The keyword distribution highlights the profound influence of synthetic aperture radar on agricultural research.</w:t>
      </w:r>
    </w:p>
  </w:comment>
  <w:comment w:id="38" w:author="ajay prakash" w:date="2025-04-25T09:31:00Z" w:initials="ap">
    <w:p w14:paraId="5F1384AE" w14:textId="77777777" w:rsidR="001F05A5" w:rsidRDefault="001F05A5" w:rsidP="001F05A5">
      <w:pPr>
        <w:pStyle w:val="CommentText"/>
      </w:pPr>
      <w:r>
        <w:rPr>
          <w:rStyle w:val="CommentReference"/>
        </w:rPr>
        <w:annotationRef/>
      </w:r>
      <w:r>
        <w:t xml:space="preserve">Various </w:t>
      </w:r>
    </w:p>
  </w:comment>
  <w:comment w:id="39" w:author="ajay prakash" w:date="2025-04-25T09:32:00Z" w:initials="ap">
    <w:p w14:paraId="7604E452" w14:textId="77777777" w:rsidR="001F05A5" w:rsidRDefault="001F05A5" w:rsidP="001F05A5">
      <w:pPr>
        <w:pStyle w:val="CommentText"/>
      </w:pPr>
      <w:r>
        <w:rPr>
          <w:rStyle w:val="CommentReference"/>
        </w:rPr>
        <w:annotationRef/>
      </w:r>
      <w:r>
        <w:t>Applications</w:t>
      </w:r>
    </w:p>
  </w:comment>
  <w:comment w:id="41" w:author="ajay prakash" w:date="2025-04-25T09:38:00Z" w:initials="ap">
    <w:p w14:paraId="52818802" w14:textId="77777777" w:rsidR="00B9722C" w:rsidRDefault="00B9722C" w:rsidP="00B9722C">
      <w:pPr>
        <w:pStyle w:val="CommentText"/>
      </w:pPr>
      <w:r>
        <w:rPr>
          <w:rStyle w:val="CommentReference"/>
        </w:rPr>
        <w:annotationRef/>
      </w:r>
      <w:r>
        <w:rPr>
          <w:b/>
          <w:bCs/>
        </w:rPr>
        <w:t xml:space="preserve">Add : </w:t>
      </w:r>
      <w:r>
        <w:t>this line in starting of paragraph  “Despite the difficulties associated with identifying crop types using single-temporal SAR data”</w:t>
      </w:r>
    </w:p>
  </w:comment>
  <w:comment w:id="42" w:author="ajay prakash" w:date="2025-04-25T09:40:00Z" w:initials="ap">
    <w:p w14:paraId="6047ABFF" w14:textId="77777777" w:rsidR="00B45838" w:rsidRDefault="00B9722C" w:rsidP="00B45838">
      <w:pPr>
        <w:pStyle w:val="CommentText"/>
      </w:pPr>
      <w:r>
        <w:rPr>
          <w:rStyle w:val="CommentReference"/>
        </w:rPr>
        <w:annotationRef/>
      </w:r>
      <w:r w:rsidR="00B45838">
        <w:t>Change as: Nevertheless,employing multi-temporal SAR allows for precise differentiation of crop types</w:t>
      </w:r>
    </w:p>
  </w:comment>
  <w:comment w:id="43" w:author="ajay prakash" w:date="2025-04-25T09:41:00Z" w:initials="ap">
    <w:p w14:paraId="3E080BA6" w14:textId="77777777" w:rsidR="00B45838" w:rsidRDefault="00B9722C" w:rsidP="00B45838">
      <w:pPr>
        <w:pStyle w:val="CommentText"/>
      </w:pPr>
      <w:r>
        <w:rPr>
          <w:rStyle w:val="CommentReference"/>
        </w:rPr>
        <w:annotationRef/>
      </w:r>
      <w:r w:rsidR="00B45838">
        <w:t>Change as : dielectric properties of crops, facilitating accurate crop classification</w:t>
      </w:r>
    </w:p>
  </w:comment>
  <w:comment w:id="44" w:author="ajay prakash" w:date="2025-04-25T09:42:00Z" w:initials="ap">
    <w:p w14:paraId="2B24D8B4" w14:textId="086D369E" w:rsidR="00B9722C" w:rsidRDefault="00B9722C" w:rsidP="00B9722C">
      <w:pPr>
        <w:pStyle w:val="CommentText"/>
      </w:pPr>
      <w:r>
        <w:rPr>
          <w:rStyle w:val="CommentReference"/>
        </w:rPr>
        <w:annotationRef/>
      </w:r>
      <w:r>
        <w:t xml:space="preserve">Start with Additionally, techniques </w:t>
      </w:r>
    </w:p>
  </w:comment>
  <w:comment w:id="45" w:author="ajay prakash" w:date="2025-04-25T09:52:00Z" w:initials="ap">
    <w:p w14:paraId="58E3AD68" w14:textId="77777777" w:rsidR="00B45838" w:rsidRDefault="00013340" w:rsidP="00B45838">
      <w:pPr>
        <w:pStyle w:val="CommentText"/>
      </w:pPr>
      <w:r>
        <w:rPr>
          <w:rStyle w:val="CommentReference"/>
        </w:rPr>
        <w:annotationRef/>
      </w:r>
      <w:r w:rsidR="00B45838">
        <w:t xml:space="preserve">Change as : Precision crop mapping using SAR data can be further enhanced by integrating optical-derived vegetation indices .Give some example of indices  in this paragraph </w:t>
      </w:r>
    </w:p>
  </w:comment>
  <w:comment w:id="46" w:author="ajay prakash" w:date="2025-04-25T09:54:00Z" w:initials="ap">
    <w:p w14:paraId="7255708D" w14:textId="413058F7" w:rsidR="00013340" w:rsidRDefault="00013340" w:rsidP="00013340">
      <w:pPr>
        <w:pStyle w:val="CommentText"/>
      </w:pPr>
      <w:r>
        <w:rPr>
          <w:rStyle w:val="CommentReference"/>
        </w:rPr>
        <w:annotationRef/>
      </w:r>
      <w:r>
        <w:t xml:space="preserve">Where is the reference ?  Add it </w:t>
      </w:r>
    </w:p>
  </w:comment>
  <w:comment w:id="47" w:author="ajay prakash" w:date="2025-04-25T09:57:00Z" w:initials="ap">
    <w:p w14:paraId="496FA03D" w14:textId="77777777" w:rsidR="00B45838" w:rsidRDefault="00013340" w:rsidP="00B45838">
      <w:pPr>
        <w:pStyle w:val="CommentText"/>
      </w:pPr>
      <w:r>
        <w:rPr>
          <w:rStyle w:val="CommentReference"/>
        </w:rPr>
        <w:annotationRef/>
      </w:r>
      <w:r w:rsidR="00B45838">
        <w:t xml:space="preserve">Change as : Near-real-time SAR-based crop monitoring, combined with machine learning, enables precision agriculture applications such as yield prediction, irrigation optimization, and early stress detection, supporting data-driven farm management. Check this sentence </w:t>
      </w:r>
    </w:p>
  </w:comment>
  <w:comment w:id="48" w:author="ajay prakash" w:date="2025-04-25T10:04:00Z" w:initials="ap">
    <w:p w14:paraId="0E8DC0EE" w14:textId="4595FE98" w:rsidR="00A66738" w:rsidRDefault="00A66738" w:rsidP="00A66738">
      <w:pPr>
        <w:pStyle w:val="CommentText"/>
      </w:pPr>
      <w:r>
        <w:rPr>
          <w:rStyle w:val="CommentReference"/>
        </w:rPr>
        <w:annotationRef/>
      </w:r>
      <w:r>
        <w:t>Give as 0.97</w:t>
      </w:r>
    </w:p>
  </w:comment>
  <w:comment w:id="49" w:author="ajay prakash" w:date="2025-04-25T10:04:00Z" w:initials="ap">
    <w:p w14:paraId="18C1FFAE" w14:textId="77777777" w:rsidR="00A66738" w:rsidRDefault="00A66738" w:rsidP="00A66738">
      <w:pPr>
        <w:pStyle w:val="CommentText"/>
      </w:pPr>
      <w:r>
        <w:rPr>
          <w:rStyle w:val="CommentReference"/>
        </w:rPr>
        <w:annotationRef/>
      </w:r>
      <w:r>
        <w:t>Give as 0.97</w:t>
      </w:r>
    </w:p>
  </w:comment>
  <w:comment w:id="50" w:author="ajay prakash" w:date="2025-04-25T10:05:00Z" w:initials="ap">
    <w:p w14:paraId="6F2429CD" w14:textId="77777777" w:rsidR="00A66738" w:rsidRDefault="00A66738" w:rsidP="00A66738">
      <w:pPr>
        <w:pStyle w:val="CommentText"/>
      </w:pPr>
      <w:r>
        <w:rPr>
          <w:rStyle w:val="CommentReference"/>
        </w:rPr>
        <w:annotationRef/>
      </w:r>
      <w:r>
        <w:t>Give as 0.98</w:t>
      </w:r>
    </w:p>
  </w:comment>
  <w:comment w:id="51" w:author="ajay prakash" w:date="2025-04-25T10:16:00Z" w:initials="ap">
    <w:p w14:paraId="060A21E5" w14:textId="77777777" w:rsidR="00B45838" w:rsidRDefault="00C24CFA" w:rsidP="00B45838">
      <w:pPr>
        <w:pStyle w:val="CommentText"/>
      </w:pPr>
      <w:r>
        <w:rPr>
          <w:rStyle w:val="CommentReference"/>
        </w:rPr>
        <w:annotationRef/>
      </w:r>
      <w:r w:rsidR="00B45838">
        <w:t xml:space="preserve">Change as : Synthetic Aperture Radar (SAR) is a critical remote sensing tool for estimating crop parameters (e.g., soil moisture, biomass, leaf area index, and crop height) and cropland characteristics. </w:t>
      </w:r>
    </w:p>
  </w:comment>
  <w:comment w:id="52" w:author="ajay prakash" w:date="2025-04-25T10:17:00Z" w:initials="ap">
    <w:p w14:paraId="73957F7D" w14:textId="77777777" w:rsidR="00B45838" w:rsidRDefault="00C24CFA" w:rsidP="00B45838">
      <w:pPr>
        <w:pStyle w:val="CommentText"/>
      </w:pPr>
      <w:r>
        <w:rPr>
          <w:rStyle w:val="CommentReference"/>
        </w:rPr>
        <w:annotationRef/>
      </w:r>
      <w:r w:rsidR="00B45838">
        <w:t>Change as : Unlike traditional methods (e.g., gravimetric sampling or water balance models), which are labor-intensive and spatially limited, SAR enables large-scale, non-contact monitoring of agricultural fields</w:t>
      </w:r>
    </w:p>
  </w:comment>
  <w:comment w:id="53" w:author="ajay prakash" w:date="2025-04-25T10:19:00Z" w:initials="ap">
    <w:p w14:paraId="2CCECD1D" w14:textId="77777777" w:rsidR="00B45838" w:rsidRDefault="008711DE" w:rsidP="00B45838">
      <w:pPr>
        <w:pStyle w:val="CommentText"/>
      </w:pPr>
      <w:r>
        <w:rPr>
          <w:rStyle w:val="CommentReference"/>
        </w:rPr>
        <w:annotationRef/>
      </w:r>
      <w:r w:rsidR="00B45838">
        <w:t>Mention this ‘provides high-resolution soil moisture estimates by analyzing backscatter (σ⁰) responses to surface dielectric properties”.</w:t>
      </w:r>
    </w:p>
  </w:comment>
  <w:comment w:id="54" w:author="ajay prakash" w:date="2025-04-25T10:20:00Z" w:initials="ap">
    <w:p w14:paraId="328F537E" w14:textId="77777777" w:rsidR="00B45838" w:rsidRDefault="008711DE" w:rsidP="00B45838">
      <w:pPr>
        <w:pStyle w:val="CommentText"/>
      </w:pPr>
      <w:r>
        <w:rPr>
          <w:rStyle w:val="CommentReference"/>
        </w:rPr>
        <w:annotationRef/>
      </w:r>
      <w:r w:rsidR="00B45838">
        <w:t>1.Advanced techniques like Discrete Wavelet Transform (DWT) and Regression Convolutional Neural Networks (RCNN) further enhance SAR’s utility by improving feature extraction and classification accuracy, particularly when processing VH-polarized data.</w:t>
      </w:r>
    </w:p>
    <w:p w14:paraId="592BF0AA" w14:textId="77777777" w:rsidR="00B45838" w:rsidRDefault="00B45838" w:rsidP="00B45838">
      <w:pPr>
        <w:pStyle w:val="CommentText"/>
      </w:pPr>
      <w:r>
        <w:t>2.These methods enable robust crop monitoring even under cloudy conditions, addressing key limitations of optical sensors.</w:t>
      </w:r>
    </w:p>
  </w:comment>
  <w:comment w:id="55" w:author="ajay prakash" w:date="2025-04-25T10:24:00Z" w:initials="ap">
    <w:p w14:paraId="45320610" w14:textId="77777777" w:rsidR="00B45838" w:rsidRDefault="008711DE" w:rsidP="00B45838">
      <w:pPr>
        <w:pStyle w:val="CommentText"/>
      </w:pPr>
      <w:r>
        <w:rPr>
          <w:rStyle w:val="CommentReference"/>
        </w:rPr>
        <w:annotationRef/>
      </w:r>
      <w:r w:rsidR="00B45838">
        <w:t>Change as :Land surface parameters for agricultural mapping and decision-making.</w:t>
      </w:r>
    </w:p>
  </w:comment>
  <w:comment w:id="56" w:author="ajay prakash" w:date="2025-04-25T10:25:00Z" w:initials="ap">
    <w:p w14:paraId="63FFAFEC" w14:textId="701E14DD" w:rsidR="008711DE" w:rsidRDefault="008711DE" w:rsidP="008711DE">
      <w:pPr>
        <w:pStyle w:val="CommentText"/>
      </w:pPr>
      <w:r>
        <w:rPr>
          <w:rStyle w:val="CommentReference"/>
        </w:rPr>
        <w:annotationRef/>
      </w:r>
      <w:r>
        <w:t>By leveraging polarimetric indices such as the Dual-Pol Radar Vegetation Index (DPRVI), Generalized Pol Radar Vegetation Index (GPRVI), and Compact Pol Radar Vegetation Index (CPRVI), SAR provides robust indicators of crop development stages, supporting applications like crop-type mapping and seasonal growth monitoring.</w:t>
      </w:r>
    </w:p>
  </w:comment>
  <w:comment w:id="57" w:author="ajay prakash" w:date="2025-04-25T10:27:00Z" w:initials="ap">
    <w:p w14:paraId="670B2A91" w14:textId="77777777" w:rsidR="008711DE" w:rsidRDefault="008711DE" w:rsidP="008711DE">
      <w:pPr>
        <w:pStyle w:val="CommentText"/>
      </w:pPr>
      <w:r>
        <w:rPr>
          <w:rStyle w:val="CommentReference"/>
        </w:rPr>
        <w:annotationRef/>
      </w:r>
      <w:r>
        <w:t>Need modification :1.A key advantage of SAR is its ability to estimate soil moisture—a vital metric for assessing crop health and predicting yields—with higher temporal resolution than passive optical or thermal sensors. The polarimetric decomposition of dual-polarimetric Sentinel-1 data (e.g., VV+VH) further refines soil moisture models by isolating surface and volume scattering components.</w:t>
      </w:r>
    </w:p>
    <w:p w14:paraId="1EB02743" w14:textId="77777777" w:rsidR="008711DE" w:rsidRDefault="008711DE" w:rsidP="008711DE">
      <w:pPr>
        <w:pStyle w:val="CommentText"/>
      </w:pPr>
      <w:r>
        <w:t>2.For cropland detection, SAR-based techniques like correlation analysis and Euclidean distance classification achieve high accuracy in delineating agricultural fields (Lishan et al., 2015). These methods exploit SAR’s sensitivity to surface roughness and moisture variations, distinguishing cropland from non-agricultural areas even under cloud cover. Table 2 summarizes SAR’s diverse applications in estimating crop and cropland parameters.</w:t>
      </w:r>
    </w:p>
  </w:comment>
  <w:comment w:id="58" w:author="ajay prakash" w:date="2025-04-25T10:31:00Z" w:initials="ap">
    <w:p w14:paraId="279AEFE9" w14:textId="77777777" w:rsidR="00160D5F" w:rsidRDefault="00160D5F" w:rsidP="00160D5F">
      <w:pPr>
        <w:pStyle w:val="CommentText"/>
      </w:pPr>
      <w:r>
        <w:rPr>
          <w:rStyle w:val="CommentReference"/>
        </w:rPr>
        <w:annotationRef/>
      </w:r>
      <w:r>
        <w:t>Check once again . Or remove this row entirely</w:t>
      </w:r>
    </w:p>
  </w:comment>
  <w:comment w:id="59" w:author="ajay prakash" w:date="2025-04-25T10:46:00Z" w:initials="ap">
    <w:p w14:paraId="0DF7C943" w14:textId="77777777" w:rsidR="00B45838" w:rsidRDefault="006D5431" w:rsidP="00B45838">
      <w:pPr>
        <w:pStyle w:val="CommentText"/>
      </w:pPr>
      <w:r>
        <w:rPr>
          <w:rStyle w:val="CommentReference"/>
        </w:rPr>
        <w:annotationRef/>
      </w:r>
      <w:r w:rsidR="00B45838">
        <w:rPr>
          <w:b/>
          <w:bCs/>
        </w:rPr>
        <w:t>Split into two sub heading</w:t>
      </w:r>
      <w:r w:rsidR="00B45838">
        <w:t xml:space="preserve"> : 1. Crop yield estimation using by models .</w:t>
      </w:r>
    </w:p>
    <w:p w14:paraId="75F0C715" w14:textId="77777777" w:rsidR="00B45838" w:rsidRDefault="00B45838" w:rsidP="00B45838">
      <w:pPr>
        <w:pStyle w:val="CommentText"/>
      </w:pPr>
      <w:r>
        <w:t xml:space="preserve">2. Crop yield estimation using ML and DL  </w:t>
      </w:r>
    </w:p>
    <w:p w14:paraId="3112763A" w14:textId="77777777" w:rsidR="00B45838" w:rsidRDefault="00B45838" w:rsidP="00B45838">
      <w:pPr>
        <w:pStyle w:val="CommentText"/>
        <w:numPr>
          <w:ilvl w:val="0"/>
          <w:numId w:val="19"/>
        </w:numPr>
      </w:pPr>
      <w:r>
        <w:t xml:space="preserve">Pls include other models such as DSSAT ,APSIM .Pls check once again and include other model as well .  </w:t>
      </w:r>
    </w:p>
    <w:p w14:paraId="23CE0E16" w14:textId="77777777" w:rsidR="00B45838" w:rsidRDefault="00B45838" w:rsidP="00B45838">
      <w:pPr>
        <w:pStyle w:val="CommentText"/>
        <w:numPr>
          <w:ilvl w:val="0"/>
          <w:numId w:val="19"/>
        </w:numPr>
      </w:pPr>
      <w:r>
        <w:t xml:space="preserve">Start a sentence like this  :Crop growth simulation models (e.g., ORYZA2000) integrated with SAR remote sensing significantly enhance the accuracy of yield predictions. </w:t>
      </w:r>
    </w:p>
  </w:comment>
  <w:comment w:id="60" w:author="ajay prakash" w:date="2025-04-25T10:49:00Z" w:initials="ap">
    <w:p w14:paraId="4D6F9FFE" w14:textId="56580D1C" w:rsidR="006D5431" w:rsidRDefault="006D5431" w:rsidP="006D5431">
      <w:pPr>
        <w:pStyle w:val="CommentText"/>
      </w:pPr>
      <w:r>
        <w:rPr>
          <w:rStyle w:val="CommentReference"/>
        </w:rPr>
        <w:annotationRef/>
      </w:r>
      <w:r>
        <w:t xml:space="preserve">Need to add more model part as I mention on pervious comment </w:t>
      </w:r>
    </w:p>
  </w:comment>
  <w:comment w:id="61" w:author="ajay prakash" w:date="2025-04-25T10:51:00Z" w:initials="ap">
    <w:p w14:paraId="669AEFA6" w14:textId="77777777" w:rsidR="00B45838" w:rsidRDefault="00920E08" w:rsidP="00B45838">
      <w:pPr>
        <w:pStyle w:val="CommentText"/>
      </w:pPr>
      <w:r>
        <w:rPr>
          <w:rStyle w:val="CommentReference"/>
        </w:rPr>
        <w:annotationRef/>
      </w:r>
      <w:r w:rsidR="00B45838">
        <w:rPr>
          <w:b/>
          <w:bCs/>
        </w:rPr>
        <w:t xml:space="preserve">Second subheading  </w:t>
      </w:r>
      <w:r w:rsidR="00B45838">
        <w:t>. Crop yield estimation using ML and DL  in SAR  .</w:t>
      </w:r>
    </w:p>
  </w:comment>
  <w:comment w:id="62" w:author="ajay prakash" w:date="2025-04-25T11:40:00Z" w:initials="ap">
    <w:p w14:paraId="18C13316" w14:textId="77777777" w:rsidR="00B45838" w:rsidRDefault="001571CD" w:rsidP="00B45838">
      <w:pPr>
        <w:pStyle w:val="CommentText"/>
      </w:pPr>
      <w:r>
        <w:rPr>
          <w:rStyle w:val="CommentReference"/>
        </w:rPr>
        <w:annotationRef/>
      </w:r>
      <w:r w:rsidR="00B45838">
        <w:rPr>
          <w:b/>
          <w:bCs/>
        </w:rPr>
        <w:t>Split this table in to two part :</w:t>
      </w:r>
    </w:p>
    <w:p w14:paraId="46D1984D" w14:textId="77777777" w:rsidR="00B45838" w:rsidRDefault="00B45838" w:rsidP="00B45838">
      <w:pPr>
        <w:pStyle w:val="CommentText"/>
        <w:numPr>
          <w:ilvl w:val="0"/>
          <w:numId w:val="20"/>
        </w:numPr>
      </w:pPr>
      <w:r>
        <w:t>Part1 should be :Crop yield estimation using by models with SAR data .List them</w:t>
      </w:r>
    </w:p>
    <w:p w14:paraId="067F1D48" w14:textId="77777777" w:rsidR="00B45838" w:rsidRDefault="00B45838" w:rsidP="00B45838">
      <w:pPr>
        <w:pStyle w:val="CommentText"/>
      </w:pPr>
      <w:r>
        <w:t xml:space="preserve">Part 2 should be :Crop yield estimation using ML and DL  with SAR .List them </w:t>
      </w:r>
    </w:p>
  </w:comment>
  <w:comment w:id="64" w:author="ajay prakash" w:date="2025-04-25T11:46:00Z" w:initials="ap">
    <w:p w14:paraId="40B56085" w14:textId="519C2B12" w:rsidR="001571CD" w:rsidRDefault="001571CD" w:rsidP="001571CD">
      <w:pPr>
        <w:pStyle w:val="CommentText"/>
      </w:pPr>
      <w:r>
        <w:rPr>
          <w:rStyle w:val="CommentReference"/>
        </w:rPr>
        <w:annotationRef/>
      </w:r>
      <w:r>
        <w:t xml:space="preserve">spanning temporal, polarimetric (VV, VH, HV, HH), and frequency (C-band, L-band) dimensions - presents significant processing challenges, requiring advanced computational resources and specialized techniques to mitigate artifacts like speckle noise and geometric distortions. Include this </w:t>
      </w:r>
    </w:p>
  </w:comment>
  <w:comment w:id="63" w:author="ajay prakash" w:date="2025-04-25T11:52:00Z" w:initials="ap">
    <w:p w14:paraId="01099967" w14:textId="77777777" w:rsidR="009B0A19" w:rsidRDefault="009B0A19" w:rsidP="009B0A19">
      <w:pPr>
        <w:pStyle w:val="CommentText"/>
      </w:pPr>
      <w:r>
        <w:rPr>
          <w:rStyle w:val="CommentReference"/>
        </w:rPr>
        <w:annotationRef/>
      </w:r>
      <w:r>
        <w:rPr>
          <w:b/>
          <w:bCs/>
        </w:rPr>
        <w:t>Enhanced Technical part :</w:t>
      </w:r>
    </w:p>
    <w:p w14:paraId="684EAAEE" w14:textId="77777777" w:rsidR="009B0A19" w:rsidRDefault="009B0A19" w:rsidP="009B0A19">
      <w:pPr>
        <w:pStyle w:val="CommentText"/>
      </w:pPr>
      <w:r>
        <w:t>Specific SAR parameters listed (VV, VH, etc.)</w:t>
      </w:r>
    </w:p>
    <w:p w14:paraId="2D00543D" w14:textId="77777777" w:rsidR="009B0A19" w:rsidRDefault="009B0A19" w:rsidP="009B0A19">
      <w:pPr>
        <w:pStyle w:val="CommentText"/>
      </w:pPr>
      <w:r>
        <w:t>Explicit mention of processing challenges</w:t>
      </w:r>
    </w:p>
    <w:p w14:paraId="00AC7D0F" w14:textId="77777777" w:rsidR="009B0A19" w:rsidRDefault="009B0A19" w:rsidP="009B0A19">
      <w:pPr>
        <w:pStyle w:val="CommentText"/>
      </w:pPr>
      <w:r>
        <w:t>Detailed sensor characteristics</w:t>
      </w:r>
    </w:p>
    <w:p w14:paraId="74465434" w14:textId="77777777" w:rsidR="009B0A19" w:rsidRDefault="009B0A19" w:rsidP="009B0A19">
      <w:pPr>
        <w:pStyle w:val="CommentText"/>
      </w:pPr>
      <w:r>
        <w:rPr>
          <w:b/>
          <w:bCs/>
        </w:rPr>
        <w:t>Logical Flow is missing :</w:t>
      </w:r>
    </w:p>
    <w:p w14:paraId="225E2967" w14:textId="77777777" w:rsidR="009B0A19" w:rsidRDefault="009B0A19" w:rsidP="009B0A19">
      <w:pPr>
        <w:pStyle w:val="CommentText"/>
      </w:pPr>
      <w:r>
        <w:t>Problem → Consequences → Specific examples</w:t>
      </w:r>
    </w:p>
  </w:comment>
  <w:comment w:id="65" w:author="ajay prakash" w:date="2025-04-25T11:56:00Z" w:initials="ap">
    <w:p w14:paraId="313E5286" w14:textId="77777777" w:rsidR="009B0A19" w:rsidRDefault="009B0A19" w:rsidP="009B0A19">
      <w:pPr>
        <w:pStyle w:val="CommentText"/>
      </w:pPr>
      <w:r>
        <w:rPr>
          <w:rStyle w:val="CommentReference"/>
        </w:rPr>
        <w:annotationRef/>
      </w:r>
      <w:r>
        <w:rPr>
          <w:b/>
          <w:bCs/>
        </w:rPr>
        <w:t>Enhanced Technical part :</w:t>
      </w:r>
    </w:p>
    <w:p w14:paraId="3EF09B86" w14:textId="77777777" w:rsidR="009B0A19" w:rsidRDefault="009B0A19" w:rsidP="009B0A19">
      <w:pPr>
        <w:pStyle w:val="CommentText"/>
      </w:pPr>
      <w:r>
        <w:t>Added specific SAR parameters (VV/VH, σ⁰)</w:t>
      </w:r>
    </w:p>
    <w:p w14:paraId="2F8B2A0A" w14:textId="77777777" w:rsidR="009B0A19" w:rsidRDefault="009B0A19" w:rsidP="009B0A19">
      <w:pPr>
        <w:pStyle w:val="CommentText"/>
      </w:pPr>
      <w:r>
        <w:t>Clarified scattering mechanisms</w:t>
      </w:r>
    </w:p>
    <w:p w14:paraId="08D88A9E" w14:textId="77777777" w:rsidR="009B0A19" w:rsidRDefault="009B0A19" w:rsidP="009B0A19">
      <w:pPr>
        <w:pStyle w:val="CommentText"/>
      </w:pPr>
      <w:r>
        <w:t>Specified frequency-band limitations</w:t>
      </w:r>
    </w:p>
    <w:p w14:paraId="764A7FB9" w14:textId="77777777" w:rsidR="009B0A19" w:rsidRDefault="009B0A19" w:rsidP="009B0A19">
      <w:pPr>
        <w:pStyle w:val="CommentText"/>
      </w:pPr>
      <w:r>
        <w:rPr>
          <w:b/>
          <w:bCs/>
        </w:rPr>
        <w:t>Structured Technical Flow</w:t>
      </w:r>
    </w:p>
    <w:p w14:paraId="2312E27B" w14:textId="77777777" w:rsidR="009B0A19" w:rsidRDefault="009B0A19" w:rsidP="009B0A19">
      <w:pPr>
        <w:pStyle w:val="CommentText"/>
      </w:pPr>
      <w:r>
        <w:t>Organized challenges into clear categories (expertise, atmospheric, processing)</w:t>
      </w:r>
    </w:p>
    <w:p w14:paraId="22CD2C3C" w14:textId="77777777" w:rsidR="009B0A19" w:rsidRDefault="009B0A19" w:rsidP="009B0A19">
      <w:pPr>
        <w:pStyle w:val="CommentText"/>
      </w:pPr>
      <w:r>
        <w:t>Progressed from fundamental concepts to specific agricultural impacts</w:t>
      </w:r>
    </w:p>
  </w:comment>
  <w:comment w:id="66" w:author="ajay prakash" w:date="2025-04-25T12:03:00Z" w:initials="ap">
    <w:p w14:paraId="459E1BA2" w14:textId="77777777" w:rsidR="0022576E" w:rsidRDefault="002D42E9" w:rsidP="0022576E">
      <w:pPr>
        <w:pStyle w:val="CommentText"/>
      </w:pPr>
      <w:r>
        <w:rPr>
          <w:rStyle w:val="CommentReference"/>
        </w:rPr>
        <w:annotationRef/>
      </w:r>
      <w:r w:rsidR="0022576E">
        <w:rPr>
          <w:b/>
          <w:bCs/>
        </w:rPr>
        <w:t>Technical Details such ass :</w:t>
      </w:r>
    </w:p>
    <w:p w14:paraId="5D96F648" w14:textId="77777777" w:rsidR="0022576E" w:rsidRDefault="0022576E" w:rsidP="0022576E">
      <w:pPr>
        <w:pStyle w:val="CommentText"/>
      </w:pPr>
      <w:r>
        <w:t>Added specific cost estimates and technical specifications .Example : Commercial purpose dataset with resolution details   .</w:t>
      </w:r>
    </w:p>
    <w:p w14:paraId="1D14D278" w14:textId="77777777" w:rsidR="0022576E" w:rsidRDefault="0022576E" w:rsidP="0022576E">
      <w:pPr>
        <w:pStyle w:val="CommentText"/>
      </w:pPr>
      <w:r>
        <w:rPr>
          <w:b/>
          <w:bCs/>
        </w:rPr>
        <w:t>Give detail explanation on :</w:t>
      </w:r>
      <w:r>
        <w:t xml:space="preserve"> Data Accessibility Challenges such as Temporal resolution limitations.Standard satellite revisit cycles (6-12 days for Sentinel-1).Include ,Critical phenological transitions (flowering stages).Acute stress events (drought onset, pest infestations)</w:t>
      </w:r>
    </w:p>
  </w:comment>
  <w:comment w:id="67" w:author="ajay prakash" w:date="2025-04-25T12:26:00Z" w:initials="ap">
    <w:p w14:paraId="0738BA45" w14:textId="728FD239" w:rsidR="006841C4" w:rsidRDefault="006841C4" w:rsidP="006841C4">
      <w:pPr>
        <w:pStyle w:val="CommentText"/>
      </w:pPr>
      <w:r>
        <w:rPr>
          <w:rStyle w:val="CommentReference"/>
        </w:rPr>
        <w:annotationRef/>
      </w:r>
      <w:r>
        <w:rPr>
          <w:b/>
          <w:bCs/>
        </w:rPr>
        <w:t>Sensor Specifications</w:t>
      </w:r>
    </w:p>
    <w:p w14:paraId="264EAAC8" w14:textId="77777777" w:rsidR="006841C4" w:rsidRDefault="006841C4" w:rsidP="006841C4">
      <w:pPr>
        <w:pStyle w:val="CommentText"/>
      </w:pPr>
      <w:r>
        <w:t>1.Added specific frequency/band information</w:t>
      </w:r>
    </w:p>
    <w:p w14:paraId="32FA7999" w14:textId="77777777" w:rsidR="006841C4" w:rsidRDefault="006841C4" w:rsidP="006841C4">
      <w:pPr>
        <w:pStyle w:val="CommentText"/>
      </w:pPr>
      <w:r>
        <w:t>2.Included measurable parameters (accuracy improvements).</w:t>
      </w:r>
    </w:p>
    <w:p w14:paraId="4E17AC3C" w14:textId="77777777" w:rsidR="006841C4" w:rsidRDefault="006841C4" w:rsidP="006841C4">
      <w:pPr>
        <w:pStyle w:val="CommentText"/>
      </w:pPr>
      <w:r>
        <w:rPr>
          <w:b/>
          <w:bCs/>
        </w:rPr>
        <w:t>Detail Data Fusion :</w:t>
      </w:r>
    </w:p>
    <w:p w14:paraId="7D3768D6" w14:textId="77777777" w:rsidR="006841C4" w:rsidRDefault="006841C4" w:rsidP="006841C4">
      <w:pPr>
        <w:pStyle w:val="CommentText"/>
      </w:pPr>
      <w:r>
        <w:t>Detailed fusion techniques(Add Example )</w:t>
      </w:r>
    </w:p>
    <w:p w14:paraId="4CE2FDBF" w14:textId="77777777" w:rsidR="006841C4" w:rsidRDefault="006841C4" w:rsidP="006841C4">
      <w:pPr>
        <w:pStyle w:val="CommentText"/>
      </w:pPr>
      <w:r>
        <w:t>Mention of cutting-edge approaches (transformers)</w:t>
      </w:r>
    </w:p>
  </w:comment>
  <w:comment w:id="68" w:author="ajay prakash" w:date="2025-04-25T12:33:00Z" w:initials="ap">
    <w:p w14:paraId="27388C6A" w14:textId="77777777" w:rsidR="006841C4" w:rsidRDefault="006841C4" w:rsidP="006841C4">
      <w:pPr>
        <w:pStyle w:val="CommentText"/>
      </w:pPr>
      <w:r>
        <w:rPr>
          <w:rStyle w:val="CommentReference"/>
        </w:rPr>
        <w:annotationRef/>
      </w:r>
      <w:r>
        <w:rPr>
          <w:b/>
          <w:bCs/>
        </w:rPr>
        <w:t>1.Mention Parameter Specificity</w:t>
      </w:r>
    </w:p>
    <w:p w14:paraId="3F6F8AEF" w14:textId="77777777" w:rsidR="006841C4" w:rsidRDefault="006841C4" w:rsidP="006841C4">
      <w:pPr>
        <w:pStyle w:val="CommentText"/>
      </w:pPr>
      <w:r>
        <w:t>Added exact frequency ranges</w:t>
      </w:r>
    </w:p>
    <w:p w14:paraId="3531D727" w14:textId="77777777" w:rsidR="006841C4" w:rsidRDefault="006841C4" w:rsidP="006841C4">
      <w:pPr>
        <w:pStyle w:val="CommentText"/>
      </w:pPr>
      <w:r>
        <w:t>Included quantitative performance metrics</w:t>
      </w:r>
    </w:p>
    <w:p w14:paraId="5417D553" w14:textId="77777777" w:rsidR="006841C4" w:rsidRDefault="006841C4" w:rsidP="006841C4">
      <w:pPr>
        <w:pStyle w:val="CommentText"/>
      </w:pPr>
      <w:r>
        <w:t>Specified decomposition methods</w:t>
      </w:r>
    </w:p>
    <w:p w14:paraId="315FA90B" w14:textId="77777777" w:rsidR="006841C4" w:rsidRDefault="006841C4" w:rsidP="006841C4">
      <w:pPr>
        <w:pStyle w:val="CommentText"/>
      </w:pPr>
      <w:r>
        <w:rPr>
          <w:b/>
          <w:bCs/>
        </w:rPr>
        <w:t xml:space="preserve">2.  Details Methodological </w:t>
      </w:r>
    </w:p>
    <w:p w14:paraId="3DE4E74F" w14:textId="77777777" w:rsidR="006841C4" w:rsidRDefault="006841C4" w:rsidP="006841C4">
      <w:pPr>
        <w:pStyle w:val="CommentText"/>
      </w:pPr>
      <w:r>
        <w:t>Included specific processing techniques</w:t>
      </w:r>
    </w:p>
    <w:p w14:paraId="76308360" w14:textId="77777777" w:rsidR="006841C4" w:rsidRDefault="006841C4" w:rsidP="006841C4">
      <w:pPr>
        <w:pStyle w:val="CommentText"/>
      </w:pPr>
      <w:r>
        <w:t>Added comparative accuracy metrics</w:t>
      </w:r>
    </w:p>
  </w:comment>
  <w:comment w:id="69" w:author="ajay prakash" w:date="2025-04-25T12:36:00Z" w:initials="ap">
    <w:p w14:paraId="5D6D143F" w14:textId="77777777" w:rsidR="006841C4" w:rsidRDefault="006841C4" w:rsidP="006841C4">
      <w:pPr>
        <w:pStyle w:val="CommentText"/>
      </w:pPr>
      <w:r>
        <w:rPr>
          <w:rStyle w:val="CommentReference"/>
        </w:rPr>
        <w:annotationRef/>
      </w:r>
      <w:r>
        <w:t xml:space="preserve"> </w:t>
      </w:r>
      <w:r>
        <w:rPr>
          <w:b/>
          <w:bCs/>
        </w:rPr>
        <w:t>System Specifications</w:t>
      </w:r>
    </w:p>
    <w:p w14:paraId="3CAE8CA1" w14:textId="77777777" w:rsidR="006841C4" w:rsidRDefault="006841C4" w:rsidP="006841C4">
      <w:pPr>
        <w:pStyle w:val="CommentText"/>
      </w:pPr>
      <w:r>
        <w:t>1.Added specific frequency bands and resolutions</w:t>
      </w:r>
    </w:p>
    <w:p w14:paraId="0F55CADE" w14:textId="77777777" w:rsidR="006841C4" w:rsidRDefault="006841C4" w:rsidP="006841C4">
      <w:pPr>
        <w:pStyle w:val="CommentText"/>
      </w:pPr>
      <w:r>
        <w:t>2.Included operational parameters (altitude, swath)</w:t>
      </w:r>
    </w:p>
    <w:p w14:paraId="695459F9" w14:textId="77777777" w:rsidR="006841C4" w:rsidRDefault="006841C4" w:rsidP="006841C4">
      <w:pPr>
        <w:pStyle w:val="CommentText"/>
      </w:pPr>
      <w:r>
        <w:rPr>
          <w:b/>
          <w:bCs/>
        </w:rPr>
        <w:t>Performance Metrics</w:t>
      </w:r>
    </w:p>
    <w:p w14:paraId="640C8F8E" w14:textId="77777777" w:rsidR="006841C4" w:rsidRDefault="006841C4" w:rsidP="006841C4">
      <w:pPr>
        <w:pStyle w:val="CommentText"/>
      </w:pPr>
      <w:r>
        <w:t>1.Added measurable accuracy statistics</w:t>
      </w:r>
    </w:p>
    <w:p w14:paraId="50EC1C37" w14:textId="77777777" w:rsidR="006841C4" w:rsidRDefault="006841C4" w:rsidP="006841C4">
      <w:pPr>
        <w:pStyle w:val="CommentText"/>
      </w:pPr>
      <w:r>
        <w:t>2.Included validation metrics (R² values)</w:t>
      </w:r>
    </w:p>
    <w:p w14:paraId="0D035DD3" w14:textId="77777777" w:rsidR="006841C4" w:rsidRDefault="006841C4" w:rsidP="006841C4">
      <w:pPr>
        <w:pStyle w:val="CommentText"/>
      </w:pPr>
      <w:r>
        <w:rPr>
          <w:b/>
          <w:bCs/>
        </w:rPr>
        <w:t>Application Details</w:t>
      </w:r>
    </w:p>
    <w:p w14:paraId="55331415" w14:textId="77777777" w:rsidR="006841C4" w:rsidRDefault="006841C4" w:rsidP="006841C4">
      <w:pPr>
        <w:pStyle w:val="CommentText"/>
      </w:pPr>
      <w:r>
        <w:t>1.Separated monitoring, modeling and decision support</w:t>
      </w:r>
    </w:p>
    <w:p w14:paraId="333FCAA2" w14:textId="77777777" w:rsidR="006841C4" w:rsidRDefault="006841C4" w:rsidP="006841C4">
      <w:pPr>
        <w:pStyle w:val="CommentText"/>
      </w:pPr>
      <w:r>
        <w:t>2.Added specific use cases with technical parameters</w:t>
      </w:r>
    </w:p>
  </w:comment>
  <w:comment w:id="70" w:author="ajay prakash" w:date="2025-04-25T12:37:00Z" w:initials="ap">
    <w:p w14:paraId="072C5912" w14:textId="77777777" w:rsidR="00FA3F41" w:rsidRDefault="006F535B" w:rsidP="00FA3F41">
      <w:pPr>
        <w:pStyle w:val="CommentText"/>
      </w:pPr>
      <w:r>
        <w:rPr>
          <w:rStyle w:val="CommentReference"/>
        </w:rPr>
        <w:annotationRef/>
      </w:r>
      <w:r w:rsidR="00FA3F41">
        <w:rPr>
          <w:color w:val="13161B"/>
          <w:highlight w:val="white"/>
        </w:rPr>
        <w:t>Address all the comments mentioned above. Finally, revise this conclusion and provide a comprehensive summary.</w:t>
      </w:r>
      <w:r w:rsidR="00FA3F41">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2EAAA6E" w15:done="0"/>
  <w15:commentEx w15:paraId="190601EE" w15:done="0"/>
  <w15:commentEx w15:paraId="553E22E7" w15:done="0"/>
  <w15:commentEx w15:paraId="3C723E17" w15:done="0"/>
  <w15:commentEx w15:paraId="49EAF3C9" w15:done="0"/>
  <w15:commentEx w15:paraId="1DA9C6DE" w15:done="0"/>
  <w15:commentEx w15:paraId="6657FE4B" w15:done="0"/>
  <w15:commentEx w15:paraId="1E372D88" w15:done="0"/>
  <w15:commentEx w15:paraId="3C50A974" w15:done="0"/>
  <w15:commentEx w15:paraId="655E2744" w15:done="0"/>
  <w15:commentEx w15:paraId="33BC8834" w15:done="0"/>
  <w15:commentEx w15:paraId="141E6C25" w15:done="0"/>
  <w15:commentEx w15:paraId="77D1BCA9" w15:done="0"/>
  <w15:commentEx w15:paraId="29846457" w15:done="0"/>
  <w15:commentEx w15:paraId="00FF9CE8" w15:done="0"/>
  <w15:commentEx w15:paraId="223CCD5A" w15:done="0"/>
  <w15:commentEx w15:paraId="127D113C" w15:done="0"/>
  <w15:commentEx w15:paraId="795E371A" w15:done="0"/>
  <w15:commentEx w15:paraId="458340F1" w15:done="0"/>
  <w15:commentEx w15:paraId="71EFA3A4" w15:done="0"/>
  <w15:commentEx w15:paraId="559DB0C6" w15:done="0"/>
  <w15:commentEx w15:paraId="179965C3" w15:done="0"/>
  <w15:commentEx w15:paraId="4CBE4AF3" w15:done="0"/>
  <w15:commentEx w15:paraId="5E57AE45" w15:done="0"/>
  <w15:commentEx w15:paraId="53897330" w15:done="0"/>
  <w15:commentEx w15:paraId="59E4912D" w15:done="0"/>
  <w15:commentEx w15:paraId="662C4511" w15:done="0"/>
  <w15:commentEx w15:paraId="471642A1" w15:done="0"/>
  <w15:commentEx w15:paraId="5E91D19F" w15:done="0"/>
  <w15:commentEx w15:paraId="7494464B" w15:done="0"/>
  <w15:commentEx w15:paraId="00F21E30" w15:done="0"/>
  <w15:commentEx w15:paraId="5810C0A3" w15:done="0"/>
  <w15:commentEx w15:paraId="0F3712DB" w15:done="0"/>
  <w15:commentEx w15:paraId="6C117B41" w15:done="0"/>
  <w15:commentEx w15:paraId="325EEFE8" w15:done="0"/>
  <w15:commentEx w15:paraId="72363120" w15:done="0"/>
  <w15:commentEx w15:paraId="1E25FD45" w15:done="0"/>
  <w15:commentEx w15:paraId="5F1384AE" w15:done="0"/>
  <w15:commentEx w15:paraId="7604E452" w15:done="0"/>
  <w15:commentEx w15:paraId="52818802" w15:done="0"/>
  <w15:commentEx w15:paraId="6047ABFF" w15:done="0"/>
  <w15:commentEx w15:paraId="3E080BA6" w15:done="0"/>
  <w15:commentEx w15:paraId="2B24D8B4" w15:done="0"/>
  <w15:commentEx w15:paraId="58E3AD68" w15:done="0"/>
  <w15:commentEx w15:paraId="7255708D" w15:done="0"/>
  <w15:commentEx w15:paraId="496FA03D" w15:done="0"/>
  <w15:commentEx w15:paraId="0E8DC0EE" w15:done="0"/>
  <w15:commentEx w15:paraId="18C1FFAE" w15:done="0"/>
  <w15:commentEx w15:paraId="6F2429CD" w15:done="0"/>
  <w15:commentEx w15:paraId="060A21E5" w15:done="0"/>
  <w15:commentEx w15:paraId="73957F7D" w15:done="0"/>
  <w15:commentEx w15:paraId="2CCECD1D" w15:done="0"/>
  <w15:commentEx w15:paraId="592BF0AA" w15:done="0"/>
  <w15:commentEx w15:paraId="45320610" w15:done="0"/>
  <w15:commentEx w15:paraId="63FFAFEC" w15:done="0"/>
  <w15:commentEx w15:paraId="1EB02743" w15:done="0"/>
  <w15:commentEx w15:paraId="279AEFE9" w15:done="0"/>
  <w15:commentEx w15:paraId="23CE0E16" w15:done="0"/>
  <w15:commentEx w15:paraId="4D6F9FFE" w15:done="0"/>
  <w15:commentEx w15:paraId="669AEFA6" w15:done="0"/>
  <w15:commentEx w15:paraId="067F1D48" w15:done="0"/>
  <w15:commentEx w15:paraId="40B56085" w15:done="0"/>
  <w15:commentEx w15:paraId="225E2967" w15:done="0"/>
  <w15:commentEx w15:paraId="22CD2C3C" w15:done="0"/>
  <w15:commentEx w15:paraId="1D14D278" w15:done="0"/>
  <w15:commentEx w15:paraId="4CE2FDBF" w15:done="0"/>
  <w15:commentEx w15:paraId="76308360" w15:done="0"/>
  <w15:commentEx w15:paraId="333FCAA2" w15:done="0"/>
  <w15:commentEx w15:paraId="072C59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397FD45" w16cex:dateUtc="2025-04-24T11:23:00Z"/>
  <w16cex:commentExtensible w16cex:durableId="15B27B8F" w16cex:dateUtc="2025-04-24T11:24:00Z"/>
  <w16cex:commentExtensible w16cex:durableId="1FC9E693" w16cex:dateUtc="2025-04-24T11:27:00Z"/>
  <w16cex:commentExtensible w16cex:durableId="2A022119" w16cex:dateUtc="2025-04-24T11:29:00Z"/>
  <w16cex:commentExtensible w16cex:durableId="3746A119" w16cex:dateUtc="2025-04-24T11:32:00Z"/>
  <w16cex:commentExtensible w16cex:durableId="239A453F" w16cex:dateUtc="2025-04-24T11:41:00Z"/>
  <w16cex:commentExtensible w16cex:durableId="5A1B6B8E" w16cex:dateUtc="2025-04-24T11:50:00Z"/>
  <w16cex:commentExtensible w16cex:durableId="07CCC09B" w16cex:dateUtc="2025-04-24T13:42:00Z"/>
  <w16cex:commentExtensible w16cex:durableId="7B851804" w16cex:dateUtc="2025-04-24T13:43:00Z"/>
  <w16cex:commentExtensible w16cex:durableId="258DB40D" w16cex:dateUtc="2025-04-24T13:48:00Z"/>
  <w16cex:commentExtensible w16cex:durableId="399CBA9C" w16cex:dateUtc="2025-04-24T13:50:00Z"/>
  <w16cex:commentExtensible w16cex:durableId="22B6B6FA" w16cex:dateUtc="2025-04-24T13:50:00Z"/>
  <w16cex:commentExtensible w16cex:durableId="6DF154BF" w16cex:dateUtc="2025-04-24T13:52:00Z"/>
  <w16cex:commentExtensible w16cex:durableId="4E4F65BA" w16cex:dateUtc="2025-04-24T13:53:00Z"/>
  <w16cex:commentExtensible w16cex:durableId="0EC1BF19" w16cex:dateUtc="2025-04-24T13:56:00Z"/>
  <w16cex:commentExtensible w16cex:durableId="376CF1FF" w16cex:dateUtc="2025-04-24T13:57:00Z"/>
  <w16cex:commentExtensible w16cex:durableId="65950DA8" w16cex:dateUtc="2025-04-24T14:12:00Z"/>
  <w16cex:commentExtensible w16cex:durableId="5A151B59" w16cex:dateUtc="2025-04-24T14:16:00Z"/>
  <w16cex:commentExtensible w16cex:durableId="7BDF4899" w16cex:dateUtc="2025-04-24T14:23:00Z"/>
  <w16cex:commentExtensible w16cex:durableId="35EE0203" w16cex:dateUtc="2025-04-24T14:35:00Z"/>
  <w16cex:commentExtensible w16cex:durableId="101AC3AD" w16cex:dateUtc="2025-04-24T14:37:00Z"/>
  <w16cex:commentExtensible w16cex:durableId="2A1B9848" w16cex:dateUtc="2025-04-24T14:41:00Z"/>
  <w16cex:commentExtensible w16cex:durableId="67045DE6" w16cex:dateUtc="2025-04-24T14:45:00Z"/>
  <w16cex:commentExtensible w16cex:durableId="18038760" w16cex:dateUtc="2025-04-24T14:51:00Z"/>
  <w16cex:commentExtensible w16cex:durableId="677CD9C9" w16cex:dateUtc="2025-04-24T14:55:00Z"/>
  <w16cex:commentExtensible w16cex:durableId="01819360" w16cex:dateUtc="2025-04-24T14:59:00Z"/>
  <w16cex:commentExtensible w16cex:durableId="03E6F9DF" w16cex:dateUtc="2025-04-24T15:03:00Z"/>
  <w16cex:commentExtensible w16cex:durableId="154209DA" w16cex:dateUtc="2025-04-24T15:01:00Z"/>
  <w16cex:commentExtensible w16cex:durableId="33E79AA7" w16cex:dateUtc="2025-04-24T15:06:00Z"/>
  <w16cex:commentExtensible w16cex:durableId="34BDA867" w16cex:dateUtc="2025-04-24T15:09:00Z"/>
  <w16cex:commentExtensible w16cex:durableId="00B8B5A4" w16cex:dateUtc="2025-04-24T15:28:00Z"/>
  <w16cex:commentExtensible w16cex:durableId="38BA7033" w16cex:dateUtc="2025-04-24T15:36:00Z"/>
  <w16cex:commentExtensible w16cex:durableId="60C6D86B" w16cex:dateUtc="2025-04-24T15:44:00Z"/>
  <w16cex:commentExtensible w16cex:durableId="78EEEBE5" w16cex:dateUtc="2025-04-25T03:57:00Z"/>
  <w16cex:commentExtensible w16cex:durableId="5706384A" w16cex:dateUtc="2025-04-25T03:58:00Z"/>
  <w16cex:commentExtensible w16cex:durableId="5C84ACF0" w16cex:dateUtc="2025-04-25T03:59:00Z"/>
  <w16cex:commentExtensible w16cex:durableId="0CEF2CAC" w16cex:dateUtc="2025-04-25T04:01:00Z"/>
  <w16cex:commentExtensible w16cex:durableId="38B2D139" w16cex:dateUtc="2025-04-25T04:01:00Z"/>
  <w16cex:commentExtensible w16cex:durableId="7D086366" w16cex:dateUtc="2025-04-25T04:02:00Z"/>
  <w16cex:commentExtensible w16cex:durableId="4310F697" w16cex:dateUtc="2025-04-25T04:08:00Z"/>
  <w16cex:commentExtensible w16cex:durableId="0283FD1C" w16cex:dateUtc="2025-04-25T04:10:00Z"/>
  <w16cex:commentExtensible w16cex:durableId="2E23AFA7" w16cex:dateUtc="2025-04-25T04:11:00Z"/>
  <w16cex:commentExtensible w16cex:durableId="2BF36D26" w16cex:dateUtc="2025-04-25T04:12:00Z"/>
  <w16cex:commentExtensible w16cex:durableId="6B9CF103" w16cex:dateUtc="2025-04-25T04:22:00Z"/>
  <w16cex:commentExtensible w16cex:durableId="73824B77" w16cex:dateUtc="2025-04-25T04:24:00Z"/>
  <w16cex:commentExtensible w16cex:durableId="6943F9E5" w16cex:dateUtc="2025-04-25T04:27:00Z"/>
  <w16cex:commentExtensible w16cex:durableId="065A0669" w16cex:dateUtc="2025-04-25T04:34:00Z"/>
  <w16cex:commentExtensible w16cex:durableId="4903AD54" w16cex:dateUtc="2025-04-25T04:34:00Z"/>
  <w16cex:commentExtensible w16cex:durableId="0D64601B" w16cex:dateUtc="2025-04-25T04:35:00Z"/>
  <w16cex:commentExtensible w16cex:durableId="2678CCEE" w16cex:dateUtc="2025-04-25T04:46:00Z"/>
  <w16cex:commentExtensible w16cex:durableId="0894C436" w16cex:dateUtc="2025-04-25T04:47:00Z"/>
  <w16cex:commentExtensible w16cex:durableId="650A4815" w16cex:dateUtc="2025-04-25T04:49:00Z"/>
  <w16cex:commentExtensible w16cex:durableId="18572A98" w16cex:dateUtc="2025-04-25T04:50:00Z"/>
  <w16cex:commentExtensible w16cex:durableId="7EA73569" w16cex:dateUtc="2025-04-25T04:54:00Z"/>
  <w16cex:commentExtensible w16cex:durableId="4A6C6F5D" w16cex:dateUtc="2025-04-25T04:55:00Z"/>
  <w16cex:commentExtensible w16cex:durableId="3CB91E0E" w16cex:dateUtc="2025-04-25T04:57:00Z"/>
  <w16cex:commentExtensible w16cex:durableId="66ED5138" w16cex:dateUtc="2025-04-25T05:01:00Z"/>
  <w16cex:commentExtensible w16cex:durableId="70465A2E" w16cex:dateUtc="2025-04-25T05:16:00Z"/>
  <w16cex:commentExtensible w16cex:durableId="6002D974" w16cex:dateUtc="2025-04-25T05:19:00Z"/>
  <w16cex:commentExtensible w16cex:durableId="0A6014F5" w16cex:dateUtc="2025-04-25T05:21:00Z"/>
  <w16cex:commentExtensible w16cex:durableId="2E94ED79" w16cex:dateUtc="2025-04-25T06:10:00Z"/>
  <w16cex:commentExtensible w16cex:durableId="1636107B" w16cex:dateUtc="2025-04-25T06:16:00Z"/>
  <w16cex:commentExtensible w16cex:durableId="5832C091" w16cex:dateUtc="2025-04-25T06:22:00Z"/>
  <w16cex:commentExtensible w16cex:durableId="62BD5128" w16cex:dateUtc="2025-04-25T06:26:00Z"/>
  <w16cex:commentExtensible w16cex:durableId="07DEF5FF" w16cex:dateUtc="2025-04-25T06:33:00Z"/>
  <w16cex:commentExtensible w16cex:durableId="331DC117" w16cex:dateUtc="2025-04-25T06:56:00Z"/>
  <w16cex:commentExtensible w16cex:durableId="2713B5DA" w16cex:dateUtc="2025-04-25T07:03:00Z"/>
  <w16cex:commentExtensible w16cex:durableId="20FC9F94" w16cex:dateUtc="2025-04-25T07:06:00Z"/>
  <w16cex:commentExtensible w16cex:durableId="0198B30F" w16cex:dateUtc="2025-04-25T07: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2EAAA6E" w16cid:durableId="1397FD45"/>
  <w16cid:commentId w16cid:paraId="190601EE" w16cid:durableId="15B27B8F"/>
  <w16cid:commentId w16cid:paraId="553E22E7" w16cid:durableId="1FC9E693"/>
  <w16cid:commentId w16cid:paraId="3C723E17" w16cid:durableId="2A022119"/>
  <w16cid:commentId w16cid:paraId="49EAF3C9" w16cid:durableId="3746A119"/>
  <w16cid:commentId w16cid:paraId="1DA9C6DE" w16cid:durableId="239A453F"/>
  <w16cid:commentId w16cid:paraId="6657FE4B" w16cid:durableId="5A1B6B8E"/>
  <w16cid:commentId w16cid:paraId="1E372D88" w16cid:durableId="07CCC09B"/>
  <w16cid:commentId w16cid:paraId="3C50A974" w16cid:durableId="7B851804"/>
  <w16cid:commentId w16cid:paraId="655E2744" w16cid:durableId="258DB40D"/>
  <w16cid:commentId w16cid:paraId="33BC8834" w16cid:durableId="399CBA9C"/>
  <w16cid:commentId w16cid:paraId="141E6C25" w16cid:durableId="22B6B6FA"/>
  <w16cid:commentId w16cid:paraId="77D1BCA9" w16cid:durableId="6DF154BF"/>
  <w16cid:commentId w16cid:paraId="29846457" w16cid:durableId="4E4F65BA"/>
  <w16cid:commentId w16cid:paraId="00FF9CE8" w16cid:durableId="0EC1BF19"/>
  <w16cid:commentId w16cid:paraId="223CCD5A" w16cid:durableId="376CF1FF"/>
  <w16cid:commentId w16cid:paraId="127D113C" w16cid:durableId="65950DA8"/>
  <w16cid:commentId w16cid:paraId="795E371A" w16cid:durableId="5A151B59"/>
  <w16cid:commentId w16cid:paraId="458340F1" w16cid:durableId="7BDF4899"/>
  <w16cid:commentId w16cid:paraId="71EFA3A4" w16cid:durableId="35EE0203"/>
  <w16cid:commentId w16cid:paraId="559DB0C6" w16cid:durableId="101AC3AD"/>
  <w16cid:commentId w16cid:paraId="179965C3" w16cid:durableId="2A1B9848"/>
  <w16cid:commentId w16cid:paraId="4CBE4AF3" w16cid:durableId="67045DE6"/>
  <w16cid:commentId w16cid:paraId="5E57AE45" w16cid:durableId="18038760"/>
  <w16cid:commentId w16cid:paraId="53897330" w16cid:durableId="677CD9C9"/>
  <w16cid:commentId w16cid:paraId="59E4912D" w16cid:durableId="01819360"/>
  <w16cid:commentId w16cid:paraId="662C4511" w16cid:durableId="03E6F9DF"/>
  <w16cid:commentId w16cid:paraId="471642A1" w16cid:durableId="154209DA"/>
  <w16cid:commentId w16cid:paraId="5E91D19F" w16cid:durableId="33E79AA7"/>
  <w16cid:commentId w16cid:paraId="7494464B" w16cid:durableId="34BDA867"/>
  <w16cid:commentId w16cid:paraId="00F21E30" w16cid:durableId="00B8B5A4"/>
  <w16cid:commentId w16cid:paraId="5810C0A3" w16cid:durableId="38BA7033"/>
  <w16cid:commentId w16cid:paraId="0F3712DB" w16cid:durableId="60C6D86B"/>
  <w16cid:commentId w16cid:paraId="6C117B41" w16cid:durableId="78EEEBE5"/>
  <w16cid:commentId w16cid:paraId="325EEFE8" w16cid:durableId="5706384A"/>
  <w16cid:commentId w16cid:paraId="72363120" w16cid:durableId="5C84ACF0"/>
  <w16cid:commentId w16cid:paraId="1E25FD45" w16cid:durableId="0CEF2CAC"/>
  <w16cid:commentId w16cid:paraId="5F1384AE" w16cid:durableId="38B2D139"/>
  <w16cid:commentId w16cid:paraId="7604E452" w16cid:durableId="7D086366"/>
  <w16cid:commentId w16cid:paraId="52818802" w16cid:durableId="4310F697"/>
  <w16cid:commentId w16cid:paraId="6047ABFF" w16cid:durableId="0283FD1C"/>
  <w16cid:commentId w16cid:paraId="3E080BA6" w16cid:durableId="2E23AFA7"/>
  <w16cid:commentId w16cid:paraId="2B24D8B4" w16cid:durableId="2BF36D26"/>
  <w16cid:commentId w16cid:paraId="58E3AD68" w16cid:durableId="6B9CF103"/>
  <w16cid:commentId w16cid:paraId="7255708D" w16cid:durableId="73824B77"/>
  <w16cid:commentId w16cid:paraId="496FA03D" w16cid:durableId="6943F9E5"/>
  <w16cid:commentId w16cid:paraId="0E8DC0EE" w16cid:durableId="065A0669"/>
  <w16cid:commentId w16cid:paraId="18C1FFAE" w16cid:durableId="4903AD54"/>
  <w16cid:commentId w16cid:paraId="6F2429CD" w16cid:durableId="0D64601B"/>
  <w16cid:commentId w16cid:paraId="060A21E5" w16cid:durableId="2678CCEE"/>
  <w16cid:commentId w16cid:paraId="73957F7D" w16cid:durableId="0894C436"/>
  <w16cid:commentId w16cid:paraId="2CCECD1D" w16cid:durableId="650A4815"/>
  <w16cid:commentId w16cid:paraId="592BF0AA" w16cid:durableId="18572A98"/>
  <w16cid:commentId w16cid:paraId="45320610" w16cid:durableId="7EA73569"/>
  <w16cid:commentId w16cid:paraId="63FFAFEC" w16cid:durableId="4A6C6F5D"/>
  <w16cid:commentId w16cid:paraId="1EB02743" w16cid:durableId="3CB91E0E"/>
  <w16cid:commentId w16cid:paraId="279AEFE9" w16cid:durableId="66ED5138"/>
  <w16cid:commentId w16cid:paraId="23CE0E16" w16cid:durableId="70465A2E"/>
  <w16cid:commentId w16cid:paraId="4D6F9FFE" w16cid:durableId="6002D974"/>
  <w16cid:commentId w16cid:paraId="669AEFA6" w16cid:durableId="0A6014F5"/>
  <w16cid:commentId w16cid:paraId="067F1D48" w16cid:durableId="2E94ED79"/>
  <w16cid:commentId w16cid:paraId="40B56085" w16cid:durableId="1636107B"/>
  <w16cid:commentId w16cid:paraId="225E2967" w16cid:durableId="5832C091"/>
  <w16cid:commentId w16cid:paraId="22CD2C3C" w16cid:durableId="62BD5128"/>
  <w16cid:commentId w16cid:paraId="1D14D278" w16cid:durableId="07DEF5FF"/>
  <w16cid:commentId w16cid:paraId="4CE2FDBF" w16cid:durableId="331DC117"/>
  <w16cid:commentId w16cid:paraId="76308360" w16cid:durableId="2713B5DA"/>
  <w16cid:commentId w16cid:paraId="333FCAA2" w16cid:durableId="20FC9F94"/>
  <w16cid:commentId w16cid:paraId="072C5912" w16cid:durableId="0198B3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2D4327" w14:textId="77777777" w:rsidR="001F4824" w:rsidRDefault="001F4824" w:rsidP="00D42B81">
      <w:pPr>
        <w:spacing w:after="0" w:line="240" w:lineRule="auto"/>
      </w:pPr>
      <w:r>
        <w:separator/>
      </w:r>
    </w:p>
  </w:endnote>
  <w:endnote w:type="continuationSeparator" w:id="0">
    <w:p w14:paraId="14DA0830" w14:textId="77777777" w:rsidR="001F4824" w:rsidRDefault="001F4824" w:rsidP="00D42B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93AA34" w14:textId="77777777" w:rsidR="0011092D" w:rsidRDefault="001109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26810812"/>
      <w:docPartObj>
        <w:docPartGallery w:val="Page Numbers (Bottom of Page)"/>
        <w:docPartUnique/>
      </w:docPartObj>
    </w:sdtPr>
    <w:sdtEndPr>
      <w:rPr>
        <w:noProof/>
      </w:rPr>
    </w:sdtEndPr>
    <w:sdtContent>
      <w:p w14:paraId="6C9FC97A" w14:textId="4F183135" w:rsidR="00D42B81" w:rsidRDefault="00D42B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B174D2" w14:textId="77777777" w:rsidR="00D42B81" w:rsidRDefault="00D42B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1BC735" w14:textId="77777777" w:rsidR="0011092D" w:rsidRDefault="001109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8673AC" w14:textId="77777777" w:rsidR="001F4824" w:rsidRDefault="001F4824" w:rsidP="00D42B81">
      <w:pPr>
        <w:spacing w:after="0" w:line="240" w:lineRule="auto"/>
      </w:pPr>
      <w:r>
        <w:separator/>
      </w:r>
    </w:p>
  </w:footnote>
  <w:footnote w:type="continuationSeparator" w:id="0">
    <w:p w14:paraId="2110D00F" w14:textId="77777777" w:rsidR="001F4824" w:rsidRDefault="001F4824" w:rsidP="00D42B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EFF1F5" w14:textId="3744E090" w:rsidR="0011092D" w:rsidRDefault="00000000">
    <w:pPr>
      <w:pStyle w:val="Header"/>
    </w:pPr>
    <w:r>
      <w:rPr>
        <w:noProof/>
      </w:rPr>
      <w:pict w14:anchorId="598751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627610"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BB5FE2" w14:textId="75574F95" w:rsidR="0011092D" w:rsidRDefault="00000000">
    <w:pPr>
      <w:pStyle w:val="Header"/>
    </w:pPr>
    <w:r>
      <w:rPr>
        <w:noProof/>
      </w:rPr>
      <w:pict w14:anchorId="0DF118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627611"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AF6E66" w14:textId="7609DCC0" w:rsidR="0011092D" w:rsidRDefault="00000000">
    <w:pPr>
      <w:pStyle w:val="Header"/>
    </w:pPr>
    <w:r>
      <w:rPr>
        <w:noProof/>
      </w:rPr>
      <w:pict w14:anchorId="42EC15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627609"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E5D27"/>
    <w:multiLevelType w:val="hybridMultilevel"/>
    <w:tmpl w:val="A886C9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820D3"/>
    <w:multiLevelType w:val="hybridMultilevel"/>
    <w:tmpl w:val="CD5A84A0"/>
    <w:lvl w:ilvl="0" w:tplc="80FCB012">
      <w:start w:val="1"/>
      <w:numFmt w:val="decimal"/>
      <w:lvlText w:val="%1."/>
      <w:lvlJc w:val="left"/>
      <w:pPr>
        <w:ind w:left="720" w:hanging="360"/>
      </w:pPr>
    </w:lvl>
    <w:lvl w:ilvl="1" w:tplc="26FACCCA">
      <w:start w:val="1"/>
      <w:numFmt w:val="decimal"/>
      <w:lvlText w:val="%2."/>
      <w:lvlJc w:val="left"/>
      <w:pPr>
        <w:ind w:left="720" w:hanging="360"/>
      </w:pPr>
    </w:lvl>
    <w:lvl w:ilvl="2" w:tplc="FE5CD2F4">
      <w:start w:val="1"/>
      <w:numFmt w:val="decimal"/>
      <w:lvlText w:val="%3."/>
      <w:lvlJc w:val="left"/>
      <w:pPr>
        <w:ind w:left="720" w:hanging="360"/>
      </w:pPr>
    </w:lvl>
    <w:lvl w:ilvl="3" w:tplc="7C24CDD6">
      <w:start w:val="1"/>
      <w:numFmt w:val="decimal"/>
      <w:lvlText w:val="%4."/>
      <w:lvlJc w:val="left"/>
      <w:pPr>
        <w:ind w:left="720" w:hanging="360"/>
      </w:pPr>
    </w:lvl>
    <w:lvl w:ilvl="4" w:tplc="0C74328C">
      <w:start w:val="1"/>
      <w:numFmt w:val="decimal"/>
      <w:lvlText w:val="%5."/>
      <w:lvlJc w:val="left"/>
      <w:pPr>
        <w:ind w:left="720" w:hanging="360"/>
      </w:pPr>
    </w:lvl>
    <w:lvl w:ilvl="5" w:tplc="7054D840">
      <w:start w:val="1"/>
      <w:numFmt w:val="decimal"/>
      <w:lvlText w:val="%6."/>
      <w:lvlJc w:val="left"/>
      <w:pPr>
        <w:ind w:left="720" w:hanging="360"/>
      </w:pPr>
    </w:lvl>
    <w:lvl w:ilvl="6" w:tplc="8E8E7E78">
      <w:start w:val="1"/>
      <w:numFmt w:val="decimal"/>
      <w:lvlText w:val="%7."/>
      <w:lvlJc w:val="left"/>
      <w:pPr>
        <w:ind w:left="720" w:hanging="360"/>
      </w:pPr>
    </w:lvl>
    <w:lvl w:ilvl="7" w:tplc="61F095EE">
      <w:start w:val="1"/>
      <w:numFmt w:val="decimal"/>
      <w:lvlText w:val="%8."/>
      <w:lvlJc w:val="left"/>
      <w:pPr>
        <w:ind w:left="720" w:hanging="360"/>
      </w:pPr>
    </w:lvl>
    <w:lvl w:ilvl="8" w:tplc="36F0182E">
      <w:start w:val="1"/>
      <w:numFmt w:val="decimal"/>
      <w:lvlText w:val="%9."/>
      <w:lvlJc w:val="left"/>
      <w:pPr>
        <w:ind w:left="720" w:hanging="360"/>
      </w:pPr>
    </w:lvl>
  </w:abstractNum>
  <w:abstractNum w:abstractNumId="2" w15:restartNumberingAfterBreak="0">
    <w:nsid w:val="0DEA05EA"/>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F49134F"/>
    <w:multiLevelType w:val="hybridMultilevel"/>
    <w:tmpl w:val="D3E20A3C"/>
    <w:lvl w:ilvl="0" w:tplc="177650CC">
      <w:start w:val="1"/>
      <w:numFmt w:val="decimal"/>
      <w:lvlText w:val="%1."/>
      <w:lvlJc w:val="left"/>
      <w:pPr>
        <w:ind w:left="1020" w:hanging="360"/>
      </w:pPr>
    </w:lvl>
    <w:lvl w:ilvl="1" w:tplc="02E8F63C">
      <w:start w:val="1"/>
      <w:numFmt w:val="decimal"/>
      <w:lvlText w:val="%2."/>
      <w:lvlJc w:val="left"/>
      <w:pPr>
        <w:ind w:left="1020" w:hanging="360"/>
      </w:pPr>
    </w:lvl>
    <w:lvl w:ilvl="2" w:tplc="ED56C36E">
      <w:start w:val="1"/>
      <w:numFmt w:val="decimal"/>
      <w:lvlText w:val="%3."/>
      <w:lvlJc w:val="left"/>
      <w:pPr>
        <w:ind w:left="1020" w:hanging="360"/>
      </w:pPr>
    </w:lvl>
    <w:lvl w:ilvl="3" w:tplc="0D025D44">
      <w:start w:val="1"/>
      <w:numFmt w:val="decimal"/>
      <w:lvlText w:val="%4."/>
      <w:lvlJc w:val="left"/>
      <w:pPr>
        <w:ind w:left="1020" w:hanging="360"/>
      </w:pPr>
    </w:lvl>
    <w:lvl w:ilvl="4" w:tplc="91AAD1F4">
      <w:start w:val="1"/>
      <w:numFmt w:val="decimal"/>
      <w:lvlText w:val="%5."/>
      <w:lvlJc w:val="left"/>
      <w:pPr>
        <w:ind w:left="1020" w:hanging="360"/>
      </w:pPr>
    </w:lvl>
    <w:lvl w:ilvl="5" w:tplc="33326D5A">
      <w:start w:val="1"/>
      <w:numFmt w:val="decimal"/>
      <w:lvlText w:val="%6."/>
      <w:lvlJc w:val="left"/>
      <w:pPr>
        <w:ind w:left="1020" w:hanging="360"/>
      </w:pPr>
    </w:lvl>
    <w:lvl w:ilvl="6" w:tplc="8CE47024">
      <w:start w:val="1"/>
      <w:numFmt w:val="decimal"/>
      <w:lvlText w:val="%7."/>
      <w:lvlJc w:val="left"/>
      <w:pPr>
        <w:ind w:left="1020" w:hanging="360"/>
      </w:pPr>
    </w:lvl>
    <w:lvl w:ilvl="7" w:tplc="6F126462">
      <w:start w:val="1"/>
      <w:numFmt w:val="decimal"/>
      <w:lvlText w:val="%8."/>
      <w:lvlJc w:val="left"/>
      <w:pPr>
        <w:ind w:left="1020" w:hanging="360"/>
      </w:pPr>
    </w:lvl>
    <w:lvl w:ilvl="8" w:tplc="9796C9C0">
      <w:start w:val="1"/>
      <w:numFmt w:val="decimal"/>
      <w:lvlText w:val="%9."/>
      <w:lvlJc w:val="left"/>
      <w:pPr>
        <w:ind w:left="1020" w:hanging="360"/>
      </w:pPr>
    </w:lvl>
  </w:abstractNum>
  <w:abstractNum w:abstractNumId="4" w15:restartNumberingAfterBreak="0">
    <w:nsid w:val="106934D3"/>
    <w:multiLevelType w:val="hybridMultilevel"/>
    <w:tmpl w:val="805247FE"/>
    <w:lvl w:ilvl="0" w:tplc="5D064AF2">
      <w:start w:val="1"/>
      <w:numFmt w:val="decimal"/>
      <w:lvlText w:val="%1."/>
      <w:lvlJc w:val="left"/>
      <w:pPr>
        <w:ind w:left="1020" w:hanging="360"/>
      </w:pPr>
    </w:lvl>
    <w:lvl w:ilvl="1" w:tplc="BCEA00E4">
      <w:start w:val="1"/>
      <w:numFmt w:val="decimal"/>
      <w:lvlText w:val="%2."/>
      <w:lvlJc w:val="left"/>
      <w:pPr>
        <w:ind w:left="1020" w:hanging="360"/>
      </w:pPr>
    </w:lvl>
    <w:lvl w:ilvl="2" w:tplc="6A64F4C6">
      <w:start w:val="1"/>
      <w:numFmt w:val="decimal"/>
      <w:lvlText w:val="%3."/>
      <w:lvlJc w:val="left"/>
      <w:pPr>
        <w:ind w:left="1020" w:hanging="360"/>
      </w:pPr>
    </w:lvl>
    <w:lvl w:ilvl="3" w:tplc="E4C60ABA">
      <w:start w:val="1"/>
      <w:numFmt w:val="decimal"/>
      <w:lvlText w:val="%4."/>
      <w:lvlJc w:val="left"/>
      <w:pPr>
        <w:ind w:left="1020" w:hanging="360"/>
      </w:pPr>
    </w:lvl>
    <w:lvl w:ilvl="4" w:tplc="FAD0AD72">
      <w:start w:val="1"/>
      <w:numFmt w:val="decimal"/>
      <w:lvlText w:val="%5."/>
      <w:lvlJc w:val="left"/>
      <w:pPr>
        <w:ind w:left="1020" w:hanging="360"/>
      </w:pPr>
    </w:lvl>
    <w:lvl w:ilvl="5" w:tplc="7E3C3F56">
      <w:start w:val="1"/>
      <w:numFmt w:val="decimal"/>
      <w:lvlText w:val="%6."/>
      <w:lvlJc w:val="left"/>
      <w:pPr>
        <w:ind w:left="1020" w:hanging="360"/>
      </w:pPr>
    </w:lvl>
    <w:lvl w:ilvl="6" w:tplc="33A0D1E8">
      <w:start w:val="1"/>
      <w:numFmt w:val="decimal"/>
      <w:lvlText w:val="%7."/>
      <w:lvlJc w:val="left"/>
      <w:pPr>
        <w:ind w:left="1020" w:hanging="360"/>
      </w:pPr>
    </w:lvl>
    <w:lvl w:ilvl="7" w:tplc="63A40726">
      <w:start w:val="1"/>
      <w:numFmt w:val="decimal"/>
      <w:lvlText w:val="%8."/>
      <w:lvlJc w:val="left"/>
      <w:pPr>
        <w:ind w:left="1020" w:hanging="360"/>
      </w:pPr>
    </w:lvl>
    <w:lvl w:ilvl="8" w:tplc="9ECA4322">
      <w:start w:val="1"/>
      <w:numFmt w:val="decimal"/>
      <w:lvlText w:val="%9."/>
      <w:lvlJc w:val="left"/>
      <w:pPr>
        <w:ind w:left="1020" w:hanging="360"/>
      </w:pPr>
    </w:lvl>
  </w:abstractNum>
  <w:abstractNum w:abstractNumId="5" w15:restartNumberingAfterBreak="0">
    <w:nsid w:val="1306089A"/>
    <w:multiLevelType w:val="hybridMultilevel"/>
    <w:tmpl w:val="56BCECF6"/>
    <w:lvl w:ilvl="0" w:tplc="484A9C8E">
      <w:start w:val="1"/>
      <w:numFmt w:val="decimal"/>
      <w:lvlText w:val="%1."/>
      <w:lvlJc w:val="left"/>
      <w:pPr>
        <w:ind w:left="1020" w:hanging="360"/>
      </w:pPr>
    </w:lvl>
    <w:lvl w:ilvl="1" w:tplc="5FCCA984">
      <w:start w:val="1"/>
      <w:numFmt w:val="decimal"/>
      <w:lvlText w:val="%2."/>
      <w:lvlJc w:val="left"/>
      <w:pPr>
        <w:ind w:left="1020" w:hanging="360"/>
      </w:pPr>
    </w:lvl>
    <w:lvl w:ilvl="2" w:tplc="A60239B6">
      <w:start w:val="1"/>
      <w:numFmt w:val="decimal"/>
      <w:lvlText w:val="%3."/>
      <w:lvlJc w:val="left"/>
      <w:pPr>
        <w:ind w:left="1020" w:hanging="360"/>
      </w:pPr>
    </w:lvl>
    <w:lvl w:ilvl="3" w:tplc="7250F640">
      <w:start w:val="1"/>
      <w:numFmt w:val="decimal"/>
      <w:lvlText w:val="%4."/>
      <w:lvlJc w:val="left"/>
      <w:pPr>
        <w:ind w:left="1020" w:hanging="360"/>
      </w:pPr>
    </w:lvl>
    <w:lvl w:ilvl="4" w:tplc="B0E4B748">
      <w:start w:val="1"/>
      <w:numFmt w:val="decimal"/>
      <w:lvlText w:val="%5."/>
      <w:lvlJc w:val="left"/>
      <w:pPr>
        <w:ind w:left="1020" w:hanging="360"/>
      </w:pPr>
    </w:lvl>
    <w:lvl w:ilvl="5" w:tplc="B498B282">
      <w:start w:val="1"/>
      <w:numFmt w:val="decimal"/>
      <w:lvlText w:val="%6."/>
      <w:lvlJc w:val="left"/>
      <w:pPr>
        <w:ind w:left="1020" w:hanging="360"/>
      </w:pPr>
    </w:lvl>
    <w:lvl w:ilvl="6" w:tplc="C17EA992">
      <w:start w:val="1"/>
      <w:numFmt w:val="decimal"/>
      <w:lvlText w:val="%7."/>
      <w:lvlJc w:val="left"/>
      <w:pPr>
        <w:ind w:left="1020" w:hanging="360"/>
      </w:pPr>
    </w:lvl>
    <w:lvl w:ilvl="7" w:tplc="F0E4F43A">
      <w:start w:val="1"/>
      <w:numFmt w:val="decimal"/>
      <w:lvlText w:val="%8."/>
      <w:lvlJc w:val="left"/>
      <w:pPr>
        <w:ind w:left="1020" w:hanging="360"/>
      </w:pPr>
    </w:lvl>
    <w:lvl w:ilvl="8" w:tplc="E988A34C">
      <w:start w:val="1"/>
      <w:numFmt w:val="decimal"/>
      <w:lvlText w:val="%9."/>
      <w:lvlJc w:val="left"/>
      <w:pPr>
        <w:ind w:left="1020" w:hanging="360"/>
      </w:pPr>
    </w:lvl>
  </w:abstractNum>
  <w:abstractNum w:abstractNumId="6" w15:restartNumberingAfterBreak="0">
    <w:nsid w:val="139B5BA7"/>
    <w:multiLevelType w:val="multilevel"/>
    <w:tmpl w:val="C22EEA32"/>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9AD3E90"/>
    <w:multiLevelType w:val="hybridMultilevel"/>
    <w:tmpl w:val="9216BA1A"/>
    <w:lvl w:ilvl="0" w:tplc="04E2AF76">
      <w:start w:val="1"/>
      <w:numFmt w:val="decimal"/>
      <w:lvlText w:val="%1."/>
      <w:lvlJc w:val="left"/>
      <w:pPr>
        <w:ind w:left="1020" w:hanging="360"/>
      </w:pPr>
    </w:lvl>
    <w:lvl w:ilvl="1" w:tplc="ADE6E852">
      <w:start w:val="1"/>
      <w:numFmt w:val="decimal"/>
      <w:lvlText w:val="%2."/>
      <w:lvlJc w:val="left"/>
      <w:pPr>
        <w:ind w:left="1020" w:hanging="360"/>
      </w:pPr>
    </w:lvl>
    <w:lvl w:ilvl="2" w:tplc="417C9508">
      <w:start w:val="1"/>
      <w:numFmt w:val="decimal"/>
      <w:lvlText w:val="%3."/>
      <w:lvlJc w:val="left"/>
      <w:pPr>
        <w:ind w:left="1020" w:hanging="360"/>
      </w:pPr>
    </w:lvl>
    <w:lvl w:ilvl="3" w:tplc="C0A64C96">
      <w:start w:val="1"/>
      <w:numFmt w:val="decimal"/>
      <w:lvlText w:val="%4."/>
      <w:lvlJc w:val="left"/>
      <w:pPr>
        <w:ind w:left="1020" w:hanging="360"/>
      </w:pPr>
    </w:lvl>
    <w:lvl w:ilvl="4" w:tplc="96DAD70E">
      <w:start w:val="1"/>
      <w:numFmt w:val="decimal"/>
      <w:lvlText w:val="%5."/>
      <w:lvlJc w:val="left"/>
      <w:pPr>
        <w:ind w:left="1020" w:hanging="360"/>
      </w:pPr>
    </w:lvl>
    <w:lvl w:ilvl="5" w:tplc="ED3CB6F6">
      <w:start w:val="1"/>
      <w:numFmt w:val="decimal"/>
      <w:lvlText w:val="%6."/>
      <w:lvlJc w:val="left"/>
      <w:pPr>
        <w:ind w:left="1020" w:hanging="360"/>
      </w:pPr>
    </w:lvl>
    <w:lvl w:ilvl="6" w:tplc="A5146B68">
      <w:start w:val="1"/>
      <w:numFmt w:val="decimal"/>
      <w:lvlText w:val="%7."/>
      <w:lvlJc w:val="left"/>
      <w:pPr>
        <w:ind w:left="1020" w:hanging="360"/>
      </w:pPr>
    </w:lvl>
    <w:lvl w:ilvl="7" w:tplc="0D28332C">
      <w:start w:val="1"/>
      <w:numFmt w:val="decimal"/>
      <w:lvlText w:val="%8."/>
      <w:lvlJc w:val="left"/>
      <w:pPr>
        <w:ind w:left="1020" w:hanging="360"/>
      </w:pPr>
    </w:lvl>
    <w:lvl w:ilvl="8" w:tplc="A210A974">
      <w:start w:val="1"/>
      <w:numFmt w:val="decimal"/>
      <w:lvlText w:val="%9."/>
      <w:lvlJc w:val="left"/>
      <w:pPr>
        <w:ind w:left="1020" w:hanging="360"/>
      </w:pPr>
    </w:lvl>
  </w:abstractNum>
  <w:abstractNum w:abstractNumId="8" w15:restartNumberingAfterBreak="0">
    <w:nsid w:val="19E1763C"/>
    <w:multiLevelType w:val="multilevel"/>
    <w:tmpl w:val="672697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B7A343B"/>
    <w:multiLevelType w:val="hybridMultilevel"/>
    <w:tmpl w:val="D772B7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0B7727"/>
    <w:multiLevelType w:val="hybridMultilevel"/>
    <w:tmpl w:val="1EB0B0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D10970"/>
    <w:multiLevelType w:val="hybridMultilevel"/>
    <w:tmpl w:val="5A10800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466971A5"/>
    <w:multiLevelType w:val="hybridMultilevel"/>
    <w:tmpl w:val="52A85788"/>
    <w:lvl w:ilvl="0" w:tplc="74A2D26A">
      <w:start w:val="1"/>
      <w:numFmt w:val="low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20A0233"/>
    <w:multiLevelType w:val="hybridMultilevel"/>
    <w:tmpl w:val="3E92DA2E"/>
    <w:lvl w:ilvl="0" w:tplc="B2FC131A">
      <w:start w:val="1"/>
      <w:numFmt w:val="decimal"/>
      <w:lvlText w:val="%1."/>
      <w:lvlJc w:val="left"/>
      <w:pPr>
        <w:ind w:left="1020" w:hanging="360"/>
      </w:pPr>
    </w:lvl>
    <w:lvl w:ilvl="1" w:tplc="52446BE6">
      <w:start w:val="1"/>
      <w:numFmt w:val="decimal"/>
      <w:lvlText w:val="%2."/>
      <w:lvlJc w:val="left"/>
      <w:pPr>
        <w:ind w:left="1020" w:hanging="360"/>
      </w:pPr>
    </w:lvl>
    <w:lvl w:ilvl="2" w:tplc="CE08AF48">
      <w:start w:val="1"/>
      <w:numFmt w:val="decimal"/>
      <w:lvlText w:val="%3."/>
      <w:lvlJc w:val="left"/>
      <w:pPr>
        <w:ind w:left="1020" w:hanging="360"/>
      </w:pPr>
    </w:lvl>
    <w:lvl w:ilvl="3" w:tplc="F98ACEDA">
      <w:start w:val="1"/>
      <w:numFmt w:val="decimal"/>
      <w:lvlText w:val="%4."/>
      <w:lvlJc w:val="left"/>
      <w:pPr>
        <w:ind w:left="1020" w:hanging="360"/>
      </w:pPr>
    </w:lvl>
    <w:lvl w:ilvl="4" w:tplc="1FBA8AE0">
      <w:start w:val="1"/>
      <w:numFmt w:val="decimal"/>
      <w:lvlText w:val="%5."/>
      <w:lvlJc w:val="left"/>
      <w:pPr>
        <w:ind w:left="1020" w:hanging="360"/>
      </w:pPr>
    </w:lvl>
    <w:lvl w:ilvl="5" w:tplc="2B00E9A6">
      <w:start w:val="1"/>
      <w:numFmt w:val="decimal"/>
      <w:lvlText w:val="%6."/>
      <w:lvlJc w:val="left"/>
      <w:pPr>
        <w:ind w:left="1020" w:hanging="360"/>
      </w:pPr>
    </w:lvl>
    <w:lvl w:ilvl="6" w:tplc="3FF61442">
      <w:start w:val="1"/>
      <w:numFmt w:val="decimal"/>
      <w:lvlText w:val="%7."/>
      <w:lvlJc w:val="left"/>
      <w:pPr>
        <w:ind w:left="1020" w:hanging="360"/>
      </w:pPr>
    </w:lvl>
    <w:lvl w:ilvl="7" w:tplc="6FC2D4B8">
      <w:start w:val="1"/>
      <w:numFmt w:val="decimal"/>
      <w:lvlText w:val="%8."/>
      <w:lvlJc w:val="left"/>
      <w:pPr>
        <w:ind w:left="1020" w:hanging="360"/>
      </w:pPr>
    </w:lvl>
    <w:lvl w:ilvl="8" w:tplc="551C9F30">
      <w:start w:val="1"/>
      <w:numFmt w:val="decimal"/>
      <w:lvlText w:val="%9."/>
      <w:lvlJc w:val="left"/>
      <w:pPr>
        <w:ind w:left="1020" w:hanging="360"/>
      </w:pPr>
    </w:lvl>
  </w:abstractNum>
  <w:abstractNum w:abstractNumId="14" w15:restartNumberingAfterBreak="0">
    <w:nsid w:val="56D609A8"/>
    <w:multiLevelType w:val="hybridMultilevel"/>
    <w:tmpl w:val="3D045184"/>
    <w:lvl w:ilvl="0" w:tplc="04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5AF24DA3"/>
    <w:multiLevelType w:val="hybridMultilevel"/>
    <w:tmpl w:val="48A40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698267F"/>
    <w:multiLevelType w:val="hybridMultilevel"/>
    <w:tmpl w:val="AC8850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8FE1C5B"/>
    <w:multiLevelType w:val="hybridMultilevel"/>
    <w:tmpl w:val="1A1E353E"/>
    <w:lvl w:ilvl="0" w:tplc="74A2D26A">
      <w:start w:val="1"/>
      <w:numFmt w:val="low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6BB373EB"/>
    <w:multiLevelType w:val="multilevel"/>
    <w:tmpl w:val="AC8642D6"/>
    <w:lvl w:ilvl="0">
      <w:start w:val="1"/>
      <w:numFmt w:val="decimal"/>
      <w:lvlText w:val="%1."/>
      <w:lvlJc w:val="left"/>
      <w:pPr>
        <w:ind w:left="360" w:hanging="360"/>
      </w:pPr>
    </w:lvl>
    <w:lvl w:ilvl="1">
      <w:start w:val="2"/>
      <w:numFmt w:val="decimal"/>
      <w:lvlText w:val="%1.%2."/>
      <w:lvlJc w:val="left"/>
      <w:pPr>
        <w:ind w:left="420" w:hanging="42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9" w15:restartNumberingAfterBreak="0">
    <w:nsid w:val="76CB190E"/>
    <w:multiLevelType w:val="hybridMultilevel"/>
    <w:tmpl w:val="A78ACA40"/>
    <w:lvl w:ilvl="0" w:tplc="AC1638A6">
      <w:start w:val="1"/>
      <w:numFmt w:val="decimal"/>
      <w:lvlText w:val="%1."/>
      <w:lvlJc w:val="left"/>
      <w:pPr>
        <w:ind w:left="1020" w:hanging="360"/>
      </w:pPr>
    </w:lvl>
    <w:lvl w:ilvl="1" w:tplc="85C2C9B8">
      <w:start w:val="1"/>
      <w:numFmt w:val="decimal"/>
      <w:lvlText w:val="%2."/>
      <w:lvlJc w:val="left"/>
      <w:pPr>
        <w:ind w:left="1020" w:hanging="360"/>
      </w:pPr>
    </w:lvl>
    <w:lvl w:ilvl="2" w:tplc="434E8B46">
      <w:start w:val="1"/>
      <w:numFmt w:val="decimal"/>
      <w:lvlText w:val="%3."/>
      <w:lvlJc w:val="left"/>
      <w:pPr>
        <w:ind w:left="1020" w:hanging="360"/>
      </w:pPr>
    </w:lvl>
    <w:lvl w:ilvl="3" w:tplc="69042804">
      <w:start w:val="1"/>
      <w:numFmt w:val="decimal"/>
      <w:lvlText w:val="%4."/>
      <w:lvlJc w:val="left"/>
      <w:pPr>
        <w:ind w:left="1020" w:hanging="360"/>
      </w:pPr>
    </w:lvl>
    <w:lvl w:ilvl="4" w:tplc="99D29900">
      <w:start w:val="1"/>
      <w:numFmt w:val="decimal"/>
      <w:lvlText w:val="%5."/>
      <w:lvlJc w:val="left"/>
      <w:pPr>
        <w:ind w:left="1020" w:hanging="360"/>
      </w:pPr>
    </w:lvl>
    <w:lvl w:ilvl="5" w:tplc="1B40ADDA">
      <w:start w:val="1"/>
      <w:numFmt w:val="decimal"/>
      <w:lvlText w:val="%6."/>
      <w:lvlJc w:val="left"/>
      <w:pPr>
        <w:ind w:left="1020" w:hanging="360"/>
      </w:pPr>
    </w:lvl>
    <w:lvl w:ilvl="6" w:tplc="18E6A92E">
      <w:start w:val="1"/>
      <w:numFmt w:val="decimal"/>
      <w:lvlText w:val="%7."/>
      <w:lvlJc w:val="left"/>
      <w:pPr>
        <w:ind w:left="1020" w:hanging="360"/>
      </w:pPr>
    </w:lvl>
    <w:lvl w:ilvl="7" w:tplc="BA9EB994">
      <w:start w:val="1"/>
      <w:numFmt w:val="decimal"/>
      <w:lvlText w:val="%8."/>
      <w:lvlJc w:val="left"/>
      <w:pPr>
        <w:ind w:left="1020" w:hanging="360"/>
      </w:pPr>
    </w:lvl>
    <w:lvl w:ilvl="8" w:tplc="E6B2F066">
      <w:start w:val="1"/>
      <w:numFmt w:val="decimal"/>
      <w:lvlText w:val="%9."/>
      <w:lvlJc w:val="left"/>
      <w:pPr>
        <w:ind w:left="1020" w:hanging="360"/>
      </w:pPr>
    </w:lvl>
  </w:abstractNum>
  <w:num w:numId="1" w16cid:durableId="1781993739">
    <w:abstractNumId w:val="16"/>
  </w:num>
  <w:num w:numId="2" w16cid:durableId="1710714824">
    <w:abstractNumId w:val="10"/>
  </w:num>
  <w:num w:numId="3" w16cid:durableId="821001001">
    <w:abstractNumId w:val="0"/>
  </w:num>
  <w:num w:numId="4" w16cid:durableId="1787457064">
    <w:abstractNumId w:val="9"/>
  </w:num>
  <w:num w:numId="5" w16cid:durableId="702364541">
    <w:abstractNumId w:val="18"/>
  </w:num>
  <w:num w:numId="6" w16cid:durableId="1244729007">
    <w:abstractNumId w:val="2"/>
  </w:num>
  <w:num w:numId="7" w16cid:durableId="588779732">
    <w:abstractNumId w:val="17"/>
  </w:num>
  <w:num w:numId="8" w16cid:durableId="1142969470">
    <w:abstractNumId w:val="12"/>
  </w:num>
  <w:num w:numId="9" w16cid:durableId="103816862">
    <w:abstractNumId w:val="6"/>
  </w:num>
  <w:num w:numId="10" w16cid:durableId="256792100">
    <w:abstractNumId w:val="11"/>
  </w:num>
  <w:num w:numId="11" w16cid:durableId="201596913">
    <w:abstractNumId w:val="15"/>
  </w:num>
  <w:num w:numId="12" w16cid:durableId="61487314">
    <w:abstractNumId w:val="8"/>
  </w:num>
  <w:num w:numId="13" w16cid:durableId="300698180">
    <w:abstractNumId w:val="14"/>
  </w:num>
  <w:num w:numId="14" w16cid:durableId="1870869792">
    <w:abstractNumId w:val="4"/>
  </w:num>
  <w:num w:numId="15" w16cid:durableId="368385303">
    <w:abstractNumId w:val="19"/>
  </w:num>
  <w:num w:numId="16" w16cid:durableId="926621071">
    <w:abstractNumId w:val="3"/>
  </w:num>
  <w:num w:numId="17" w16cid:durableId="762992820">
    <w:abstractNumId w:val="7"/>
  </w:num>
  <w:num w:numId="18" w16cid:durableId="555355250">
    <w:abstractNumId w:val="5"/>
  </w:num>
  <w:num w:numId="19" w16cid:durableId="1278902244">
    <w:abstractNumId w:val="13"/>
  </w:num>
  <w:num w:numId="20" w16cid:durableId="209539271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jay prakash">
    <w15:presenceInfo w15:providerId="Windows Live" w15:userId="3f51bfbc4362fb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QzNjEFQhNTCzNLMyUdpeDU4uLM/DyQAkPjWgBoZK9WLQAAAA=="/>
  </w:docVars>
  <w:rsids>
    <w:rsidRoot w:val="00D71A39"/>
    <w:rsid w:val="00002ED1"/>
    <w:rsid w:val="00004190"/>
    <w:rsid w:val="00013340"/>
    <w:rsid w:val="000321F5"/>
    <w:rsid w:val="00036698"/>
    <w:rsid w:val="00036D16"/>
    <w:rsid w:val="00037A11"/>
    <w:rsid w:val="000424B9"/>
    <w:rsid w:val="000476F8"/>
    <w:rsid w:val="00060231"/>
    <w:rsid w:val="00061F42"/>
    <w:rsid w:val="00062CCD"/>
    <w:rsid w:val="00064FA8"/>
    <w:rsid w:val="00067E1A"/>
    <w:rsid w:val="00071519"/>
    <w:rsid w:val="00074A5A"/>
    <w:rsid w:val="00080328"/>
    <w:rsid w:val="00083FA0"/>
    <w:rsid w:val="0009119D"/>
    <w:rsid w:val="00093C68"/>
    <w:rsid w:val="000A65A6"/>
    <w:rsid w:val="000B55BA"/>
    <w:rsid w:val="000B7246"/>
    <w:rsid w:val="000B73BB"/>
    <w:rsid w:val="000C1E0F"/>
    <w:rsid w:val="000C5298"/>
    <w:rsid w:val="000D1557"/>
    <w:rsid w:val="000D1949"/>
    <w:rsid w:val="000D37EF"/>
    <w:rsid w:val="000D5603"/>
    <w:rsid w:val="000D6383"/>
    <w:rsid w:val="000D7561"/>
    <w:rsid w:val="000E5C2C"/>
    <w:rsid w:val="000F5C68"/>
    <w:rsid w:val="0011092D"/>
    <w:rsid w:val="001124E3"/>
    <w:rsid w:val="00115610"/>
    <w:rsid w:val="001159DF"/>
    <w:rsid w:val="00115DC1"/>
    <w:rsid w:val="001329BC"/>
    <w:rsid w:val="00144DD1"/>
    <w:rsid w:val="00146F21"/>
    <w:rsid w:val="00156D8A"/>
    <w:rsid w:val="001571CD"/>
    <w:rsid w:val="00160D5F"/>
    <w:rsid w:val="0016244A"/>
    <w:rsid w:val="001643C2"/>
    <w:rsid w:val="0016586E"/>
    <w:rsid w:val="00166DFE"/>
    <w:rsid w:val="001972D1"/>
    <w:rsid w:val="001976AF"/>
    <w:rsid w:val="001A08B8"/>
    <w:rsid w:val="001A5291"/>
    <w:rsid w:val="001A62FA"/>
    <w:rsid w:val="001B0238"/>
    <w:rsid w:val="001B0A35"/>
    <w:rsid w:val="001B4C75"/>
    <w:rsid w:val="001B61F8"/>
    <w:rsid w:val="001C68F6"/>
    <w:rsid w:val="001D018B"/>
    <w:rsid w:val="001D2A56"/>
    <w:rsid w:val="001D51EE"/>
    <w:rsid w:val="001E6D86"/>
    <w:rsid w:val="001F05A5"/>
    <w:rsid w:val="001F4824"/>
    <w:rsid w:val="00202B24"/>
    <w:rsid w:val="00212779"/>
    <w:rsid w:val="00213049"/>
    <w:rsid w:val="002140E3"/>
    <w:rsid w:val="00224DAF"/>
    <w:rsid w:val="0022576E"/>
    <w:rsid w:val="00226560"/>
    <w:rsid w:val="00226B57"/>
    <w:rsid w:val="00227189"/>
    <w:rsid w:val="00227CF9"/>
    <w:rsid w:val="00231492"/>
    <w:rsid w:val="00231A8C"/>
    <w:rsid w:val="00232D5A"/>
    <w:rsid w:val="002332BE"/>
    <w:rsid w:val="002355DD"/>
    <w:rsid w:val="00237ADC"/>
    <w:rsid w:val="00241005"/>
    <w:rsid w:val="002418C4"/>
    <w:rsid w:val="002633A3"/>
    <w:rsid w:val="00265665"/>
    <w:rsid w:val="00266BA7"/>
    <w:rsid w:val="00280AE4"/>
    <w:rsid w:val="00281D43"/>
    <w:rsid w:val="002831E4"/>
    <w:rsid w:val="002858FE"/>
    <w:rsid w:val="002A5B88"/>
    <w:rsid w:val="002B7CD5"/>
    <w:rsid w:val="002C2351"/>
    <w:rsid w:val="002D1590"/>
    <w:rsid w:val="002D42E9"/>
    <w:rsid w:val="002D5490"/>
    <w:rsid w:val="002F1D11"/>
    <w:rsid w:val="002F4973"/>
    <w:rsid w:val="00301638"/>
    <w:rsid w:val="00311CD8"/>
    <w:rsid w:val="00314A17"/>
    <w:rsid w:val="00320682"/>
    <w:rsid w:val="00336CB7"/>
    <w:rsid w:val="00336CBC"/>
    <w:rsid w:val="003374DD"/>
    <w:rsid w:val="003434B2"/>
    <w:rsid w:val="00344B89"/>
    <w:rsid w:val="00347FCA"/>
    <w:rsid w:val="0035584B"/>
    <w:rsid w:val="00356ECC"/>
    <w:rsid w:val="00360ECC"/>
    <w:rsid w:val="00363F91"/>
    <w:rsid w:val="00382F30"/>
    <w:rsid w:val="00390307"/>
    <w:rsid w:val="00393312"/>
    <w:rsid w:val="00395A5A"/>
    <w:rsid w:val="003A520C"/>
    <w:rsid w:val="003C0919"/>
    <w:rsid w:val="003C0C77"/>
    <w:rsid w:val="003D18A1"/>
    <w:rsid w:val="003D1D51"/>
    <w:rsid w:val="003D71C1"/>
    <w:rsid w:val="003D7996"/>
    <w:rsid w:val="003E58C3"/>
    <w:rsid w:val="003F3809"/>
    <w:rsid w:val="003F7970"/>
    <w:rsid w:val="00404797"/>
    <w:rsid w:val="00416065"/>
    <w:rsid w:val="00422DCF"/>
    <w:rsid w:val="00430671"/>
    <w:rsid w:val="004411B0"/>
    <w:rsid w:val="00442D3D"/>
    <w:rsid w:val="00456E11"/>
    <w:rsid w:val="00460412"/>
    <w:rsid w:val="00461EA1"/>
    <w:rsid w:val="00462E59"/>
    <w:rsid w:val="00472414"/>
    <w:rsid w:val="00475EBE"/>
    <w:rsid w:val="004811A8"/>
    <w:rsid w:val="00483398"/>
    <w:rsid w:val="00486C5D"/>
    <w:rsid w:val="004908D7"/>
    <w:rsid w:val="004A05E6"/>
    <w:rsid w:val="004A4E96"/>
    <w:rsid w:val="004B02B1"/>
    <w:rsid w:val="004B6DD9"/>
    <w:rsid w:val="004C59E8"/>
    <w:rsid w:val="004C6194"/>
    <w:rsid w:val="004D3F1F"/>
    <w:rsid w:val="004E0845"/>
    <w:rsid w:val="004F0A2E"/>
    <w:rsid w:val="00500A00"/>
    <w:rsid w:val="00505160"/>
    <w:rsid w:val="00506716"/>
    <w:rsid w:val="00512A7C"/>
    <w:rsid w:val="00515209"/>
    <w:rsid w:val="00522B5B"/>
    <w:rsid w:val="0053780F"/>
    <w:rsid w:val="00541E07"/>
    <w:rsid w:val="00541E63"/>
    <w:rsid w:val="00542AD1"/>
    <w:rsid w:val="00543925"/>
    <w:rsid w:val="00557294"/>
    <w:rsid w:val="0056186A"/>
    <w:rsid w:val="005667D2"/>
    <w:rsid w:val="005813F7"/>
    <w:rsid w:val="0059157A"/>
    <w:rsid w:val="00594F30"/>
    <w:rsid w:val="0059621A"/>
    <w:rsid w:val="00597916"/>
    <w:rsid w:val="005B1B5B"/>
    <w:rsid w:val="005B1B68"/>
    <w:rsid w:val="005B7307"/>
    <w:rsid w:val="005C068D"/>
    <w:rsid w:val="005C1631"/>
    <w:rsid w:val="005C25F8"/>
    <w:rsid w:val="005C2CF4"/>
    <w:rsid w:val="005D0064"/>
    <w:rsid w:val="005D1676"/>
    <w:rsid w:val="005D41EF"/>
    <w:rsid w:val="005D62CE"/>
    <w:rsid w:val="005E0CAE"/>
    <w:rsid w:val="005E364D"/>
    <w:rsid w:val="006033E8"/>
    <w:rsid w:val="0061220D"/>
    <w:rsid w:val="006208D2"/>
    <w:rsid w:val="00622D4B"/>
    <w:rsid w:val="00625999"/>
    <w:rsid w:val="00626208"/>
    <w:rsid w:val="00630C22"/>
    <w:rsid w:val="00633543"/>
    <w:rsid w:val="00645FC3"/>
    <w:rsid w:val="0065219E"/>
    <w:rsid w:val="00653E25"/>
    <w:rsid w:val="006623C6"/>
    <w:rsid w:val="00662B59"/>
    <w:rsid w:val="00664318"/>
    <w:rsid w:val="00672EA5"/>
    <w:rsid w:val="006841C4"/>
    <w:rsid w:val="00690D75"/>
    <w:rsid w:val="006A4E3D"/>
    <w:rsid w:val="006A568C"/>
    <w:rsid w:val="006B6275"/>
    <w:rsid w:val="006B6488"/>
    <w:rsid w:val="006C019D"/>
    <w:rsid w:val="006C1373"/>
    <w:rsid w:val="006C3815"/>
    <w:rsid w:val="006D4439"/>
    <w:rsid w:val="006D5431"/>
    <w:rsid w:val="006E29D8"/>
    <w:rsid w:val="006F535B"/>
    <w:rsid w:val="006F6863"/>
    <w:rsid w:val="007012A4"/>
    <w:rsid w:val="00703261"/>
    <w:rsid w:val="007151E5"/>
    <w:rsid w:val="007214C3"/>
    <w:rsid w:val="007225D7"/>
    <w:rsid w:val="00722C77"/>
    <w:rsid w:val="00732C6E"/>
    <w:rsid w:val="007333E7"/>
    <w:rsid w:val="00733E93"/>
    <w:rsid w:val="00743809"/>
    <w:rsid w:val="007454B8"/>
    <w:rsid w:val="0074584C"/>
    <w:rsid w:val="00747E78"/>
    <w:rsid w:val="007542E5"/>
    <w:rsid w:val="0075454F"/>
    <w:rsid w:val="00756829"/>
    <w:rsid w:val="00760D44"/>
    <w:rsid w:val="0076143D"/>
    <w:rsid w:val="00763DDE"/>
    <w:rsid w:val="00767523"/>
    <w:rsid w:val="0077216B"/>
    <w:rsid w:val="00776251"/>
    <w:rsid w:val="00786019"/>
    <w:rsid w:val="00790FB0"/>
    <w:rsid w:val="007973E5"/>
    <w:rsid w:val="007A02AB"/>
    <w:rsid w:val="007C13B9"/>
    <w:rsid w:val="007C1FED"/>
    <w:rsid w:val="007D3160"/>
    <w:rsid w:val="007D516E"/>
    <w:rsid w:val="007E1648"/>
    <w:rsid w:val="007E2586"/>
    <w:rsid w:val="007F113D"/>
    <w:rsid w:val="008014AF"/>
    <w:rsid w:val="00806AFD"/>
    <w:rsid w:val="00814618"/>
    <w:rsid w:val="00825752"/>
    <w:rsid w:val="00826C4A"/>
    <w:rsid w:val="008472CB"/>
    <w:rsid w:val="008522F2"/>
    <w:rsid w:val="008568EE"/>
    <w:rsid w:val="00856C4F"/>
    <w:rsid w:val="008616B9"/>
    <w:rsid w:val="00861CD3"/>
    <w:rsid w:val="008711DE"/>
    <w:rsid w:val="0087681F"/>
    <w:rsid w:val="008803DA"/>
    <w:rsid w:val="0088145B"/>
    <w:rsid w:val="008818D8"/>
    <w:rsid w:val="008823A8"/>
    <w:rsid w:val="008A47E1"/>
    <w:rsid w:val="008B23F9"/>
    <w:rsid w:val="008B41D5"/>
    <w:rsid w:val="008C1438"/>
    <w:rsid w:val="008D0D6A"/>
    <w:rsid w:val="008D33B7"/>
    <w:rsid w:val="008E2790"/>
    <w:rsid w:val="008E3801"/>
    <w:rsid w:val="008E6010"/>
    <w:rsid w:val="008F5BF1"/>
    <w:rsid w:val="008F7371"/>
    <w:rsid w:val="008F7EC4"/>
    <w:rsid w:val="00910A01"/>
    <w:rsid w:val="00920E08"/>
    <w:rsid w:val="00936DBB"/>
    <w:rsid w:val="00943055"/>
    <w:rsid w:val="00943A38"/>
    <w:rsid w:val="00954534"/>
    <w:rsid w:val="00963728"/>
    <w:rsid w:val="009652D3"/>
    <w:rsid w:val="0096570C"/>
    <w:rsid w:val="00967844"/>
    <w:rsid w:val="00970F5B"/>
    <w:rsid w:val="0097328F"/>
    <w:rsid w:val="009741AB"/>
    <w:rsid w:val="0098554F"/>
    <w:rsid w:val="00990624"/>
    <w:rsid w:val="0099466A"/>
    <w:rsid w:val="00997CEC"/>
    <w:rsid w:val="009A69E9"/>
    <w:rsid w:val="009B0A19"/>
    <w:rsid w:val="009B7F08"/>
    <w:rsid w:val="009C15C3"/>
    <w:rsid w:val="009C34AD"/>
    <w:rsid w:val="009D1E7E"/>
    <w:rsid w:val="009D603B"/>
    <w:rsid w:val="009E23C0"/>
    <w:rsid w:val="009E6F79"/>
    <w:rsid w:val="009F0124"/>
    <w:rsid w:val="009F29E2"/>
    <w:rsid w:val="00A0768D"/>
    <w:rsid w:val="00A16886"/>
    <w:rsid w:val="00A25C6A"/>
    <w:rsid w:val="00A425E8"/>
    <w:rsid w:val="00A42E5D"/>
    <w:rsid w:val="00A47FAA"/>
    <w:rsid w:val="00A536C9"/>
    <w:rsid w:val="00A5379D"/>
    <w:rsid w:val="00A61ADE"/>
    <w:rsid w:val="00A66738"/>
    <w:rsid w:val="00A73D66"/>
    <w:rsid w:val="00A77F08"/>
    <w:rsid w:val="00A77FF5"/>
    <w:rsid w:val="00A94AAC"/>
    <w:rsid w:val="00A9668C"/>
    <w:rsid w:val="00AA3F89"/>
    <w:rsid w:val="00AA728D"/>
    <w:rsid w:val="00AC680B"/>
    <w:rsid w:val="00AC70B8"/>
    <w:rsid w:val="00AE0502"/>
    <w:rsid w:val="00AF4906"/>
    <w:rsid w:val="00AF581E"/>
    <w:rsid w:val="00AF701A"/>
    <w:rsid w:val="00B00EDC"/>
    <w:rsid w:val="00B135AE"/>
    <w:rsid w:val="00B14D93"/>
    <w:rsid w:val="00B21504"/>
    <w:rsid w:val="00B24138"/>
    <w:rsid w:val="00B30B74"/>
    <w:rsid w:val="00B3682A"/>
    <w:rsid w:val="00B40956"/>
    <w:rsid w:val="00B45838"/>
    <w:rsid w:val="00B5266B"/>
    <w:rsid w:val="00B532E3"/>
    <w:rsid w:val="00B541BB"/>
    <w:rsid w:val="00B65CCF"/>
    <w:rsid w:val="00B67107"/>
    <w:rsid w:val="00B71F41"/>
    <w:rsid w:val="00B74285"/>
    <w:rsid w:val="00B76159"/>
    <w:rsid w:val="00B92467"/>
    <w:rsid w:val="00B9317E"/>
    <w:rsid w:val="00B94C11"/>
    <w:rsid w:val="00B9722C"/>
    <w:rsid w:val="00B97F17"/>
    <w:rsid w:val="00BA07DB"/>
    <w:rsid w:val="00BC5901"/>
    <w:rsid w:val="00BD1134"/>
    <w:rsid w:val="00BD3127"/>
    <w:rsid w:val="00BD35C0"/>
    <w:rsid w:val="00BD4F5D"/>
    <w:rsid w:val="00BF0642"/>
    <w:rsid w:val="00C040D7"/>
    <w:rsid w:val="00C164CF"/>
    <w:rsid w:val="00C24CFA"/>
    <w:rsid w:val="00C44532"/>
    <w:rsid w:val="00C524AF"/>
    <w:rsid w:val="00C52D22"/>
    <w:rsid w:val="00C60237"/>
    <w:rsid w:val="00C6467A"/>
    <w:rsid w:val="00C656DD"/>
    <w:rsid w:val="00C70B4D"/>
    <w:rsid w:val="00C70E79"/>
    <w:rsid w:val="00C80CCB"/>
    <w:rsid w:val="00C81BCB"/>
    <w:rsid w:val="00C84EC8"/>
    <w:rsid w:val="00C85017"/>
    <w:rsid w:val="00C864F6"/>
    <w:rsid w:val="00C9668A"/>
    <w:rsid w:val="00CA7077"/>
    <w:rsid w:val="00CB41B1"/>
    <w:rsid w:val="00CD2946"/>
    <w:rsid w:val="00CD7790"/>
    <w:rsid w:val="00CE44DF"/>
    <w:rsid w:val="00CE7CDD"/>
    <w:rsid w:val="00CF28EC"/>
    <w:rsid w:val="00CF3EBE"/>
    <w:rsid w:val="00CF5F03"/>
    <w:rsid w:val="00D15062"/>
    <w:rsid w:val="00D1569A"/>
    <w:rsid w:val="00D25AF8"/>
    <w:rsid w:val="00D25C37"/>
    <w:rsid w:val="00D27D2C"/>
    <w:rsid w:val="00D42B81"/>
    <w:rsid w:val="00D52752"/>
    <w:rsid w:val="00D54245"/>
    <w:rsid w:val="00D65FC7"/>
    <w:rsid w:val="00D661F4"/>
    <w:rsid w:val="00D70A21"/>
    <w:rsid w:val="00D71A39"/>
    <w:rsid w:val="00D80A79"/>
    <w:rsid w:val="00D8254E"/>
    <w:rsid w:val="00D84E2D"/>
    <w:rsid w:val="00D8513B"/>
    <w:rsid w:val="00D90D2A"/>
    <w:rsid w:val="00DA1E34"/>
    <w:rsid w:val="00DB4930"/>
    <w:rsid w:val="00DC0466"/>
    <w:rsid w:val="00DC1410"/>
    <w:rsid w:val="00DC2530"/>
    <w:rsid w:val="00DC32D4"/>
    <w:rsid w:val="00DD4E60"/>
    <w:rsid w:val="00DD758C"/>
    <w:rsid w:val="00DE285A"/>
    <w:rsid w:val="00DF4F23"/>
    <w:rsid w:val="00DF793F"/>
    <w:rsid w:val="00E023F8"/>
    <w:rsid w:val="00E04A7E"/>
    <w:rsid w:val="00E06486"/>
    <w:rsid w:val="00E15638"/>
    <w:rsid w:val="00E212EB"/>
    <w:rsid w:val="00E21DCE"/>
    <w:rsid w:val="00E31625"/>
    <w:rsid w:val="00E36CD3"/>
    <w:rsid w:val="00E4058B"/>
    <w:rsid w:val="00E44D15"/>
    <w:rsid w:val="00E45FCB"/>
    <w:rsid w:val="00E46AE5"/>
    <w:rsid w:val="00E47657"/>
    <w:rsid w:val="00E50C05"/>
    <w:rsid w:val="00E52674"/>
    <w:rsid w:val="00E54871"/>
    <w:rsid w:val="00E6123B"/>
    <w:rsid w:val="00E67405"/>
    <w:rsid w:val="00E705F1"/>
    <w:rsid w:val="00E81B59"/>
    <w:rsid w:val="00E85D19"/>
    <w:rsid w:val="00E9250C"/>
    <w:rsid w:val="00E96935"/>
    <w:rsid w:val="00EA1104"/>
    <w:rsid w:val="00EA4E4D"/>
    <w:rsid w:val="00EC2EE3"/>
    <w:rsid w:val="00EC4E13"/>
    <w:rsid w:val="00EC6723"/>
    <w:rsid w:val="00ED199A"/>
    <w:rsid w:val="00ED2036"/>
    <w:rsid w:val="00EE0F5D"/>
    <w:rsid w:val="00EF6A2D"/>
    <w:rsid w:val="00EF6B92"/>
    <w:rsid w:val="00EF76BB"/>
    <w:rsid w:val="00F015D9"/>
    <w:rsid w:val="00F02F5B"/>
    <w:rsid w:val="00F04BCE"/>
    <w:rsid w:val="00F17ECE"/>
    <w:rsid w:val="00F23692"/>
    <w:rsid w:val="00F24D84"/>
    <w:rsid w:val="00F310BA"/>
    <w:rsid w:val="00F314C4"/>
    <w:rsid w:val="00F337CA"/>
    <w:rsid w:val="00F33F4D"/>
    <w:rsid w:val="00F3564C"/>
    <w:rsid w:val="00F369A3"/>
    <w:rsid w:val="00F45431"/>
    <w:rsid w:val="00F46E4E"/>
    <w:rsid w:val="00F71E47"/>
    <w:rsid w:val="00F83DD9"/>
    <w:rsid w:val="00F85A66"/>
    <w:rsid w:val="00F906BA"/>
    <w:rsid w:val="00F91A5A"/>
    <w:rsid w:val="00F92A8C"/>
    <w:rsid w:val="00F95454"/>
    <w:rsid w:val="00FA3F41"/>
    <w:rsid w:val="00FB0D82"/>
    <w:rsid w:val="00FB58DB"/>
    <w:rsid w:val="00FC1280"/>
    <w:rsid w:val="00FC48E4"/>
    <w:rsid w:val="00FD08DE"/>
    <w:rsid w:val="00FD1DE6"/>
    <w:rsid w:val="00FD475A"/>
    <w:rsid w:val="00FD486F"/>
    <w:rsid w:val="00FE3E68"/>
    <w:rsid w:val="00FE6EF1"/>
    <w:rsid w:val="00FF2B5C"/>
    <w:rsid w:val="00FF6CC2"/>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1387B4"/>
  <w15:chartTrackingRefBased/>
  <w15:docId w15:val="{08F4BEB9-D6C2-4F47-9976-7BD49E4D17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lang w:val="en-US" w:eastAsia="en-US" w:bidi="mr-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A39"/>
    <w:pPr>
      <w:spacing w:line="256" w:lineRule="auto"/>
    </w:pPr>
    <w:rPr>
      <w:rFonts w:ascii="Calibri" w:eastAsia="Calibri" w:hAnsi="Calibri" w:cs="Calibri"/>
      <w:szCs w:val="22"/>
      <w:lang w:val="en-IN" w:eastAsia="en-IN"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F7EC4"/>
    <w:pPr>
      <w:spacing w:after="0" w:line="480" w:lineRule="auto"/>
      <w:ind w:left="720" w:hanging="720"/>
    </w:pPr>
  </w:style>
  <w:style w:type="paragraph" w:styleId="ListParagraph">
    <w:name w:val="List Paragraph"/>
    <w:basedOn w:val="Normal"/>
    <w:uiPriority w:val="34"/>
    <w:qFormat/>
    <w:rsid w:val="005B1B68"/>
    <w:pPr>
      <w:ind w:left="720"/>
      <w:contextualSpacing/>
    </w:pPr>
  </w:style>
  <w:style w:type="table" w:styleId="TableGrid">
    <w:name w:val="Table Grid"/>
    <w:basedOn w:val="TableNormal"/>
    <w:uiPriority w:val="39"/>
    <w:rsid w:val="001A08B8"/>
    <w:pPr>
      <w:widowControl w:val="0"/>
      <w:spacing w:after="0" w:line="240" w:lineRule="auto"/>
    </w:pPr>
    <w:rPr>
      <w:rFonts w:ascii="Arial" w:eastAsia="Arial" w:hAnsi="Arial" w:cs="Arial"/>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023F8"/>
    <w:rPr>
      <w:sz w:val="16"/>
      <w:szCs w:val="16"/>
    </w:rPr>
  </w:style>
  <w:style w:type="paragraph" w:styleId="CommentText">
    <w:name w:val="annotation text"/>
    <w:basedOn w:val="Normal"/>
    <w:link w:val="CommentTextChar"/>
    <w:uiPriority w:val="99"/>
    <w:unhideWhenUsed/>
    <w:rsid w:val="00E023F8"/>
    <w:pPr>
      <w:spacing w:line="240" w:lineRule="auto"/>
    </w:pPr>
    <w:rPr>
      <w:sz w:val="20"/>
      <w:szCs w:val="20"/>
    </w:rPr>
  </w:style>
  <w:style w:type="character" w:customStyle="1" w:styleId="CommentTextChar">
    <w:name w:val="Comment Text Char"/>
    <w:basedOn w:val="DefaultParagraphFont"/>
    <w:link w:val="CommentText"/>
    <w:uiPriority w:val="99"/>
    <w:rsid w:val="00E023F8"/>
    <w:rPr>
      <w:rFonts w:ascii="Calibri" w:eastAsia="Calibri" w:hAnsi="Calibri" w:cs="Calibri"/>
      <w:sz w:val="20"/>
      <w:lang w:val="en-IN" w:eastAsia="en-IN" w:bidi="ar-SA"/>
    </w:rPr>
  </w:style>
  <w:style w:type="paragraph" w:styleId="CommentSubject">
    <w:name w:val="annotation subject"/>
    <w:basedOn w:val="CommentText"/>
    <w:next w:val="CommentText"/>
    <w:link w:val="CommentSubjectChar"/>
    <w:uiPriority w:val="99"/>
    <w:semiHidden/>
    <w:unhideWhenUsed/>
    <w:rsid w:val="00E023F8"/>
    <w:rPr>
      <w:b/>
      <w:bCs/>
    </w:rPr>
  </w:style>
  <w:style w:type="character" w:customStyle="1" w:styleId="CommentSubjectChar">
    <w:name w:val="Comment Subject Char"/>
    <w:basedOn w:val="CommentTextChar"/>
    <w:link w:val="CommentSubject"/>
    <w:uiPriority w:val="99"/>
    <w:semiHidden/>
    <w:rsid w:val="00E023F8"/>
    <w:rPr>
      <w:rFonts w:ascii="Calibri" w:eastAsia="Calibri" w:hAnsi="Calibri" w:cs="Calibri"/>
      <w:b/>
      <w:bCs/>
      <w:sz w:val="20"/>
      <w:lang w:val="en-IN" w:eastAsia="en-IN" w:bidi="ar-SA"/>
    </w:rPr>
  </w:style>
  <w:style w:type="paragraph" w:styleId="Header">
    <w:name w:val="header"/>
    <w:basedOn w:val="Normal"/>
    <w:link w:val="HeaderChar"/>
    <w:uiPriority w:val="99"/>
    <w:unhideWhenUsed/>
    <w:rsid w:val="00D42B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2B81"/>
    <w:rPr>
      <w:rFonts w:ascii="Calibri" w:eastAsia="Calibri" w:hAnsi="Calibri" w:cs="Calibri"/>
      <w:szCs w:val="22"/>
      <w:lang w:val="en-IN" w:eastAsia="en-IN" w:bidi="ar-SA"/>
    </w:rPr>
  </w:style>
  <w:style w:type="paragraph" w:styleId="Footer">
    <w:name w:val="footer"/>
    <w:basedOn w:val="Normal"/>
    <w:link w:val="FooterChar"/>
    <w:uiPriority w:val="99"/>
    <w:unhideWhenUsed/>
    <w:rsid w:val="00D42B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2B81"/>
    <w:rPr>
      <w:rFonts w:ascii="Calibri" w:eastAsia="Calibri" w:hAnsi="Calibri" w:cs="Calibri"/>
      <w:szCs w:val="22"/>
      <w:lang w:val="en-IN" w:eastAsia="en-IN" w:bidi="ar-SA"/>
    </w:rPr>
  </w:style>
  <w:style w:type="character" w:styleId="LineNumber">
    <w:name w:val="line number"/>
    <w:basedOn w:val="DefaultParagraphFont"/>
    <w:uiPriority w:val="99"/>
    <w:semiHidden/>
    <w:unhideWhenUsed/>
    <w:rsid w:val="00036698"/>
  </w:style>
  <w:style w:type="character" w:styleId="Hyperlink">
    <w:name w:val="Hyperlink"/>
    <w:basedOn w:val="DefaultParagraphFont"/>
    <w:uiPriority w:val="99"/>
    <w:unhideWhenUsed/>
    <w:rsid w:val="009E6F79"/>
    <w:rPr>
      <w:color w:val="0563C1" w:themeColor="hyperlink"/>
      <w:u w:val="single"/>
    </w:rPr>
  </w:style>
  <w:style w:type="character" w:styleId="UnresolvedMention">
    <w:name w:val="Unresolved Mention"/>
    <w:basedOn w:val="DefaultParagraphFont"/>
    <w:uiPriority w:val="99"/>
    <w:semiHidden/>
    <w:unhideWhenUsed/>
    <w:rsid w:val="009E6F79"/>
    <w:rPr>
      <w:color w:val="605E5C"/>
      <w:shd w:val="clear" w:color="auto" w:fill="E1DFDD"/>
    </w:rPr>
  </w:style>
  <w:style w:type="character" w:styleId="SubtleEmphasis">
    <w:name w:val="Subtle Emphasis"/>
    <w:basedOn w:val="DefaultParagraphFont"/>
    <w:uiPriority w:val="19"/>
    <w:qFormat/>
    <w:rsid w:val="000D1557"/>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511937">
      <w:bodyDiv w:val="1"/>
      <w:marLeft w:val="0"/>
      <w:marRight w:val="0"/>
      <w:marTop w:val="0"/>
      <w:marBottom w:val="0"/>
      <w:divBdr>
        <w:top w:val="none" w:sz="0" w:space="0" w:color="auto"/>
        <w:left w:val="none" w:sz="0" w:space="0" w:color="auto"/>
        <w:bottom w:val="none" w:sz="0" w:space="0" w:color="auto"/>
        <w:right w:val="none" w:sz="0" w:space="0" w:color="auto"/>
      </w:divBdr>
    </w:div>
    <w:div w:id="178131122">
      <w:bodyDiv w:val="1"/>
      <w:marLeft w:val="0"/>
      <w:marRight w:val="0"/>
      <w:marTop w:val="0"/>
      <w:marBottom w:val="0"/>
      <w:divBdr>
        <w:top w:val="none" w:sz="0" w:space="0" w:color="auto"/>
        <w:left w:val="none" w:sz="0" w:space="0" w:color="auto"/>
        <w:bottom w:val="none" w:sz="0" w:space="0" w:color="auto"/>
        <w:right w:val="none" w:sz="0" w:space="0" w:color="auto"/>
      </w:divBdr>
    </w:div>
    <w:div w:id="202641491">
      <w:bodyDiv w:val="1"/>
      <w:marLeft w:val="0"/>
      <w:marRight w:val="0"/>
      <w:marTop w:val="0"/>
      <w:marBottom w:val="0"/>
      <w:divBdr>
        <w:top w:val="none" w:sz="0" w:space="0" w:color="auto"/>
        <w:left w:val="none" w:sz="0" w:space="0" w:color="auto"/>
        <w:bottom w:val="none" w:sz="0" w:space="0" w:color="auto"/>
        <w:right w:val="none" w:sz="0" w:space="0" w:color="auto"/>
      </w:divBdr>
    </w:div>
    <w:div w:id="218398428">
      <w:bodyDiv w:val="1"/>
      <w:marLeft w:val="0"/>
      <w:marRight w:val="0"/>
      <w:marTop w:val="0"/>
      <w:marBottom w:val="0"/>
      <w:divBdr>
        <w:top w:val="none" w:sz="0" w:space="0" w:color="auto"/>
        <w:left w:val="none" w:sz="0" w:space="0" w:color="auto"/>
        <w:bottom w:val="none" w:sz="0" w:space="0" w:color="auto"/>
        <w:right w:val="none" w:sz="0" w:space="0" w:color="auto"/>
      </w:divBdr>
    </w:div>
    <w:div w:id="285426065">
      <w:bodyDiv w:val="1"/>
      <w:marLeft w:val="0"/>
      <w:marRight w:val="0"/>
      <w:marTop w:val="0"/>
      <w:marBottom w:val="0"/>
      <w:divBdr>
        <w:top w:val="none" w:sz="0" w:space="0" w:color="auto"/>
        <w:left w:val="none" w:sz="0" w:space="0" w:color="auto"/>
        <w:bottom w:val="none" w:sz="0" w:space="0" w:color="auto"/>
        <w:right w:val="none" w:sz="0" w:space="0" w:color="auto"/>
      </w:divBdr>
    </w:div>
    <w:div w:id="313947916">
      <w:bodyDiv w:val="1"/>
      <w:marLeft w:val="0"/>
      <w:marRight w:val="0"/>
      <w:marTop w:val="0"/>
      <w:marBottom w:val="0"/>
      <w:divBdr>
        <w:top w:val="none" w:sz="0" w:space="0" w:color="auto"/>
        <w:left w:val="none" w:sz="0" w:space="0" w:color="auto"/>
        <w:bottom w:val="none" w:sz="0" w:space="0" w:color="auto"/>
        <w:right w:val="none" w:sz="0" w:space="0" w:color="auto"/>
      </w:divBdr>
    </w:div>
    <w:div w:id="374548371">
      <w:bodyDiv w:val="1"/>
      <w:marLeft w:val="0"/>
      <w:marRight w:val="0"/>
      <w:marTop w:val="0"/>
      <w:marBottom w:val="0"/>
      <w:divBdr>
        <w:top w:val="none" w:sz="0" w:space="0" w:color="auto"/>
        <w:left w:val="none" w:sz="0" w:space="0" w:color="auto"/>
        <w:bottom w:val="none" w:sz="0" w:space="0" w:color="auto"/>
        <w:right w:val="none" w:sz="0" w:space="0" w:color="auto"/>
      </w:divBdr>
    </w:div>
    <w:div w:id="393504577">
      <w:bodyDiv w:val="1"/>
      <w:marLeft w:val="0"/>
      <w:marRight w:val="0"/>
      <w:marTop w:val="0"/>
      <w:marBottom w:val="0"/>
      <w:divBdr>
        <w:top w:val="none" w:sz="0" w:space="0" w:color="auto"/>
        <w:left w:val="none" w:sz="0" w:space="0" w:color="auto"/>
        <w:bottom w:val="none" w:sz="0" w:space="0" w:color="auto"/>
        <w:right w:val="none" w:sz="0" w:space="0" w:color="auto"/>
      </w:divBdr>
    </w:div>
    <w:div w:id="421921372">
      <w:bodyDiv w:val="1"/>
      <w:marLeft w:val="0"/>
      <w:marRight w:val="0"/>
      <w:marTop w:val="0"/>
      <w:marBottom w:val="0"/>
      <w:divBdr>
        <w:top w:val="none" w:sz="0" w:space="0" w:color="auto"/>
        <w:left w:val="none" w:sz="0" w:space="0" w:color="auto"/>
        <w:bottom w:val="none" w:sz="0" w:space="0" w:color="auto"/>
        <w:right w:val="none" w:sz="0" w:space="0" w:color="auto"/>
      </w:divBdr>
    </w:div>
    <w:div w:id="588347929">
      <w:bodyDiv w:val="1"/>
      <w:marLeft w:val="0"/>
      <w:marRight w:val="0"/>
      <w:marTop w:val="0"/>
      <w:marBottom w:val="0"/>
      <w:divBdr>
        <w:top w:val="none" w:sz="0" w:space="0" w:color="auto"/>
        <w:left w:val="none" w:sz="0" w:space="0" w:color="auto"/>
        <w:bottom w:val="none" w:sz="0" w:space="0" w:color="auto"/>
        <w:right w:val="none" w:sz="0" w:space="0" w:color="auto"/>
      </w:divBdr>
    </w:div>
    <w:div w:id="596062365">
      <w:bodyDiv w:val="1"/>
      <w:marLeft w:val="0"/>
      <w:marRight w:val="0"/>
      <w:marTop w:val="0"/>
      <w:marBottom w:val="0"/>
      <w:divBdr>
        <w:top w:val="none" w:sz="0" w:space="0" w:color="auto"/>
        <w:left w:val="none" w:sz="0" w:space="0" w:color="auto"/>
        <w:bottom w:val="none" w:sz="0" w:space="0" w:color="auto"/>
        <w:right w:val="none" w:sz="0" w:space="0" w:color="auto"/>
      </w:divBdr>
    </w:div>
    <w:div w:id="824777684">
      <w:bodyDiv w:val="1"/>
      <w:marLeft w:val="0"/>
      <w:marRight w:val="0"/>
      <w:marTop w:val="0"/>
      <w:marBottom w:val="0"/>
      <w:divBdr>
        <w:top w:val="none" w:sz="0" w:space="0" w:color="auto"/>
        <w:left w:val="none" w:sz="0" w:space="0" w:color="auto"/>
        <w:bottom w:val="none" w:sz="0" w:space="0" w:color="auto"/>
        <w:right w:val="none" w:sz="0" w:space="0" w:color="auto"/>
      </w:divBdr>
    </w:div>
    <w:div w:id="830751446">
      <w:bodyDiv w:val="1"/>
      <w:marLeft w:val="0"/>
      <w:marRight w:val="0"/>
      <w:marTop w:val="0"/>
      <w:marBottom w:val="0"/>
      <w:divBdr>
        <w:top w:val="none" w:sz="0" w:space="0" w:color="auto"/>
        <w:left w:val="none" w:sz="0" w:space="0" w:color="auto"/>
        <w:bottom w:val="none" w:sz="0" w:space="0" w:color="auto"/>
        <w:right w:val="none" w:sz="0" w:space="0" w:color="auto"/>
      </w:divBdr>
    </w:div>
    <w:div w:id="1038120412">
      <w:bodyDiv w:val="1"/>
      <w:marLeft w:val="0"/>
      <w:marRight w:val="0"/>
      <w:marTop w:val="0"/>
      <w:marBottom w:val="0"/>
      <w:divBdr>
        <w:top w:val="none" w:sz="0" w:space="0" w:color="auto"/>
        <w:left w:val="none" w:sz="0" w:space="0" w:color="auto"/>
        <w:bottom w:val="none" w:sz="0" w:space="0" w:color="auto"/>
        <w:right w:val="none" w:sz="0" w:space="0" w:color="auto"/>
      </w:divBdr>
    </w:div>
    <w:div w:id="1068108767">
      <w:bodyDiv w:val="1"/>
      <w:marLeft w:val="0"/>
      <w:marRight w:val="0"/>
      <w:marTop w:val="0"/>
      <w:marBottom w:val="0"/>
      <w:divBdr>
        <w:top w:val="none" w:sz="0" w:space="0" w:color="auto"/>
        <w:left w:val="none" w:sz="0" w:space="0" w:color="auto"/>
        <w:bottom w:val="none" w:sz="0" w:space="0" w:color="auto"/>
        <w:right w:val="none" w:sz="0" w:space="0" w:color="auto"/>
      </w:divBdr>
    </w:div>
    <w:div w:id="1155335449">
      <w:bodyDiv w:val="1"/>
      <w:marLeft w:val="0"/>
      <w:marRight w:val="0"/>
      <w:marTop w:val="0"/>
      <w:marBottom w:val="0"/>
      <w:divBdr>
        <w:top w:val="none" w:sz="0" w:space="0" w:color="auto"/>
        <w:left w:val="none" w:sz="0" w:space="0" w:color="auto"/>
        <w:bottom w:val="none" w:sz="0" w:space="0" w:color="auto"/>
        <w:right w:val="none" w:sz="0" w:space="0" w:color="auto"/>
      </w:divBdr>
    </w:div>
    <w:div w:id="1327321815">
      <w:bodyDiv w:val="1"/>
      <w:marLeft w:val="0"/>
      <w:marRight w:val="0"/>
      <w:marTop w:val="0"/>
      <w:marBottom w:val="0"/>
      <w:divBdr>
        <w:top w:val="none" w:sz="0" w:space="0" w:color="auto"/>
        <w:left w:val="none" w:sz="0" w:space="0" w:color="auto"/>
        <w:bottom w:val="none" w:sz="0" w:space="0" w:color="auto"/>
        <w:right w:val="none" w:sz="0" w:space="0" w:color="auto"/>
      </w:divBdr>
    </w:div>
    <w:div w:id="1399741723">
      <w:bodyDiv w:val="1"/>
      <w:marLeft w:val="0"/>
      <w:marRight w:val="0"/>
      <w:marTop w:val="0"/>
      <w:marBottom w:val="0"/>
      <w:divBdr>
        <w:top w:val="none" w:sz="0" w:space="0" w:color="auto"/>
        <w:left w:val="none" w:sz="0" w:space="0" w:color="auto"/>
        <w:bottom w:val="none" w:sz="0" w:space="0" w:color="auto"/>
        <w:right w:val="none" w:sz="0" w:space="0" w:color="auto"/>
      </w:divBdr>
    </w:div>
    <w:div w:id="1403916649">
      <w:bodyDiv w:val="1"/>
      <w:marLeft w:val="0"/>
      <w:marRight w:val="0"/>
      <w:marTop w:val="0"/>
      <w:marBottom w:val="0"/>
      <w:divBdr>
        <w:top w:val="none" w:sz="0" w:space="0" w:color="auto"/>
        <w:left w:val="none" w:sz="0" w:space="0" w:color="auto"/>
        <w:bottom w:val="none" w:sz="0" w:space="0" w:color="auto"/>
        <w:right w:val="none" w:sz="0" w:space="0" w:color="auto"/>
      </w:divBdr>
    </w:div>
    <w:div w:id="1404792083">
      <w:bodyDiv w:val="1"/>
      <w:marLeft w:val="0"/>
      <w:marRight w:val="0"/>
      <w:marTop w:val="0"/>
      <w:marBottom w:val="0"/>
      <w:divBdr>
        <w:top w:val="none" w:sz="0" w:space="0" w:color="auto"/>
        <w:left w:val="none" w:sz="0" w:space="0" w:color="auto"/>
        <w:bottom w:val="none" w:sz="0" w:space="0" w:color="auto"/>
        <w:right w:val="none" w:sz="0" w:space="0" w:color="auto"/>
      </w:divBdr>
    </w:div>
    <w:div w:id="1413163485">
      <w:bodyDiv w:val="1"/>
      <w:marLeft w:val="0"/>
      <w:marRight w:val="0"/>
      <w:marTop w:val="0"/>
      <w:marBottom w:val="0"/>
      <w:divBdr>
        <w:top w:val="none" w:sz="0" w:space="0" w:color="auto"/>
        <w:left w:val="none" w:sz="0" w:space="0" w:color="auto"/>
        <w:bottom w:val="none" w:sz="0" w:space="0" w:color="auto"/>
        <w:right w:val="none" w:sz="0" w:space="0" w:color="auto"/>
      </w:divBdr>
    </w:div>
    <w:div w:id="1413623048">
      <w:bodyDiv w:val="1"/>
      <w:marLeft w:val="0"/>
      <w:marRight w:val="0"/>
      <w:marTop w:val="0"/>
      <w:marBottom w:val="0"/>
      <w:divBdr>
        <w:top w:val="none" w:sz="0" w:space="0" w:color="auto"/>
        <w:left w:val="none" w:sz="0" w:space="0" w:color="auto"/>
        <w:bottom w:val="none" w:sz="0" w:space="0" w:color="auto"/>
        <w:right w:val="none" w:sz="0" w:space="0" w:color="auto"/>
      </w:divBdr>
    </w:div>
    <w:div w:id="1593318179">
      <w:bodyDiv w:val="1"/>
      <w:marLeft w:val="0"/>
      <w:marRight w:val="0"/>
      <w:marTop w:val="0"/>
      <w:marBottom w:val="0"/>
      <w:divBdr>
        <w:top w:val="none" w:sz="0" w:space="0" w:color="auto"/>
        <w:left w:val="none" w:sz="0" w:space="0" w:color="auto"/>
        <w:bottom w:val="none" w:sz="0" w:space="0" w:color="auto"/>
        <w:right w:val="none" w:sz="0" w:space="0" w:color="auto"/>
      </w:divBdr>
    </w:div>
    <w:div w:id="1774082337">
      <w:bodyDiv w:val="1"/>
      <w:marLeft w:val="0"/>
      <w:marRight w:val="0"/>
      <w:marTop w:val="0"/>
      <w:marBottom w:val="0"/>
      <w:divBdr>
        <w:top w:val="none" w:sz="0" w:space="0" w:color="auto"/>
        <w:left w:val="none" w:sz="0" w:space="0" w:color="auto"/>
        <w:bottom w:val="none" w:sz="0" w:space="0" w:color="auto"/>
        <w:right w:val="none" w:sz="0" w:space="0" w:color="auto"/>
      </w:divBdr>
    </w:div>
    <w:div w:id="1857186788">
      <w:bodyDiv w:val="1"/>
      <w:marLeft w:val="0"/>
      <w:marRight w:val="0"/>
      <w:marTop w:val="0"/>
      <w:marBottom w:val="0"/>
      <w:divBdr>
        <w:top w:val="none" w:sz="0" w:space="0" w:color="auto"/>
        <w:left w:val="none" w:sz="0" w:space="0" w:color="auto"/>
        <w:bottom w:val="none" w:sz="0" w:space="0" w:color="auto"/>
        <w:right w:val="none" w:sz="0" w:space="0" w:color="auto"/>
      </w:divBdr>
    </w:div>
    <w:div w:id="1953049008">
      <w:bodyDiv w:val="1"/>
      <w:marLeft w:val="0"/>
      <w:marRight w:val="0"/>
      <w:marTop w:val="0"/>
      <w:marBottom w:val="0"/>
      <w:divBdr>
        <w:top w:val="none" w:sz="0" w:space="0" w:color="auto"/>
        <w:left w:val="none" w:sz="0" w:space="0" w:color="auto"/>
        <w:bottom w:val="none" w:sz="0" w:space="0" w:color="auto"/>
        <w:right w:val="none" w:sz="0" w:space="0" w:color="auto"/>
      </w:divBdr>
    </w:div>
    <w:div w:id="2081054969">
      <w:bodyDiv w:val="1"/>
      <w:marLeft w:val="0"/>
      <w:marRight w:val="0"/>
      <w:marTop w:val="0"/>
      <w:marBottom w:val="0"/>
      <w:divBdr>
        <w:top w:val="none" w:sz="0" w:space="0" w:color="auto"/>
        <w:left w:val="none" w:sz="0" w:space="0" w:color="auto"/>
        <w:bottom w:val="none" w:sz="0" w:space="0" w:color="auto"/>
        <w:right w:val="none" w:sz="0" w:space="0" w:color="auto"/>
      </w:divBdr>
    </w:div>
    <w:div w:id="2091730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hyperlink" Target="https://typeset.io/papers/factors-controlling-a-synthetic-aperture-radar-sar-derived-t36i5t3l"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typeset.io/papers/soil-moisture-retrieval-using-sar-backscattering-ratio-15dds0jt"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typeset.io/papers/crop-height-estimation-using-risat-1-hybrid-polarized-4tb47qjlk4" TargetMode="External"/><Relationship Id="rId20" Type="http://schemas.openxmlformats.org/officeDocument/2006/relationships/hyperlink" Target="https://typeset.io/papers/scattering-parameters-from-sentinel-1-sar-data-for-crop-mq9mcq0i"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typeset.io/papers/analysis-of-discrete-wavelet-transforms-for-different-crops-2dfhrgh5" TargetMode="External"/><Relationship Id="rId23" Type="http://schemas.openxmlformats.org/officeDocument/2006/relationships/footer" Target="footer1.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typeset.io/papers/crop-biophysical-parameter-retrieval-using-gaussian-process-3ki3ww0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typeset.io/papers/recent-advancement-of-synthetic-aperture-radar-sar-systems-suuubn3n" TargetMode="Externa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11"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18AE128-316A-4AD9-A7FB-55154EB9D3DF}">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C324A9-9D7E-472E-85CB-17EAF630A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77</TotalTime>
  <Pages>37</Pages>
  <Words>43774</Words>
  <Characters>249518</Characters>
  <Application>Microsoft Office Word</Application>
  <DocSecurity>0</DocSecurity>
  <Lines>2079</Lines>
  <Paragraphs>5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ose Suyog Balasaheb</dc:creator>
  <cp:keywords/>
  <dc:description/>
  <cp:lastModifiedBy>ajay prakash</cp:lastModifiedBy>
  <cp:revision>388</cp:revision>
  <cp:lastPrinted>2024-06-07T13:30:00Z</cp:lastPrinted>
  <dcterms:created xsi:type="dcterms:W3CDTF">2024-05-31T13:09:00Z</dcterms:created>
  <dcterms:modified xsi:type="dcterms:W3CDTF">2025-04-25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186da34-6b7d-44f0-a900-0a284a47bf30</vt:lpwstr>
  </property>
  <property fmtid="{D5CDD505-2E9C-101B-9397-08002B2CF9AE}" pid="3" name="ZOTERO_PREF_1">
    <vt:lpwstr>&lt;data data-version="3" zotero-version="6.0.36"&gt;&lt;session id="Vsoc850e"/&gt;&lt;style id="http://www.zotero.org/styles/apa" locale="en-US" hasBibliography="1" bibliographyStyleHasBeenSet="1"/&gt;&lt;prefs&gt;&lt;pref name="fieldType" value="Field"/&gt;&lt;/prefs&gt;&lt;/data&gt;</vt:lpwstr>
  </property>
  <property fmtid="{D5CDD505-2E9C-101B-9397-08002B2CF9AE}" pid="4" name="Mendeley Document_1">
    <vt:lpwstr>True</vt:lpwstr>
  </property>
  <property fmtid="{D5CDD505-2E9C-101B-9397-08002B2CF9AE}" pid="5" name="Mendeley Citation Style_1">
    <vt:lpwstr>http://www.zotero.org/styles/apa</vt:lpwstr>
  </property>
</Properties>
</file>